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898B9" w14:textId="77777777" w:rsidR="000125ED" w:rsidRDefault="000125ED" w:rsidP="000125ED">
      <w:pPr>
        <w:pStyle w:val="EndNoteBibliography"/>
        <w:spacing w:after="0" w:line="360" w:lineRule="auto"/>
        <w:ind w:left="720" w:hanging="720"/>
        <w:jc w:val="both"/>
        <w:rPr>
          <w:rFonts w:ascii="Times New Roman" w:hAnsi="Times New Roman" w:cs="Times New Roman"/>
          <w:b/>
          <w:bCs/>
          <w:noProof w:val="0"/>
          <w:sz w:val="24"/>
          <w:szCs w:val="24"/>
        </w:rPr>
      </w:pPr>
      <w:bookmarkStart w:id="0" w:name="_Hlk57276784"/>
    </w:p>
    <w:p w14:paraId="01F7FB9B" w14:textId="69F18A98" w:rsidR="000125ED" w:rsidRPr="00731507" w:rsidRDefault="000125ED" w:rsidP="000125ED">
      <w:pPr>
        <w:pStyle w:val="EndNoteBibliography"/>
        <w:spacing w:after="0" w:line="360" w:lineRule="auto"/>
        <w:ind w:left="720" w:hanging="720"/>
        <w:jc w:val="both"/>
        <w:rPr>
          <w:rFonts w:ascii="Times New Roman" w:hAnsi="Times New Roman" w:cs="Times New Roman"/>
          <w:b/>
          <w:bCs/>
          <w:noProof w:val="0"/>
          <w:sz w:val="24"/>
          <w:szCs w:val="24"/>
        </w:rPr>
      </w:pPr>
      <w:r w:rsidRPr="00731507">
        <w:rPr>
          <w:rFonts w:ascii="Times New Roman" w:hAnsi="Times New Roman" w:cs="Times New Roman"/>
          <w:b/>
          <w:bCs/>
          <w:noProof w:val="0"/>
          <w:sz w:val="24"/>
          <w:szCs w:val="24"/>
        </w:rPr>
        <w:t>Supplementary Material 1 - List of reports of the included studies (n = 143).</w:t>
      </w:r>
    </w:p>
    <w:tbl>
      <w:tblPr>
        <w:tblW w:w="9781" w:type="dxa"/>
        <w:tblInd w:w="70" w:type="dxa"/>
        <w:tblLayout w:type="fixed"/>
        <w:tblCellMar>
          <w:left w:w="70" w:type="dxa"/>
          <w:right w:w="70" w:type="dxa"/>
        </w:tblCellMar>
        <w:tblLook w:val="04A0" w:firstRow="1" w:lastRow="0" w:firstColumn="1" w:lastColumn="0" w:noHBand="0" w:noVBand="1"/>
      </w:tblPr>
      <w:tblGrid>
        <w:gridCol w:w="1134"/>
        <w:gridCol w:w="8647"/>
      </w:tblGrid>
      <w:tr w:rsidR="000125ED" w:rsidRPr="008014E5" w14:paraId="28FB171F" w14:textId="77777777" w:rsidTr="00FD20F3">
        <w:trPr>
          <w:trHeight w:val="57"/>
          <w:tblHeader/>
        </w:trPr>
        <w:tc>
          <w:tcPr>
            <w:tcW w:w="1134" w:type="dxa"/>
            <w:tcBorders>
              <w:top w:val="single" w:sz="4" w:space="0" w:color="auto"/>
              <w:bottom w:val="single" w:sz="4" w:space="0" w:color="auto"/>
            </w:tcBorders>
            <w:vAlign w:val="center"/>
          </w:tcPr>
          <w:bookmarkEnd w:id="0"/>
          <w:p w14:paraId="217C094E" w14:textId="77777777" w:rsidR="000125ED" w:rsidRPr="008014E5" w:rsidRDefault="000125ED" w:rsidP="00FD20F3">
            <w:pPr>
              <w:spacing w:after="0"/>
              <w:rPr>
                <w:rFonts w:ascii="Times New Roman" w:hAnsi="Times New Roman" w:cs="Times New Roman"/>
                <w:b/>
                <w:bCs/>
                <w:sz w:val="24"/>
                <w:szCs w:val="24"/>
                <w:lang w:val="en-US"/>
              </w:rPr>
            </w:pPr>
            <w:r w:rsidRPr="008014E5">
              <w:rPr>
                <w:rFonts w:ascii="Times New Roman" w:eastAsia="Times New Roman" w:hAnsi="Times New Roman" w:cs="Times New Roman"/>
                <w:b/>
                <w:bCs/>
                <w:sz w:val="24"/>
                <w:szCs w:val="24"/>
                <w:lang w:val="en-US" w:eastAsia="pt-BR"/>
              </w:rPr>
              <w:t>Study</w:t>
            </w:r>
          </w:p>
        </w:tc>
        <w:tc>
          <w:tcPr>
            <w:tcW w:w="8647" w:type="dxa"/>
            <w:tcBorders>
              <w:top w:val="single" w:sz="4" w:space="0" w:color="auto"/>
              <w:bottom w:val="single" w:sz="4" w:space="0" w:color="auto"/>
            </w:tcBorders>
          </w:tcPr>
          <w:p w14:paraId="2E7DBE52" w14:textId="77777777" w:rsidR="000125ED" w:rsidRPr="008014E5" w:rsidRDefault="000125ED" w:rsidP="00FD20F3">
            <w:pPr>
              <w:spacing w:after="0"/>
              <w:ind w:left="1349" w:hanging="1349"/>
              <w:rPr>
                <w:rFonts w:ascii="Times New Roman" w:hAnsi="Times New Roman" w:cs="Times New Roman"/>
                <w:b/>
                <w:bCs/>
                <w:sz w:val="24"/>
                <w:szCs w:val="24"/>
                <w:lang w:val="en-US"/>
              </w:rPr>
            </w:pPr>
            <w:r w:rsidRPr="008014E5">
              <w:rPr>
                <w:rFonts w:ascii="Times New Roman" w:hAnsi="Times New Roman" w:cs="Times New Roman"/>
                <w:b/>
                <w:bCs/>
                <w:sz w:val="24"/>
                <w:szCs w:val="24"/>
                <w:lang w:val="en-US"/>
              </w:rPr>
              <w:t>References</w:t>
            </w:r>
          </w:p>
        </w:tc>
      </w:tr>
      <w:tr w:rsidR="000125ED" w:rsidRPr="008014E5" w14:paraId="5A9145FF" w14:textId="77777777" w:rsidTr="00FD20F3">
        <w:trPr>
          <w:trHeight w:val="57"/>
        </w:trPr>
        <w:tc>
          <w:tcPr>
            <w:tcW w:w="1134" w:type="dxa"/>
            <w:tcBorders>
              <w:top w:val="single" w:sz="4" w:space="0" w:color="auto"/>
              <w:bottom w:val="single" w:sz="4" w:space="0" w:color="auto"/>
            </w:tcBorders>
            <w:vAlign w:val="center"/>
          </w:tcPr>
          <w:p w14:paraId="43B2D71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Alexius 2012</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Alexius&lt;/Author&gt;&lt;Year&gt;2012&lt;/Year&gt;&lt;RecNum&gt;35&lt;/RecNum&gt;&lt;DisplayText&gt;[17]&lt;/DisplayText&gt;&lt;record&gt;&lt;rec-number&gt;35&lt;/rec-number&gt;&lt;foreign-keys&gt;&lt;key app="EN" db-id="z5d9tpvr3rrdx1eaddt5se9g0dvs5zvdarfv" timestamp="1599742817"&gt;35&lt;/key&gt;&lt;/foreign-keys&gt;&lt;ref-type name="Journal Article"&gt;17&lt;/ref-type&gt;&lt;contributors&gt;&lt;authors&gt;&lt;author&gt;Alexius, Silvia Letícia&lt;/author&gt;&lt;author&gt;Olinto, Maria Teresa Anselmo&lt;/author&gt;&lt;author&gt;Henn, Ruth Liane&lt;/author&gt;&lt;author&gt;Pattussi, Marcos Pascoal&lt;/author&gt;&lt;/authors&gt;&lt;/contributors&gt;&lt;titles&gt;&lt;title&gt;The association between self perceptions of psychological well‐being and overweight in Brazilian children&lt;/title&gt;&lt;secondary-title&gt;Maternal &amp;amp; child nutrition&lt;/secondary-title&gt;&lt;/titles&gt;&lt;periodical&gt;&lt;full-title&gt;Maternal &amp;amp; child nutrition&lt;/full-title&gt;&lt;/periodical&gt;&lt;pages&gt;267-274&lt;/pages&gt;&lt;volume&gt;8&lt;/volume&gt;&lt;number&gt;2&lt;/number&gt;&lt;dates&gt;&lt;year&gt;2012&lt;/year&gt;&lt;/dates&gt;&lt;isbn&gt;1740-8695&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17]</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3EF2EE4A" w14:textId="77777777" w:rsidR="000125ED" w:rsidRPr="008014E5" w:rsidRDefault="000125ED" w:rsidP="00FD20F3">
            <w:pPr>
              <w:pStyle w:val="EndNoteBibliography"/>
              <w:numPr>
                <w:ilvl w:val="0"/>
                <w:numId w:val="6"/>
              </w:numPr>
              <w:spacing w:after="0"/>
              <w:ind w:left="219" w:hanging="219"/>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Alexius SL, Olinto MTA, Henn RL, Pattussi MP. The association between self-perceptions of psychological well‐being and overweight in Brazilian children. Maternal &amp; child nutrition. 2012;8(2):267-74.</w:t>
            </w:r>
          </w:p>
          <w:p w14:paraId="08AC71AA" w14:textId="77777777" w:rsidR="000125ED" w:rsidRPr="008014E5" w:rsidRDefault="000125ED" w:rsidP="00FD20F3">
            <w:pPr>
              <w:pStyle w:val="EndNoteBibliography"/>
              <w:numPr>
                <w:ilvl w:val="0"/>
                <w:numId w:val="6"/>
              </w:numPr>
              <w:spacing w:after="0"/>
              <w:ind w:left="219" w:hanging="219"/>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Alexius SL. Prevalência de excesso de peso e fatores associados em crianças do município de Medianeira-PR. </w:t>
            </w:r>
            <w:r w:rsidRPr="008014E5">
              <w:rPr>
                <w:rFonts w:ascii="Times New Roman" w:hAnsi="Times New Roman" w:cs="Times New Roman"/>
                <w:noProof w:val="0"/>
                <w:sz w:val="24"/>
                <w:szCs w:val="24"/>
              </w:rPr>
              <w:t>2008.</w:t>
            </w:r>
          </w:p>
        </w:tc>
      </w:tr>
      <w:tr w:rsidR="000125ED" w:rsidRPr="008014E5" w14:paraId="1577129E" w14:textId="77777777" w:rsidTr="00FD20F3">
        <w:trPr>
          <w:trHeight w:val="57"/>
        </w:trPr>
        <w:tc>
          <w:tcPr>
            <w:tcW w:w="1134" w:type="dxa"/>
            <w:tcBorders>
              <w:top w:val="single" w:sz="4" w:space="0" w:color="auto"/>
              <w:bottom w:val="single" w:sz="4" w:space="0" w:color="auto"/>
            </w:tcBorders>
            <w:vAlign w:val="center"/>
          </w:tcPr>
          <w:p w14:paraId="12372D2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Andaki 201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Andaki&lt;/Author&gt;&lt;Year&gt;2017&lt;/Year&gt;&lt;RecNum&gt;36&lt;/RecNum&gt;&lt;DisplayText&gt;[18]&lt;/DisplayText&gt;&lt;record&gt;&lt;rec-number&gt;36&lt;/rec-number&gt;&lt;foreign-keys&gt;&lt;key app="EN" db-id="z5d9tpvr3rrdx1eaddt5se9g0dvs5zvdarfv" timestamp="1599742838"&gt;36&lt;/key&gt;&lt;/foreign-keys&gt;&lt;ref-type name="Journal Article"&gt;17&lt;/ref-type&gt;&lt;contributors&gt;&lt;authors&gt;&lt;author&gt;Andaki, Alynne Christian Ribeiro&lt;/author&gt;&lt;author&gt;Mendes, Edmar Lacerda&lt;/author&gt;&lt;author&gt;Tinoco, Adelson Luiz Araújo&lt;/author&gt;&lt;author&gt;Santos, Amanda&lt;/author&gt;&lt;author&gt;Sousa, Bruno&lt;/author&gt;&lt;author&gt;Vale, Susana&lt;/author&gt;&lt;author&gt;Mota, Jorge&lt;/author&gt;&lt;/authors&gt;&lt;/contributors&gt;&lt;titles&gt;&lt;title&gt;Waist circumference percentile in children from municipalities of developed and developing countries&lt;/title&gt;&lt;secondary-title&gt;Motriz: Revista de Educação Física&lt;/secondary-title&gt;&lt;/titles&gt;&lt;periodical&gt;&lt;full-title&gt;Motriz: Revista de Educação Física&lt;/full-title&gt;&lt;/periodical&gt;&lt;volume&gt;23&lt;/volume&gt;&lt;number&gt;SPE2&lt;/number&gt;&lt;dates&gt;&lt;year&gt;2017&lt;/year&gt;&lt;/dates&gt;&lt;isbn&gt;1980-6574&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18]</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69CC82D1" w14:textId="77777777" w:rsidR="000125ED" w:rsidRPr="008014E5" w:rsidRDefault="000125ED" w:rsidP="00FD20F3">
            <w:pPr>
              <w:pStyle w:val="EndNoteBibliography"/>
              <w:numPr>
                <w:ilvl w:val="0"/>
                <w:numId w:val="6"/>
              </w:numPr>
              <w:spacing w:after="0"/>
              <w:ind w:left="219" w:hanging="284"/>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Andaki ACR, Mendes EL, Tinoco ALA, Santos A, Sousa B, Vale S, et al. </w:t>
            </w:r>
            <w:r w:rsidRPr="008014E5">
              <w:rPr>
                <w:rFonts w:ascii="Times New Roman" w:hAnsi="Times New Roman" w:cs="Times New Roman"/>
                <w:noProof w:val="0"/>
                <w:sz w:val="24"/>
                <w:szCs w:val="24"/>
              </w:rPr>
              <w:t>Waist circumference percentile in children from municipalities of developed and developing countries. Motriz: Rev Educ Fís. 2017;23(SPE2).</w:t>
            </w:r>
          </w:p>
          <w:p w14:paraId="65C36E9B" w14:textId="77777777" w:rsidR="000125ED" w:rsidRPr="008014E5" w:rsidRDefault="000125ED" w:rsidP="00FD20F3">
            <w:pPr>
              <w:pStyle w:val="EndNoteBibliography"/>
              <w:numPr>
                <w:ilvl w:val="0"/>
                <w:numId w:val="6"/>
              </w:numPr>
              <w:spacing w:after="0"/>
              <w:ind w:left="219" w:hanging="284"/>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Andaki ACR. Predição do risco de síndrome metabólica em escolares de seis a 10 anos de idade por meio de curvas de referência de medidas antropométricas e composição corporal. </w:t>
            </w:r>
            <w:r w:rsidRPr="008014E5">
              <w:rPr>
                <w:rFonts w:ascii="Times New Roman" w:hAnsi="Times New Roman" w:cs="Times New Roman"/>
                <w:noProof w:val="0"/>
                <w:sz w:val="24"/>
                <w:szCs w:val="24"/>
              </w:rPr>
              <w:t>2013.</w:t>
            </w:r>
          </w:p>
        </w:tc>
      </w:tr>
      <w:tr w:rsidR="000125ED" w:rsidRPr="002A0A3E" w14:paraId="5B6F8541" w14:textId="77777777" w:rsidTr="00FD20F3">
        <w:trPr>
          <w:trHeight w:val="57"/>
        </w:trPr>
        <w:tc>
          <w:tcPr>
            <w:tcW w:w="1134" w:type="dxa"/>
            <w:tcBorders>
              <w:top w:val="single" w:sz="4" w:space="0" w:color="auto"/>
              <w:bottom w:val="single" w:sz="4" w:space="0" w:color="auto"/>
            </w:tcBorders>
            <w:vAlign w:val="center"/>
          </w:tcPr>
          <w:p w14:paraId="1411F6DE"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Ataíde Lima 2015</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Ataide Lima&lt;/Author&gt;&lt;Year&gt;2015&lt;/Year&gt;&lt;RecNum&gt;37&lt;/RecNum&gt;&lt;DisplayText&gt;[19]&lt;/DisplayText&gt;&lt;record&gt;&lt;rec-number&gt;37&lt;/rec-number&gt;&lt;foreign-keys&gt;&lt;key app="EN" db-id="z5d9tpvr3rrdx1eaddt5se9g0dvs5zvdarfv" timestamp="1599742864"&gt;37&lt;/key&gt;&lt;/foreign-keys&gt;&lt;ref-type name="Journal Article"&gt;17&lt;/ref-type&gt;&lt;contributors&gt;&lt;authors&gt;&lt;author&gt;Ataide Lima, Raquel Patricia&lt;/author&gt;&lt;author&gt;de Carvalho Pereira, Danielle&lt;/author&gt;&lt;author&gt;Pordeus Luna, Rafaella Cristhine&lt;/author&gt;&lt;author&gt;Gonçalves, Maria da Conceição Rodrigues&lt;/author&gt;&lt;author&gt;De Lima, Roberto Teixeira&lt;/author&gt;&lt;author&gt;Filizola, Rosália Gouveia&lt;/author&gt;&lt;author&gt;De Moraes, Ronei Marcos&lt;/author&gt;&lt;author&gt;Asciutti, Luiza Sonia Rios&lt;/author&gt;&lt;author&gt;Costa, Maria José de Carvalho&lt;/author&gt;&lt;/authors&gt;&lt;/contributors&gt;&lt;titles&gt;&lt;title&gt;BMI, overweight status and obesity adjusted by various factors in all age groups in the population of a city in Northeastern Brazil&lt;/title&gt;&lt;secondary-title&gt;International journal of environmental research and public health&lt;/secondary-title&gt;&lt;/titles&gt;&lt;periodical&gt;&lt;full-title&gt;International journal of environmental research and public health&lt;/full-title&gt;&lt;/periodical&gt;&lt;pages&gt;4422-4438&lt;/pages&gt;&lt;volume&gt;12&lt;/volume&gt;&lt;number&gt;4&lt;/number&gt;&lt;dates&gt;&lt;year&gt;2015&lt;/year&gt;&lt;/dates&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19]</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038505C" w14:textId="77777777" w:rsidR="000125ED" w:rsidRPr="008014E5" w:rsidRDefault="000125ED" w:rsidP="00FD20F3">
            <w:pPr>
              <w:pStyle w:val="ListParagraph"/>
              <w:numPr>
                <w:ilvl w:val="0"/>
                <w:numId w:val="6"/>
              </w:numPr>
              <w:spacing w:after="0"/>
              <w:ind w:left="219" w:hanging="284"/>
              <w:rPr>
                <w:rFonts w:ascii="Times New Roman" w:hAnsi="Times New Roman" w:cs="Times New Roman"/>
                <w:sz w:val="24"/>
                <w:szCs w:val="24"/>
                <w:lang w:val="en-US"/>
              </w:rPr>
            </w:pPr>
            <w:r w:rsidRPr="00192716">
              <w:rPr>
                <w:rFonts w:ascii="Times New Roman" w:hAnsi="Times New Roman" w:cs="Times New Roman"/>
                <w:sz w:val="24"/>
                <w:szCs w:val="24"/>
              </w:rPr>
              <w:t xml:space="preserve">Ataíde Lima RP, de Carvalho Pereira D, Pordeus Luna RC, Gonçalves Mda C, de Lima RT, Filho MB, et al. </w:t>
            </w:r>
            <w:r w:rsidRPr="008014E5">
              <w:rPr>
                <w:rFonts w:ascii="Times New Roman" w:hAnsi="Times New Roman" w:cs="Times New Roman"/>
                <w:sz w:val="24"/>
                <w:szCs w:val="24"/>
                <w:lang w:val="en-US"/>
              </w:rPr>
              <w:t>BMI, overweight status and obesity adjusted by various factors in all age groups in the population of a city in Northeastern Brazil. Int J Environ Res Public Health. 2015;12:4422-38. doi: 10.3390/ijerph120404422. PMID: 25913186; PMCID: PMC4410256.</w:t>
            </w:r>
          </w:p>
        </w:tc>
      </w:tr>
      <w:tr w:rsidR="000125ED" w:rsidRPr="008014E5" w14:paraId="5E98B769" w14:textId="77777777" w:rsidTr="00FD20F3">
        <w:trPr>
          <w:trHeight w:val="57"/>
        </w:trPr>
        <w:tc>
          <w:tcPr>
            <w:tcW w:w="1134" w:type="dxa"/>
            <w:tcBorders>
              <w:top w:val="single" w:sz="4" w:space="0" w:color="auto"/>
              <w:bottom w:val="single" w:sz="4" w:space="0" w:color="auto"/>
            </w:tcBorders>
            <w:vAlign w:val="center"/>
          </w:tcPr>
          <w:p w14:paraId="6057F26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Barbosa 2009</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Barbosa&lt;/Author&gt;&lt;Year&gt;2009&lt;/Year&gt;&lt;RecNum&gt;38&lt;/RecNum&gt;&lt;DisplayText&gt;[20]&lt;/DisplayText&gt;&lt;record&gt;&lt;rec-number&gt;38&lt;/rec-number&gt;&lt;foreign-keys&gt;&lt;key app="EN" db-id="z5d9tpvr3rrdx1eaddt5se9g0dvs5zvdarfv" timestamp="1599742901"&gt;38&lt;/key&gt;&lt;/foreign-keys&gt;&lt;ref-type name="Journal Article"&gt;17&lt;/ref-type&gt;&lt;contributors&gt;&lt;authors&gt;&lt;author&gt;Barbosa, LORENA&lt;/author&gt;&lt;/authors&gt;&lt;/contributors&gt;&lt;titles&gt;&lt;title&gt;Características gestacionais e de nascimento e alimentação no primeiro ano de vida e sua relação com dislipidemias e excesso de peso em escolares [dissertação de mestrado]&lt;/title&gt;&lt;secondary-title&gt;Viçosa (MG): Universidade Federal de Viçosa&lt;/secondary-title&gt;&lt;/titles&gt;&lt;periodical&gt;&lt;full-title&gt;Viçosa (MG): Universidade Federal de Viçosa&lt;/full-title&gt;&lt;/periodical&gt;&lt;dates&gt;&lt;year&gt;2009&lt;/year&gt;&lt;/dates&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0]</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8FBCA9D" w14:textId="77777777" w:rsidR="000125ED" w:rsidRPr="008014E5" w:rsidRDefault="000125ED" w:rsidP="00FD20F3">
            <w:pPr>
              <w:pStyle w:val="EndNoteBibliography"/>
              <w:numPr>
                <w:ilvl w:val="0"/>
                <w:numId w:val="6"/>
              </w:numPr>
              <w:spacing w:after="0"/>
              <w:ind w:left="219" w:hanging="284"/>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Barbosa L. Características gestacionais e de nascimento e alimentação no primeiro ano de vida e sua relação com dislipidemias e excesso de peso em escolares [dissertação de mestrado]. </w:t>
            </w:r>
            <w:r w:rsidRPr="008014E5">
              <w:rPr>
                <w:rFonts w:ascii="Times New Roman" w:hAnsi="Times New Roman" w:cs="Times New Roman"/>
                <w:noProof w:val="0"/>
                <w:sz w:val="24"/>
                <w:szCs w:val="24"/>
              </w:rPr>
              <w:t>Viçosa (MG): Universidade Federal de Viçosa. 2009.</w:t>
            </w:r>
          </w:p>
        </w:tc>
      </w:tr>
      <w:tr w:rsidR="000125ED" w:rsidRPr="008014E5" w14:paraId="2D6C1AF4" w14:textId="77777777" w:rsidTr="00FD20F3">
        <w:trPr>
          <w:trHeight w:val="57"/>
        </w:trPr>
        <w:tc>
          <w:tcPr>
            <w:tcW w:w="1134" w:type="dxa"/>
            <w:tcBorders>
              <w:top w:val="single" w:sz="4" w:space="0" w:color="auto"/>
              <w:bottom w:val="single" w:sz="4" w:space="0" w:color="auto"/>
            </w:tcBorders>
            <w:vAlign w:val="center"/>
          </w:tcPr>
          <w:p w14:paraId="23C110D6"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Barbosa Filho 2016</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Barbosa Filho&lt;/Author&gt;&lt;Year&gt;2016&lt;/Year&gt;&lt;RecNum&gt;39&lt;/RecNum&gt;&lt;DisplayText&gt;[21]&lt;/DisplayText&gt;&lt;record&gt;&lt;rec-number&gt;39&lt;/rec-number&gt;&lt;foreign-keys&gt;&lt;key app="EN" db-id="z5d9tpvr3rrdx1eaddt5se9g0dvs5zvdarfv" timestamp="1599742952"&gt;39&lt;/key&gt;&lt;/foreign-keys&gt;&lt;ref-type name="Journal Article"&gt;17&lt;/ref-type&gt;&lt;contributors&gt;&lt;authors&gt;&lt;author&gt;Barbosa Filho, Valter Cordeiro&lt;/author&gt;&lt;author&gt;Campos, Wagner de&lt;/author&gt;&lt;author&gt;Fagundes, Ricardo Rosa&lt;/author&gt;&lt;author&gt;Lopes, Adair da Silva&lt;/author&gt;&lt;author&gt;Souza, Evanice Avelino de&lt;/author&gt;&lt;/authors&gt;&lt;/contributors&gt;&lt;titles&gt;&lt;title&gt;Presença isolada e combinada de indicadores antropométricos elevados em crianças: prevalência e fatores sociodemográficos associados&lt;/title&gt;&lt;secondary-title&gt;Ciência &amp;amp; Saúde Coletiva&lt;/secondary-title&gt;&lt;/titles&gt;&lt;periodical&gt;&lt;full-title&gt;Cien Saude Colet&lt;/full-title&gt;&lt;abbr-1&gt;Ciencia &amp;amp; saude coletiva&lt;/abbr-1&gt;&lt;/periodical&gt;&lt;pages&gt;213-224&lt;/pages&gt;&lt;volume&gt;21&lt;/volume&gt;&lt;dates&gt;&lt;year&gt;2016&lt;/year&gt;&lt;/dates&gt;&lt;isbn&gt;1413-8123&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1]</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40AFA57A" w14:textId="77777777" w:rsidR="000125ED" w:rsidRPr="008014E5" w:rsidRDefault="000125ED" w:rsidP="00FD20F3">
            <w:pPr>
              <w:pStyle w:val="EndNoteBibliography"/>
              <w:numPr>
                <w:ilvl w:val="0"/>
                <w:numId w:val="6"/>
              </w:numPr>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Barbosa Filho VC, Campos Wd, Fagundes RR, Lopes AdS, Souza EAd. Presença isolada e combinada de indicadores antropométricos elevados em crianças: prevalência e fatores sociodemográficos associados. </w:t>
            </w:r>
            <w:r w:rsidRPr="008014E5">
              <w:rPr>
                <w:rFonts w:ascii="Times New Roman" w:hAnsi="Times New Roman" w:cs="Times New Roman"/>
                <w:noProof w:val="0"/>
                <w:sz w:val="24"/>
                <w:szCs w:val="24"/>
              </w:rPr>
              <w:t>Cien Saude Colet. 2016;21:213-24.</w:t>
            </w:r>
          </w:p>
        </w:tc>
      </w:tr>
      <w:tr w:rsidR="000125ED" w:rsidRPr="008014E5" w14:paraId="343CF08C" w14:textId="77777777" w:rsidTr="00FD20F3">
        <w:trPr>
          <w:trHeight w:val="57"/>
        </w:trPr>
        <w:tc>
          <w:tcPr>
            <w:tcW w:w="1134" w:type="dxa"/>
            <w:tcBorders>
              <w:top w:val="single" w:sz="4" w:space="0" w:color="auto"/>
              <w:bottom w:val="single" w:sz="4" w:space="0" w:color="auto"/>
            </w:tcBorders>
            <w:vAlign w:val="center"/>
          </w:tcPr>
          <w:p w14:paraId="2752D01E"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Barreto 200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Barreto&lt;/Author&gt;&lt;Year&gt;2007&lt;/Year&gt;&lt;RecNum&gt;40&lt;/RecNum&gt;&lt;DisplayText&gt;[22]&lt;/DisplayText&gt;&lt;record&gt;&lt;rec-number&gt;40&lt;/rec-number&gt;&lt;foreign-keys&gt;&lt;key app="EN" db-id="z5d9tpvr3rrdx1eaddt5se9g0dvs5zvdarfv" timestamp="1599743000"&gt;40&lt;/key&gt;&lt;/foreign-keys&gt;&lt;ref-type name="Journal Article"&gt;17&lt;/ref-type&gt;&lt;contributors&gt;&lt;authors&gt;&lt;author&gt;Barreto, Anna Christina do Nascimento Granjeiro&lt;/author&gt;&lt;author&gt;Brasil, Lana do Monte Paula&lt;/author&gt;&lt;author&gt;Maranhão, Hélcio de S&lt;/author&gt;&lt;/authors&gt;&lt;/contributors&gt;&lt;titles&gt;&lt;title&gt;Sobrepeso: uma nova realidade no estado nutricional de pré-escolares de Natal, RN&lt;/title&gt;&lt;secondary-title&gt;Revista da Associação Médica Brasileira&lt;/secondary-title&gt;&lt;/titles&gt;&lt;periodical&gt;&lt;full-title&gt;Revista da Associação Médica Brasileira&lt;/full-title&gt;&lt;/periodical&gt;&lt;pages&gt;311-316&lt;/pages&gt;&lt;volume&gt;53&lt;/volume&gt;&lt;number&gt;4&lt;/number&gt;&lt;dates&gt;&lt;year&gt;2007&lt;/year&gt;&lt;/dates&gt;&lt;isbn&gt;0104-4230&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2]</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F06E1B2" w14:textId="77777777" w:rsidR="000125ED" w:rsidRPr="00192716" w:rsidRDefault="000125ED" w:rsidP="00FD20F3">
            <w:pPr>
              <w:pStyle w:val="EndNoteBibliography"/>
              <w:numPr>
                <w:ilvl w:val="0"/>
                <w:numId w:val="6"/>
              </w:numPr>
              <w:spacing w:after="0"/>
              <w:ind w:left="217" w:hanging="283"/>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Barreto ACdNG. Prevalência de excesso de peso em pré-escolares na cidade do Natal: Universidade Federal do Rio Grande do Norte; 2007.</w:t>
            </w:r>
          </w:p>
          <w:p w14:paraId="360D387D" w14:textId="77777777" w:rsidR="000125ED" w:rsidRPr="008014E5" w:rsidRDefault="000125ED" w:rsidP="00FD20F3">
            <w:pPr>
              <w:pStyle w:val="EndNoteBibliography"/>
              <w:numPr>
                <w:ilvl w:val="0"/>
                <w:numId w:val="6"/>
              </w:numPr>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Barreto ACdNG, Brasil LdMP, Maranhão HdS. Sobrepeso: uma nova realidade no estado nutricional de pré-escolares de Natal, RN. </w:t>
            </w:r>
            <w:r w:rsidRPr="008014E5">
              <w:rPr>
                <w:rFonts w:ascii="Times New Roman" w:hAnsi="Times New Roman" w:cs="Times New Roman"/>
                <w:noProof w:val="0"/>
                <w:sz w:val="24"/>
                <w:szCs w:val="24"/>
              </w:rPr>
              <w:t>Revista da Associação Médica Brasileira. 2007;53(4):311-6.</w:t>
            </w:r>
          </w:p>
        </w:tc>
      </w:tr>
      <w:tr w:rsidR="000125ED" w:rsidRPr="008014E5" w14:paraId="1195A6C6" w14:textId="77777777" w:rsidTr="00FD20F3">
        <w:trPr>
          <w:trHeight w:val="57"/>
        </w:trPr>
        <w:tc>
          <w:tcPr>
            <w:tcW w:w="1134" w:type="dxa"/>
            <w:tcBorders>
              <w:top w:val="single" w:sz="4" w:space="0" w:color="auto"/>
              <w:bottom w:val="single" w:sz="4" w:space="0" w:color="auto"/>
            </w:tcBorders>
            <w:vAlign w:val="center"/>
          </w:tcPr>
          <w:p w14:paraId="20E4FC3C"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Bernardo 2012</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Bernardo&lt;/Author&gt;&lt;Year&gt;2012&lt;/Year&gt;&lt;RecNum&gt;41&lt;/RecNum&gt;&lt;DisplayText&gt;[23]&lt;/DisplayText&gt;&lt;record&gt;&lt;rec-number&gt;41&lt;/rec-number&gt;&lt;foreign-keys&gt;&lt;key app="EN" db-id="z5d9tpvr3rrdx1eaddt5se9g0dvs5zvdarfv" timestamp="1599743028"&gt;41&lt;/key&gt;&lt;/foreign-keys&gt;&lt;ref-type name="Journal Article"&gt;17&lt;/ref-type&gt;&lt;contributors&gt;&lt;authors&gt;&lt;author&gt;Bernardo, Carla de Oliveira&lt;/author&gt;&lt;author&gt;Vasconcelos, Francisco de Assis Guedes de&lt;/author&gt;&lt;/authors&gt;&lt;/contributors&gt;&lt;titles&gt;&lt;title&gt;Association of parents&amp;apos; nutritional status, and sociodemographic and dietary factors with overweight/obesity in schoolchildren 7 to 14 years old&lt;/title&gt;&lt;secondary-title&gt;Cadernos de saude publica&lt;/secondary-title&gt;&lt;/titles&gt;&lt;periodical&gt;&lt;full-title&gt;Cadernos de Saúde Pública&lt;/full-title&gt;&lt;/periodical&gt;&lt;pages&gt;291-304&lt;/pages&gt;&lt;volume&gt;28&lt;/volume&gt;&lt;number&gt;2&lt;/number&gt;&lt;dates&gt;&lt;year&gt;2012&lt;/year&gt;&lt;/dates&gt;&lt;isbn&gt;0102-311X&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3]</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0BAD4751"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Bernardo CdO, Vasconcelos FdAGd. Association of parents' nutritional status, and sociodemographic and dietary factors with overweight/obesity in schoolchildren 7 to 14 years old. Cadernos de saude publica. 2012;28(2):291-304.</w:t>
            </w:r>
          </w:p>
        </w:tc>
      </w:tr>
      <w:tr w:rsidR="000125ED" w:rsidRPr="008014E5" w14:paraId="305B3A4B" w14:textId="77777777" w:rsidTr="00FD20F3">
        <w:trPr>
          <w:trHeight w:val="57"/>
        </w:trPr>
        <w:tc>
          <w:tcPr>
            <w:tcW w:w="1134" w:type="dxa"/>
            <w:tcBorders>
              <w:top w:val="single" w:sz="4" w:space="0" w:color="auto"/>
              <w:bottom w:val="single" w:sz="4" w:space="0" w:color="auto"/>
            </w:tcBorders>
            <w:vAlign w:val="center"/>
          </w:tcPr>
          <w:p w14:paraId="352BC42F"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Berria 201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Berria&lt;/Author&gt;&lt;Year&gt;2013&lt;/Year&gt;&lt;RecNum&gt;31&lt;/RecNum&gt;&lt;DisplayText&gt;[25]&lt;/DisplayText&gt;&lt;record&gt;&lt;rec-number&gt;31&lt;/rec-number&gt;&lt;foreign-keys&gt;&lt;key app="EN" db-id="z5d9tpvr3rrdx1eaddt5se9g0dvs5zvdarfv" timestamp="1599742093"&gt;31&lt;/key&gt;&lt;/foreign-keys&gt;&lt;ref-type name="Journal Article"&gt;17&lt;/ref-type&gt;&lt;contributors&gt;&lt;authors&gt;&lt;author&gt;Berria, Juliane&lt;/author&gt;&lt;author&gt;Minatto, Giseli&lt;/author&gt;&lt;author&gt;Ribeiro, Roberto Régis&lt;/author&gt;&lt;author&gt;Santos, Keila Donassolo&lt;/author&gt;&lt;author&gt;Petroski, Edio Luiz&lt;/author&gt;&lt;/authors&gt;&lt;/contributors&gt;&lt;titles&gt;&lt;title&gt;Prevalência de obesidade abdominal e fatores associados em crianças e adolescentes de Cascavel-PR, Brasil&lt;/title&gt;&lt;secondary-title&gt;Revista da Educação Física / UEM&lt;/secondary-title&gt;&lt;/titles&gt;&lt;periodical&gt;&lt;full-title&gt;Revista da Educação Física / UEM&lt;/full-title&gt;&lt;/periodical&gt;&lt;pages&gt;269-277&lt;/pages&gt;&lt;volume&gt;24&lt;/volume&gt;&lt;dates&gt;&lt;year&gt;2013&lt;/year&gt;&lt;/dates&gt;&lt;isbn&gt;1983-3083&lt;/isbn&gt;&lt;urls&gt;&lt;related-urls&gt;&lt;url&gt;http://www.scielo.br/scielo.php?script=sci_arttext&amp;amp;pid=S1983-30832013000200011&amp;amp;nrm=iso&lt;/url&gt;&lt;/related-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5]</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6B121923" w14:textId="77777777" w:rsidR="000125ED" w:rsidRPr="000125ED"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8014E5">
              <w:rPr>
                <w:rFonts w:ascii="Times New Roman" w:hAnsi="Times New Roman" w:cs="Times New Roman"/>
                <w:noProof w:val="0"/>
                <w:sz w:val="24"/>
                <w:szCs w:val="24"/>
              </w:rPr>
              <w:t xml:space="preserve">Bertin RL, Malkowski J, Zutter LCI, Ulbrich AZ. </w:t>
            </w:r>
            <w:r w:rsidRPr="00192716">
              <w:rPr>
                <w:rFonts w:ascii="Times New Roman" w:hAnsi="Times New Roman" w:cs="Times New Roman"/>
                <w:noProof w:val="0"/>
                <w:sz w:val="24"/>
                <w:szCs w:val="24"/>
                <w:lang w:val="pt-BR"/>
              </w:rPr>
              <w:t xml:space="preserve">Estado nutricional, hábitos alimentares e conhecimentos de nutrição em escolares. </w:t>
            </w:r>
            <w:r w:rsidRPr="000125ED">
              <w:rPr>
                <w:rFonts w:ascii="Times New Roman" w:hAnsi="Times New Roman" w:cs="Times New Roman"/>
                <w:noProof w:val="0"/>
                <w:sz w:val="24"/>
                <w:szCs w:val="24"/>
                <w:lang w:val="pt-BR"/>
              </w:rPr>
              <w:t>Rev Paul Pediatr. 2010;28(3):303-8.</w:t>
            </w:r>
          </w:p>
        </w:tc>
      </w:tr>
      <w:tr w:rsidR="000125ED" w:rsidRPr="008014E5" w14:paraId="7CF3F68E" w14:textId="77777777" w:rsidTr="00FD20F3">
        <w:trPr>
          <w:trHeight w:val="57"/>
        </w:trPr>
        <w:tc>
          <w:tcPr>
            <w:tcW w:w="1134" w:type="dxa"/>
            <w:tcBorders>
              <w:top w:val="single" w:sz="4" w:space="0" w:color="auto"/>
              <w:bottom w:val="single" w:sz="4" w:space="0" w:color="auto"/>
            </w:tcBorders>
            <w:vAlign w:val="center"/>
          </w:tcPr>
          <w:p w14:paraId="36D81C59"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Bertin 2010</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Bertin&lt;/Author&gt;&lt;Year&gt;2010&lt;/Year&gt;&lt;RecNum&gt;42&lt;/RecNum&gt;&lt;DisplayText&gt;[24]&lt;/DisplayText&gt;&lt;record&gt;&lt;rec-number&gt;42&lt;/rec-number&gt;&lt;foreign-keys&gt;&lt;key app="EN" db-id="z5d9tpvr3rrdx1eaddt5se9g0dvs5zvdarfv" timestamp="1599743064"&gt;42&lt;/key&gt;&lt;/foreign-keys&gt;&lt;ref-type name="Journal Article"&gt;17&lt;/ref-type&gt;&lt;contributors&gt;&lt;authors&gt;&lt;author&gt;Bertin, Renata Labronici&lt;/author&gt;&lt;author&gt;Malkowski, Juliana&lt;/author&gt;&lt;author&gt;Zutter, Larissa Cristina I&lt;/author&gt;&lt;author&gt;Ulbrich, Anderson Zampier&lt;/author&gt;&lt;/authors&gt;&lt;/contributors&gt;&lt;titles&gt;&lt;title&gt;Estado nutricional, hábitos alimentares e conhecimentos de nutrição em escolares&lt;/title&gt;&lt;secondary-title&gt;Revista Paulista de Pediatria&lt;/secondary-title&gt;&lt;/titles&gt;&lt;periodical&gt;&lt;full-title&gt;Revista Paulista de Pediatria&lt;/full-title&gt;&lt;/periodical&gt;&lt;pages&gt;303-308&lt;/pages&gt;&lt;volume&gt;28&lt;/volume&gt;&lt;number&gt;3&lt;/number&gt;&lt;dates&gt;&lt;year&gt;2010&lt;/year&gt;&lt;/dates&gt;&lt;isbn&gt;0103-0582&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4]</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BC458A7" w14:textId="77777777" w:rsidR="000125ED" w:rsidRPr="00792089"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 xml:space="preserve">Berria J, Minatto G, Ribeiro RR, Santos KD, Petroski EL. Prevalência de obesidade abdominal e fatores associados em crianças e adolescentes de Cascavel-PR, Brasil. </w:t>
            </w:r>
            <w:r w:rsidRPr="00792089">
              <w:rPr>
                <w:rFonts w:ascii="Times New Roman" w:hAnsi="Times New Roman" w:cs="Times New Roman"/>
                <w:noProof w:val="0"/>
                <w:sz w:val="24"/>
                <w:szCs w:val="24"/>
                <w:lang w:val="pt-BR"/>
              </w:rPr>
              <w:t>Rev Educ Fís UEM. 2013;24:269-77.</w:t>
            </w:r>
          </w:p>
          <w:p w14:paraId="5689BBB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Ferrari E, Minatto G, Berria J, dos S Silva S, Fidelix Y, Ribeiro R, et al. </w:t>
            </w:r>
            <w:r w:rsidRPr="008014E5">
              <w:rPr>
                <w:rFonts w:ascii="Times New Roman" w:hAnsi="Times New Roman" w:cs="Times New Roman"/>
                <w:noProof w:val="0"/>
                <w:sz w:val="24"/>
                <w:szCs w:val="24"/>
              </w:rPr>
              <w:t>Body image dissatisfaction and anthropometric indicators in male children and adolescents. European journal of clinical nutrition. 2015;69(10):1140-4.</w:t>
            </w:r>
          </w:p>
        </w:tc>
      </w:tr>
      <w:tr w:rsidR="000125ED" w:rsidRPr="008014E5" w14:paraId="4CFA3102" w14:textId="77777777" w:rsidTr="00FD20F3">
        <w:trPr>
          <w:trHeight w:val="57"/>
        </w:trPr>
        <w:tc>
          <w:tcPr>
            <w:tcW w:w="1134" w:type="dxa"/>
            <w:tcBorders>
              <w:top w:val="single" w:sz="4" w:space="0" w:color="auto"/>
              <w:bottom w:val="single" w:sz="4" w:space="0" w:color="auto"/>
            </w:tcBorders>
            <w:vAlign w:val="center"/>
          </w:tcPr>
          <w:p w14:paraId="3646AEEE"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Borges 200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de Camargo&lt;/Author&gt;&lt;Year&gt;2007&lt;/Year&gt;&lt;RecNum&gt;43&lt;/RecNum&gt;&lt;DisplayText&gt;[26]&lt;/DisplayText&gt;&lt;record&gt;&lt;rec-number&gt;43&lt;/rec-number&gt;&lt;foreign-keys&gt;&lt;key app="EN" db-id="z5d9tpvr3rrdx1eaddt5se9g0dvs5zvdarfv" timestamp="1599743192"&gt;43&lt;/key&gt;&lt;/foreign-keys&gt;&lt;ref-type name="Journal Article"&gt;17&lt;/ref-type&gt;&lt;contributors&gt;&lt;authors&gt;&lt;author&gt;de Camargo, Akemi Teramoto&lt;/author&gt;&lt;author&gt;Borges, Claudia Regina&lt;/author&gt;&lt;author&gt;Köhler, Maria Luzia Kraft&lt;/author&gt;&lt;author&gt;de Lima Leite, Maysa&lt;/author&gt;&lt;author&gt;Fernandes, Arlete Bernini&lt;/author&gt;&lt;author&gt;Kanunfre, Carla Cristiane&lt;/author&gt;&lt;/authors&gt;&lt;/contributors&gt;&lt;titles&gt;&lt;title&gt;Influência da televisão na prevalência de obesidade infantil em Ponta Grossa, Paraná&lt;/title&gt;&lt;secondary-title&gt;Ciência, Cuidado e Saúde&lt;/secondary-title&gt;&lt;/titles&gt;&lt;periodical&gt;&lt;full-title&gt;Ciência, Cuidado e Saúde&lt;/full-title&gt;&lt;/periodical&gt;&lt;pages&gt;305-311&lt;/pages&gt;&lt;volume&gt;6&lt;/volume&gt;&lt;number&gt;3&lt;/number&gt;&lt;dates&gt;&lt;year&gt;2007&lt;/year&gt;&lt;/dates&gt;&lt;isbn&gt;1984-7513&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6]</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0B1B85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de Camargo AT, Borges CR, Köhler MLK, de Lima Leite M, Fernandes AB, Kanunfre CC. Influência da televisão na prevalência de obesidade infantil em Ponta Grossa, Paraná. </w:t>
            </w:r>
            <w:r w:rsidRPr="008014E5">
              <w:rPr>
                <w:rFonts w:ascii="Times New Roman" w:hAnsi="Times New Roman" w:cs="Times New Roman"/>
                <w:noProof w:val="0"/>
                <w:sz w:val="24"/>
                <w:szCs w:val="24"/>
              </w:rPr>
              <w:t>Ciência, Cuidado e Saúde. 2007;6(3):305-11.</w:t>
            </w:r>
          </w:p>
        </w:tc>
      </w:tr>
      <w:tr w:rsidR="000125ED" w:rsidRPr="008014E5" w14:paraId="7F2C82F7" w14:textId="77777777" w:rsidTr="00FD20F3">
        <w:trPr>
          <w:trHeight w:val="57"/>
        </w:trPr>
        <w:tc>
          <w:tcPr>
            <w:tcW w:w="1134" w:type="dxa"/>
            <w:tcBorders>
              <w:top w:val="single" w:sz="4" w:space="0" w:color="auto"/>
              <w:bottom w:val="single" w:sz="4" w:space="0" w:color="auto"/>
            </w:tcBorders>
            <w:vAlign w:val="center"/>
          </w:tcPr>
          <w:p w14:paraId="3536EB2D"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Castilho 2014</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Castilho&lt;/Author&gt;&lt;Year&gt;2014&lt;/Year&gt;&lt;RecNum&gt;44&lt;/RecNum&gt;&lt;DisplayText&gt;[27]&lt;/DisplayText&gt;&lt;record&gt;&lt;rec-number&gt;44&lt;/rec-number&gt;&lt;foreign-keys&gt;&lt;key app="EN" db-id="z5d9tpvr3rrdx1eaddt5se9g0dvs5zvdarfv" timestamp="1599743313"&gt;44&lt;/key&gt;&lt;/foreign-keys&gt;&lt;ref-type name="Journal Article"&gt;17&lt;/ref-type&gt;&lt;contributors&gt;&lt;authors&gt;&lt;author&gt;Castilho, Silvia Diez&lt;/author&gt;&lt;author&gt;Nucci, Luciana Bertoldi&lt;/author&gt;&lt;author&gt;Hansen, Lucca Ortolan&lt;/author&gt;&lt;author&gt;Assuino, Samanta Ramos&lt;/author&gt;&lt;/authors&gt;&lt;/contributors&gt;&lt;titles&gt;&lt;title&gt;Prevalence of weight excess according to age group in students from Campinas, SP, Brazil&lt;/title&gt;&lt;secondary-title&gt;Revista Paulista de Pediatria&lt;/secondary-title&gt;&lt;/titles&gt;&lt;periodical&gt;&lt;full-title&gt;Revista Paulista de Pediatria&lt;/full-title&gt;&lt;/periodical&gt;&lt;pages&gt;200-206&lt;/pages&gt;&lt;volume&gt;32&lt;/volume&gt;&lt;number&gt;2&lt;/number&gt;&lt;dates&gt;&lt;year&gt;2014&lt;/year&gt;&lt;/dates&gt;&lt;isbn&gt;0103-0582&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7]</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6E8E1D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astilho SD, Nucci LB, Hansen LO, Assuino SR. </w:t>
            </w:r>
            <w:r w:rsidRPr="008014E5">
              <w:rPr>
                <w:rFonts w:ascii="Times New Roman" w:hAnsi="Times New Roman" w:cs="Times New Roman"/>
                <w:noProof w:val="0"/>
                <w:sz w:val="24"/>
                <w:szCs w:val="24"/>
              </w:rPr>
              <w:t>Prevalence of weight excess according to age group in students from Campinas, SP, Brazil. Rev Paul Pediatr. 2014;32(2):200-6.</w:t>
            </w:r>
          </w:p>
        </w:tc>
      </w:tr>
      <w:tr w:rsidR="000125ED" w:rsidRPr="008014E5" w14:paraId="2CEAA8B9" w14:textId="77777777" w:rsidTr="00FD20F3">
        <w:trPr>
          <w:trHeight w:val="57"/>
        </w:trPr>
        <w:tc>
          <w:tcPr>
            <w:tcW w:w="1134" w:type="dxa"/>
            <w:tcBorders>
              <w:top w:val="single" w:sz="4" w:space="0" w:color="auto"/>
              <w:bottom w:val="single" w:sz="4" w:space="0" w:color="auto"/>
            </w:tcBorders>
            <w:vAlign w:val="center"/>
          </w:tcPr>
          <w:p w14:paraId="69A92EB8"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Chagas 201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Chagas&lt;/Author&gt;&lt;Year&gt;2013&lt;/Year&gt;&lt;RecNum&gt;45&lt;/RecNum&gt;&lt;DisplayText&gt;[28]&lt;/DisplayText&gt;&lt;record&gt;&lt;rec-number&gt;45&lt;/rec-number&gt;&lt;foreign-keys&gt;&lt;key app="EN" db-id="z5d9tpvr3rrdx1eaddt5se9g0dvs5zvdarfv" timestamp="1599743346"&gt;45&lt;/key&gt;&lt;/foreign-keys&gt;&lt;ref-type name="Journal Article"&gt;17&lt;/ref-type&gt;&lt;contributors&gt;&lt;authors&gt;&lt;author&gt;Chagas, Deysianne Costa das&lt;/author&gt;&lt;author&gt;Silva, Antonio Augusto Moura da&lt;/author&gt;&lt;author&gt;Batista, Rosangela Fernandes Lucena&lt;/author&gt;&lt;author&gt;Simoes, Vanda Maria Ferreira&lt;/author&gt;&lt;author&gt;Lamy, Zeni Carvalho&lt;/author&gt;&lt;author&gt;Coimbra, Liberata Campos&lt;/author&gt;&lt;/authors&gt;&lt;/contributors&gt;&lt;titles&gt;&lt;title&gt;Prevalence and factors associated to malnutrition and excess weight among under five year-olds in the six largest cities of Maranhão&lt;/title&gt;&lt;secondary-title&gt;Revista Brasileira de Epidemiologia&lt;/secondary-title&gt;&lt;/titles&gt;&lt;periodical&gt;&lt;full-title&gt;Revista Brasileira de Epidemiologia&lt;/full-title&gt;&lt;/periodical&gt;&lt;pages&gt;146-156&lt;/pages&gt;&lt;volume&gt;16&lt;/volume&gt;&lt;dates&gt;&lt;year&gt;2013&lt;/year&gt;&lt;/dates&gt;&lt;isbn&gt;1415-790X&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8]</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A7245C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hagas DCd, Silva AAMd, Batista RFL, Simoes VMF, Lamy ZC, Coimbra LC. </w:t>
            </w:r>
            <w:r w:rsidRPr="008014E5">
              <w:rPr>
                <w:rFonts w:ascii="Times New Roman" w:hAnsi="Times New Roman" w:cs="Times New Roman"/>
                <w:noProof w:val="0"/>
                <w:sz w:val="24"/>
                <w:szCs w:val="24"/>
              </w:rPr>
              <w:t>Prevalence and factors associated to malnutrition and excess weight among under five year-olds in the six largest cities of Maranhão. Revista Brasileira de Epidemiologia. 2013;16:146-56.</w:t>
            </w:r>
          </w:p>
        </w:tc>
      </w:tr>
      <w:tr w:rsidR="000125ED" w:rsidRPr="008014E5" w14:paraId="552926C6" w14:textId="77777777" w:rsidTr="00FD20F3">
        <w:trPr>
          <w:trHeight w:val="57"/>
        </w:trPr>
        <w:tc>
          <w:tcPr>
            <w:tcW w:w="1134" w:type="dxa"/>
            <w:tcBorders>
              <w:top w:val="single" w:sz="4" w:space="0" w:color="auto"/>
              <w:bottom w:val="single" w:sz="4" w:space="0" w:color="auto"/>
            </w:tcBorders>
            <w:vAlign w:val="center"/>
          </w:tcPr>
          <w:p w14:paraId="4157901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Coelho 2012</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Coelho&lt;/Author&gt;&lt;Year&gt;2012&lt;/Year&gt;&lt;RecNum&gt;46&lt;/RecNum&gt;&lt;DisplayText&gt;[29]&lt;/DisplayText&gt;&lt;record&gt;&lt;rec-number&gt;46&lt;/rec-number&gt;&lt;foreign-keys&gt;&lt;key app="EN" db-id="z5d9tpvr3rrdx1eaddt5se9g0dvs5zvdarfv" timestamp="1599743392"&gt;46&lt;/key&gt;&lt;/foreign-keys&gt;&lt;ref-type name="Journal Article"&gt;17&lt;/ref-type&gt;&lt;contributors&gt;&lt;authors&gt;&lt;author&gt;Coelho, Lorene G&lt;/author&gt;&lt;author&gt;Cândido, Ana Paula C&lt;/author&gt;&lt;author&gt;Machado-Coelho, George LL&lt;/author&gt;&lt;author&gt;Freitas, Silvia N de&lt;/author&gt;&lt;/authors&gt;&lt;/contributors&gt;&lt;titles&gt;&lt;title&gt;Association between nutritional status, food habits and physical activity level in schoolchildren&lt;/title&gt;&lt;secondary-title&gt;Jornal de pediatria&lt;/secondary-title&gt;&lt;/titles&gt;&lt;periodical&gt;&lt;full-title&gt;Jornal de pediatria&lt;/full-title&gt;&lt;/periodical&gt;&lt;pages&gt;406-412&lt;/pages&gt;&lt;volume&gt;88&lt;/volume&gt;&lt;number&gt;5&lt;/number&gt;&lt;dates&gt;&lt;year&gt;2012&lt;/year&gt;&lt;/dates&gt;&lt;isbn&gt;0021-7557&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29]</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7403FE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oelho LG, Cândido APC, Machado-Coelho GL, Freitas SNd. </w:t>
            </w:r>
            <w:r w:rsidRPr="008014E5">
              <w:rPr>
                <w:rFonts w:ascii="Times New Roman" w:hAnsi="Times New Roman" w:cs="Times New Roman"/>
                <w:noProof w:val="0"/>
                <w:sz w:val="24"/>
                <w:szCs w:val="24"/>
              </w:rPr>
              <w:t>Association between nutritional status, food habits and physical activity level in schoolchildren. Jornal de pediatria. 2012;88(5):406-12.</w:t>
            </w:r>
          </w:p>
          <w:p w14:paraId="56E0C14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ândido APC, Benedetto R, Castro APP, Carmo JS, Nicolato RL, Nascimento-Neto RM, et al. </w:t>
            </w:r>
            <w:r w:rsidRPr="008014E5">
              <w:rPr>
                <w:rFonts w:ascii="Times New Roman" w:hAnsi="Times New Roman" w:cs="Times New Roman"/>
                <w:noProof w:val="0"/>
                <w:sz w:val="24"/>
                <w:szCs w:val="24"/>
              </w:rPr>
              <w:t>Cardiovascular risk factors in children and adolescents living in an urban area of Southeast of Brazil: Ouro Preto Study. European journal of pediatrics. 2009;168(11):1373-82.</w:t>
            </w:r>
          </w:p>
          <w:p w14:paraId="0762E53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ândido AP, Freitas SN, Machado‐Coelho GL. </w:t>
            </w:r>
            <w:r w:rsidRPr="008014E5">
              <w:rPr>
                <w:rFonts w:ascii="Times New Roman" w:hAnsi="Times New Roman" w:cs="Times New Roman"/>
                <w:noProof w:val="0"/>
                <w:sz w:val="24"/>
                <w:szCs w:val="24"/>
              </w:rPr>
              <w:t>Anthropometric measurements and obesity diagnosis in schoolchildren. Acta paediatrica. 2011;100(9):e120-e4.</w:t>
            </w:r>
          </w:p>
          <w:p w14:paraId="7800E39E"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Cândido APC, Alosta J, Oliveira CTd, Freitas RNd, Freitas SNd, Machado-Coelho G. Anthropometric methods for obesity screening in schoolchildren; the Ouro Preto Study. Nutricion hospitalaria. 2012;27(1):146-53.</w:t>
            </w:r>
          </w:p>
        </w:tc>
      </w:tr>
      <w:tr w:rsidR="000125ED" w:rsidRPr="008014E5" w14:paraId="17F07FC4" w14:textId="77777777" w:rsidTr="00FD20F3">
        <w:trPr>
          <w:trHeight w:val="57"/>
        </w:trPr>
        <w:tc>
          <w:tcPr>
            <w:tcW w:w="1134" w:type="dxa"/>
            <w:tcBorders>
              <w:top w:val="single" w:sz="4" w:space="0" w:color="auto"/>
              <w:bottom w:val="single" w:sz="4" w:space="0" w:color="auto"/>
            </w:tcBorders>
            <w:vAlign w:val="center"/>
          </w:tcPr>
          <w:p w14:paraId="26C155DE"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Costa 2015</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Costa&lt;/Author&gt;&lt;Year&gt;2015&lt;/Year&gt;&lt;RecNum&gt;47&lt;/RecNum&gt;&lt;DisplayText&gt;[30]&lt;/DisplayText&gt;&lt;record&gt;&lt;rec-number&gt;47&lt;/rec-number&gt;&lt;foreign-keys&gt;&lt;key app="EN" db-id="z5d9tpvr3rrdx1eaddt5se9g0dvs5zvdarfv" timestamp="1599743419"&gt;47&lt;/key&gt;&lt;/foreign-keys&gt;&lt;ref-type name="Journal Article"&gt;17&lt;/ref-type&gt;&lt;contributors&gt;&lt;authors&gt;&lt;author&gt;Costa, Larissa da Cunha Feio&lt;/author&gt;&lt;author&gt;Silva, Diego Augusto Santos&lt;/author&gt;&lt;author&gt;Almeida, Sebastião de Sousa&lt;/author&gt;&lt;author&gt;Vasconcelos, Francisco de Assis Guedes de&lt;/author&gt;&lt;/authors&gt;&lt;/contributors&gt;&lt;titles&gt;&lt;title&gt;Association between inaccurate estimation of body size and obesity in schoolchildren&lt;/title&gt;&lt;secondary-title&gt;Trends in psychiatry and psychotherapy&lt;/secondary-title&gt;&lt;/titles&gt;&lt;periodical&gt;&lt;full-title&gt;Trends in psychiatry and psychotherapy&lt;/full-title&gt;&lt;/periodical&gt;&lt;pages&gt;220-226&lt;/pages&gt;&lt;volume&gt;37&lt;/volume&gt;&lt;number&gt;4&lt;/number&gt;&lt;dates&gt;&lt;year&gt;2015&lt;/year&gt;&lt;/dates&gt;&lt;isbn&gt;2237-6089&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0]</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6207FA9E"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osta LdCF, Silva DAS, Almeida SdS, Vasconcelos FdAGd. </w:t>
            </w:r>
            <w:r w:rsidRPr="008014E5">
              <w:rPr>
                <w:rFonts w:ascii="Times New Roman" w:hAnsi="Times New Roman" w:cs="Times New Roman"/>
                <w:noProof w:val="0"/>
                <w:sz w:val="24"/>
                <w:szCs w:val="24"/>
              </w:rPr>
              <w:t>Association between inaccurate estimation of body size and obesity in schoolchildren. Trends in psychiatry and psychotherapy. 2015;37(4):220-6.</w:t>
            </w:r>
          </w:p>
          <w:p w14:paraId="6726587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osta LdCF, Silva DAS, dos Santos Alvarenga M, de Vasconcelos FdAG. </w:t>
            </w:r>
            <w:r w:rsidRPr="008014E5">
              <w:rPr>
                <w:rFonts w:ascii="Times New Roman" w:hAnsi="Times New Roman" w:cs="Times New Roman"/>
                <w:noProof w:val="0"/>
                <w:sz w:val="24"/>
                <w:szCs w:val="24"/>
              </w:rPr>
              <w:t>Association between body image dissatisfaction and obesity among schoolchildren aged 7–10 years. Physiology &amp; behavior. 2016;160:6-11.</w:t>
            </w:r>
          </w:p>
          <w:p w14:paraId="451D8C2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Motter AF, Correa E, Andrade D. Retail food outlets and the association with overweight/obesity in schoolchildren from Florianópolis, Santa Catarina State, Brazil. Cadernos de Saude Publica. 2015;31(3):620-32.</w:t>
            </w:r>
          </w:p>
          <w:p w14:paraId="199583D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Rossi CE, Correa EN, Neves Jd, Gabriel CG, Benedet J, Rech CR, et al. Body mass index and association with use of and distance from places for physical activity and active leisure among schoolchildren in Brazil. Cross-sectional study. Sao Paulo Medical Journal. 2018;136(3):228-36.</w:t>
            </w:r>
          </w:p>
        </w:tc>
      </w:tr>
      <w:tr w:rsidR="000125ED" w:rsidRPr="008014E5" w14:paraId="1A829F91" w14:textId="77777777" w:rsidTr="00FD20F3">
        <w:trPr>
          <w:trHeight w:val="57"/>
        </w:trPr>
        <w:tc>
          <w:tcPr>
            <w:tcW w:w="1134" w:type="dxa"/>
            <w:tcBorders>
              <w:top w:val="single" w:sz="4" w:space="0" w:color="auto"/>
              <w:bottom w:val="single" w:sz="4" w:space="0" w:color="auto"/>
            </w:tcBorders>
            <w:vAlign w:val="center"/>
          </w:tcPr>
          <w:p w14:paraId="00624AD0"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Dallabona 2010</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Dallabona&lt;/Author&gt;&lt;Year&gt;2010&lt;/Year&gt;&lt;RecNum&gt;48&lt;/RecNum&gt;&lt;DisplayText&gt;[31]&lt;/DisplayText&gt;&lt;record&gt;&lt;rec-number&gt;48&lt;/rec-number&gt;&lt;foreign-keys&gt;&lt;key app="EN" db-id="z5d9tpvr3rrdx1eaddt5se9g0dvs5zvdarfv" timestamp="1599743454"&gt;48&lt;/key&gt;&lt;/foreign-keys&gt;&lt;ref-type name="Journal Article"&gt;17&lt;/ref-type&gt;&lt;contributors&gt;&lt;authors&gt;&lt;author&gt;Dallabona, Ayama&lt;/author&gt;&lt;author&gt;Cabral, Simone Chaves&lt;/author&gt;&lt;author&gt;Höfelman, Doroteia Aparecida&lt;/author&gt;&lt;/authors&gt;&lt;/contributors&gt;&lt;titles&gt;&lt;title&gt;Variáveis infantis e maternas associadas à presença de sobrepeso em crianças de creches&lt;/title&gt;&lt;secondary-title&gt;Revista Paulista de Pediatria&lt;/secondary-title&gt;&lt;/titles&gt;&lt;periodical&gt;&lt;full-title&gt;Revista Paulista de Pediatria&lt;/full-title&gt;&lt;/periodical&gt;&lt;pages&gt;304-313&lt;/pages&gt;&lt;volume&gt;28&lt;/volume&gt;&lt;number&gt;4&lt;/number&gt;&lt;dates&gt;&lt;year&gt;2010&lt;/year&gt;&lt;/dates&gt;&lt;isbn&gt;0103-0582&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1]</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5DCC16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Dallabona A, Cabral SC, Höfelman DA. Variáveis infantis e maternas associadas à presença de sobrepeso em crianças de creches. </w:t>
            </w:r>
            <w:r w:rsidRPr="008014E5">
              <w:rPr>
                <w:rFonts w:ascii="Times New Roman" w:hAnsi="Times New Roman" w:cs="Times New Roman"/>
                <w:noProof w:val="0"/>
                <w:sz w:val="24"/>
                <w:szCs w:val="24"/>
              </w:rPr>
              <w:t>Rev Paul Pediatr. 2010;28(4):304-13.</w:t>
            </w:r>
          </w:p>
          <w:p w14:paraId="10F4CDA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Giacomossi MC, Zanella T, Höfelmann DA. Percepção materna do estado nutricional de crianças de creches de cidade do Sul do Brasil. </w:t>
            </w:r>
            <w:r w:rsidRPr="008014E5">
              <w:rPr>
                <w:rFonts w:ascii="Times New Roman" w:hAnsi="Times New Roman" w:cs="Times New Roman"/>
                <w:noProof w:val="0"/>
                <w:sz w:val="24"/>
                <w:szCs w:val="24"/>
              </w:rPr>
              <w:t>Rev Nutr. 2011;24(5):689-702.</w:t>
            </w:r>
          </w:p>
        </w:tc>
      </w:tr>
      <w:tr w:rsidR="000125ED" w:rsidRPr="008014E5" w14:paraId="0D7549EB" w14:textId="77777777" w:rsidTr="00FD20F3">
        <w:trPr>
          <w:trHeight w:val="57"/>
        </w:trPr>
        <w:tc>
          <w:tcPr>
            <w:tcW w:w="1134" w:type="dxa"/>
            <w:tcBorders>
              <w:top w:val="single" w:sz="4" w:space="0" w:color="auto"/>
              <w:bottom w:val="single" w:sz="4" w:space="0" w:color="auto"/>
            </w:tcBorders>
            <w:vAlign w:val="center"/>
          </w:tcPr>
          <w:p w14:paraId="203048F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Dumith 2010</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Dumith&lt;/Author&gt;&lt;Year&gt;2010&lt;/Year&gt;&lt;RecNum&gt;49&lt;/RecNum&gt;&lt;DisplayText&gt;[32]&lt;/DisplayText&gt;&lt;record&gt;&lt;rec-number&gt;49&lt;/rec-number&gt;&lt;foreign-keys&gt;&lt;key app="EN" db-id="z5d9tpvr3rrdx1eaddt5se9g0dvs5zvdarfv" timestamp="1599743491"&gt;49&lt;/key&gt;&lt;/foreign-keys&gt;&lt;ref-type name="Journal Article"&gt;17&lt;/ref-type&gt;&lt;contributors&gt;&lt;authors&gt;&lt;author&gt;Dumith, Samuel C&lt;/author&gt;&lt;author&gt;Farias, JC Júnior&lt;/author&gt;&lt;/authors&gt;&lt;/contributors&gt;&lt;titles&gt;&lt;title&gt;Overweight and obesity in children and adolescents: Comparison of three classification criteria based on body mass index&lt;/title&gt;&lt;secondary-title&gt;Revista panamericana de salud publica= Pan American journal of public health&lt;/secondary-title&gt;&lt;/titles&gt;&lt;periodical&gt;&lt;full-title&gt;Revista panamericana de salud publica= Pan American journal of public health&lt;/full-title&gt;&lt;/periodical&gt;&lt;pages&gt;30-35&lt;/pages&gt;&lt;volume&gt;28&lt;/volume&gt;&lt;number&gt;1&lt;/number&gt;&lt;dates&gt;&lt;year&gt;2010&lt;/year&gt;&lt;/dates&gt;&lt;isbn&gt;1020-4989&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2]</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776C8DB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Dumith SC, Farias Júnior JC. Sobrepeso e obesidade em crianças e adolescentes: comparação de três critérios de classificação baseados no índice de massa corporal. </w:t>
            </w:r>
            <w:r w:rsidRPr="008014E5">
              <w:rPr>
                <w:rFonts w:ascii="Times New Roman" w:hAnsi="Times New Roman" w:cs="Times New Roman"/>
                <w:noProof w:val="0"/>
                <w:sz w:val="24"/>
                <w:szCs w:val="24"/>
              </w:rPr>
              <w:t>Revista Panamericana de Salud Pública. 2010;28:30-5.</w:t>
            </w:r>
          </w:p>
          <w:p w14:paraId="1A8578B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 xml:space="preserve">Dumith SC, Farias JJ. Overweight and obesity in children and adolescents: Comparison of three classification criteria based on body mass index. Revista </w:t>
            </w:r>
            <w:r w:rsidRPr="008014E5">
              <w:rPr>
                <w:rFonts w:ascii="Times New Roman" w:hAnsi="Times New Roman" w:cs="Times New Roman"/>
                <w:noProof w:val="0"/>
                <w:sz w:val="24"/>
                <w:szCs w:val="24"/>
              </w:rPr>
              <w:lastRenderedPageBreak/>
              <w:t>panamericana de salud publica= Pan American journal of public health. 2010;28(1):30-5.</w:t>
            </w:r>
          </w:p>
        </w:tc>
      </w:tr>
      <w:tr w:rsidR="000125ED" w:rsidRPr="008014E5" w14:paraId="31E21C00" w14:textId="77777777" w:rsidTr="00FD20F3">
        <w:trPr>
          <w:trHeight w:val="57"/>
        </w:trPr>
        <w:tc>
          <w:tcPr>
            <w:tcW w:w="1134" w:type="dxa"/>
            <w:tcBorders>
              <w:top w:val="single" w:sz="4" w:space="0" w:color="auto"/>
              <w:bottom w:val="single" w:sz="4" w:space="0" w:color="auto"/>
            </w:tcBorders>
            <w:vAlign w:val="center"/>
          </w:tcPr>
          <w:p w14:paraId="67A187BF"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Feltrin 2015</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Feltrin&lt;/Author&gt;&lt;Year&gt;2015&lt;/Year&gt;&lt;RecNum&gt;50&lt;/RecNum&gt;&lt;DisplayText&gt;[33]&lt;/DisplayText&gt;&lt;record&gt;&lt;rec-number&gt;50&lt;/rec-number&gt;&lt;foreign-keys&gt;&lt;key app="EN" db-id="z5d9tpvr3rrdx1eaddt5se9g0dvs5zvdarfv" timestamp="1599743526"&gt;50&lt;/key&gt;&lt;/foreign-keys&gt;&lt;ref-type name="Journal Article"&gt;17&lt;/ref-type&gt;&lt;contributors&gt;&lt;authors&gt;&lt;author&gt;Feltrin, Gabriella Bettiol&lt;/author&gt;&lt;author&gt;Vasconcelos, Francisco de Assis Guedes de&lt;/author&gt;&lt;author&gt;Costa, Larissa da Cunha Feio&lt;/author&gt;&lt;author&gt;Corso, Arlete Catarina Tittoni&lt;/author&gt;&lt;/authors&gt;&lt;/contributors&gt;&lt;titles&gt;&lt;title&gt;Prevalence and factors associated with central obesity in schoolchildren in Santa Catarina, Brazil&lt;/title&gt;&lt;secondary-title&gt;Revista de Nutrição&lt;/secondary-title&gt;&lt;/titles&gt;&lt;periodical&gt;&lt;full-title&gt;Revista de Nutrição&lt;/full-title&gt;&lt;/periodical&gt;&lt;pages&gt;43-54&lt;/pages&gt;&lt;volume&gt;28&lt;/volume&gt;&lt;number&gt;1&lt;/number&gt;&lt;dates&gt;&lt;year&gt;2015&lt;/year&gt;&lt;/dates&gt;&lt;isbn&gt;1415-5273&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3]</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3AE1A04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Feltrin GB, Vasconcelos FdAGd, Costa LdCF, Corso ACT. </w:t>
            </w:r>
            <w:r w:rsidRPr="008014E5">
              <w:rPr>
                <w:rFonts w:ascii="Times New Roman" w:hAnsi="Times New Roman" w:cs="Times New Roman"/>
                <w:noProof w:val="0"/>
                <w:sz w:val="24"/>
                <w:szCs w:val="24"/>
              </w:rPr>
              <w:t>Prevalence and factors associated with central obesity in schoolchildren in Santa Catarina, Brazil. Rev Nutr. 2015;28(1):43-54.</w:t>
            </w:r>
          </w:p>
          <w:p w14:paraId="7CCD865F"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Ricardo GD, Caldeira GV, Corso ACT. Prevalência de sobrepeso e obesidade e indicadores de adiposidade central em escolares de Santa Catarina, Brasil. </w:t>
            </w:r>
            <w:r w:rsidRPr="008014E5">
              <w:rPr>
                <w:rFonts w:ascii="Times New Roman" w:hAnsi="Times New Roman" w:cs="Times New Roman"/>
                <w:noProof w:val="0"/>
                <w:sz w:val="24"/>
                <w:szCs w:val="24"/>
              </w:rPr>
              <w:t>Revista Brasileira de Epidemiologia. 2009;12(3):424-35.</w:t>
            </w:r>
          </w:p>
          <w:p w14:paraId="73A8E385"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Schmitz BdAS, Corso ACT, Caldeira GV, Gimeno SGA, Gabriel CG, de Vasconcelos FdAG. </w:t>
            </w:r>
            <w:r w:rsidRPr="008014E5">
              <w:rPr>
                <w:rFonts w:ascii="Times New Roman" w:hAnsi="Times New Roman" w:cs="Times New Roman"/>
                <w:noProof w:val="0"/>
                <w:sz w:val="24"/>
                <w:szCs w:val="24"/>
              </w:rPr>
              <w:t>Overweight and obesity related factors in schoolchildren in Santa Catarina State, Brazil. Archivos latinoamericanos de nutricion. 2010;60(4):332-9.</w:t>
            </w:r>
          </w:p>
          <w:p w14:paraId="312D4CA5"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Rossi CE, Costa LdCF, Machado MdS, Andrade DFd, Vasconcelos FdAGd. Fatores associados ao consumo alimentar na escola e ao sobrepeso/obesidade de escolares de 7-10 anos de Santa Catarina, Brasil. </w:t>
            </w:r>
            <w:r w:rsidRPr="008014E5">
              <w:rPr>
                <w:rFonts w:ascii="Times New Roman" w:hAnsi="Times New Roman" w:cs="Times New Roman"/>
                <w:noProof w:val="0"/>
                <w:sz w:val="24"/>
                <w:szCs w:val="24"/>
              </w:rPr>
              <w:t>Cien Saude Colet. 2019;24:443-54.</w:t>
            </w:r>
          </w:p>
        </w:tc>
      </w:tr>
      <w:tr w:rsidR="000125ED" w:rsidRPr="002A0A3E" w14:paraId="3F5411DC" w14:textId="77777777" w:rsidTr="00FD20F3">
        <w:trPr>
          <w:trHeight w:val="57"/>
        </w:trPr>
        <w:tc>
          <w:tcPr>
            <w:tcW w:w="1134" w:type="dxa"/>
            <w:tcBorders>
              <w:top w:val="single" w:sz="4" w:space="0" w:color="auto"/>
              <w:bottom w:val="single" w:sz="4" w:space="0" w:color="auto"/>
            </w:tcBorders>
            <w:vAlign w:val="center"/>
          </w:tcPr>
          <w:p w14:paraId="4A58FF78"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Fernandez 201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Fernandez&lt;/Author&gt;&lt;Year&gt;2017&lt;/Year&gt;&lt;RecNum&gt;51&lt;/RecNum&gt;&lt;DisplayText&gt;[34]&lt;/DisplayText&gt;&lt;record&gt;&lt;rec-number&gt;51&lt;/rec-number&gt;&lt;foreign-keys&gt;&lt;key app="EN" db-id="z5d9tpvr3rrdx1eaddt5se9g0dvs5zvdarfv" timestamp="1599743564"&gt;51&lt;/key&gt;&lt;/foreign-keys&gt;&lt;ref-type name="Journal Article"&gt;17&lt;/ref-type&gt;&lt;contributors&gt;&lt;authors&gt;&lt;author&gt;Fernandez, Maria Raquel&lt;/author&gt;&lt;author&gt;Goettems, Marilia Leao&lt;/author&gt;&lt;author&gt;Demarco, Flavio Fernando&lt;/author&gt;&lt;author&gt;Correa, Marcos Britto&lt;/author&gt;&lt;/authors&gt;&lt;/contributors&gt;&lt;titles&gt;&lt;title&gt;Is obesity associated to dental caries in Brazilian schoolchildren?&lt;/title&gt;&lt;secondary-title&gt;Brazilian Oral Research&lt;/secondary-title&gt;&lt;/titles&gt;&lt;periodical&gt;&lt;full-title&gt;Brazilian Oral Research&lt;/full-title&gt;&lt;/periodical&gt;&lt;volume&gt;31&lt;/volume&gt;&lt;dates&gt;&lt;year&gt;2017&lt;/year&gt;&lt;/dates&gt;&lt;isbn&gt;1806-8324&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4]</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34D85C5"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Fernandez MR, Goettems ML, Demarco FF, Correa MB. Is obesity associated to dental caries in Brazilian schoolchildren? Brazilian Oral Research. 2017;31.</w:t>
            </w:r>
          </w:p>
          <w:p w14:paraId="6011B4F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alas MMS, Vargas-Ferreira F, Nascimento GG, Huysmanns M-C, Demarco FF. </w:t>
            </w:r>
            <w:r w:rsidRPr="008014E5">
              <w:rPr>
                <w:rFonts w:ascii="Times New Roman" w:hAnsi="Times New Roman" w:cs="Times New Roman"/>
                <w:noProof w:val="0"/>
                <w:sz w:val="24"/>
                <w:szCs w:val="24"/>
              </w:rPr>
              <w:t>Tooth erosion association with obesity: findings from a Brazilian survey in schoolchildren. Pesquisa Brasileira em Odontopediatria e Clinica Integrada. 2018;18(1):3764.</w:t>
            </w:r>
          </w:p>
          <w:p w14:paraId="2258AF91"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Goettems ML, Torriani DD, Hallal PC, Correa MB, Demarco FF. Dental trauma: prevalence and risk factors in schoolchildren. Community dentistry and oral epidemiology. 2014;42(6):581-90.</w:t>
            </w:r>
          </w:p>
        </w:tc>
      </w:tr>
      <w:tr w:rsidR="000125ED" w:rsidRPr="002A0A3E" w14:paraId="2D56F075" w14:textId="77777777" w:rsidTr="00FD20F3">
        <w:trPr>
          <w:trHeight w:val="57"/>
        </w:trPr>
        <w:tc>
          <w:tcPr>
            <w:tcW w:w="1134" w:type="dxa"/>
            <w:tcBorders>
              <w:top w:val="single" w:sz="4" w:space="0" w:color="auto"/>
              <w:bottom w:val="single" w:sz="4" w:space="0" w:color="auto"/>
            </w:tcBorders>
            <w:vAlign w:val="center"/>
          </w:tcPr>
          <w:p w14:paraId="173E0A01"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Ferrari 2015</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de Moraes Ferrari&lt;/Author&gt;&lt;Year&gt;2015&lt;/Year&gt;&lt;RecNum&gt;52&lt;/RecNum&gt;&lt;DisplayText&gt;[35]&lt;/DisplayText&gt;&lt;record&gt;&lt;rec-number&gt;52&lt;/rec-number&gt;&lt;foreign-keys&gt;&lt;key app="EN" db-id="z5d9tpvr3rrdx1eaddt5se9g0dvs5zvdarfv" timestamp="1599743625"&gt;52&lt;/key&gt;&lt;/foreign-keys&gt;&lt;ref-type name="Journal Article"&gt;17&lt;/ref-type&gt;&lt;contributors&gt;&lt;authors&gt;&lt;author&gt;de Moraes Ferrari, Gerson Luis&lt;/author&gt;&lt;author&gt;Araújo, Timóteo Leandro&lt;/author&gt;&lt;author&gt;Oliveira, Luis Carlos&lt;/author&gt;&lt;author&gt;Matsudo, Victor&lt;/author&gt;&lt;author&gt;Fisberg, Mauro&lt;/author&gt;&lt;/authors&gt;&lt;/contributors&gt;&lt;titles&gt;&lt;title&gt;Association between electronic equipment in the bedroom and sedentary lifestyle, physical activity, and body mass index of children&lt;/title&gt;&lt;secondary-title&gt;Jornal de Pediatria (Versão em Português)&lt;/secondary-title&gt;&lt;/titles&gt;&lt;periodical&gt;&lt;full-title&gt;Jornal de Pediatria (Versão em Português)&lt;/full-title&gt;&lt;/periodical&gt;&lt;pages&gt;574-582&lt;/pages&gt;&lt;volume&gt;91&lt;/volume&gt;&lt;number&gt;6&lt;/number&gt;&lt;dates&gt;&lt;year&gt;2015&lt;/year&gt;&lt;/dates&gt;&lt;isbn&gt;2255-5536&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5]</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42127D1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de Moraes Ferrari GL, Araújo TL, Oliveira LC, Matsudo V, Fisberg M. Association between electronic equipment in the bedroom and sedentary lifestyle, physical activity, and body mass index of children. Jornal de Pediatria (Versão em Português). 2015;91(6):574-82.</w:t>
            </w:r>
          </w:p>
          <w:p w14:paraId="5A569694"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de Moraes Ferrari GL, Matsudo V, Katzmarzyk PT, Fisberg M. Prevalence and factors associated with body mass index in children aged 9–11 years. Jornal de Pediatria (Versão em Português). 2017;93(6):601-9.</w:t>
            </w:r>
          </w:p>
          <w:p w14:paraId="46DB8BD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Ferrari GLdM, Araújo T, Oliveira LC, Matsudo VKR, Mire E, Barreira T, et al. </w:t>
            </w:r>
            <w:r w:rsidRPr="008014E5">
              <w:rPr>
                <w:rFonts w:ascii="Times New Roman" w:hAnsi="Times New Roman" w:cs="Times New Roman"/>
                <w:noProof w:val="0"/>
                <w:sz w:val="24"/>
                <w:szCs w:val="24"/>
              </w:rPr>
              <w:t>Accelerometer-determined peak cadence and weight status in children from São Caetano do Sul, Brazil. Cien Saude Colet. 2017;22:3689-98.</w:t>
            </w:r>
          </w:p>
          <w:p w14:paraId="6F8FF23E"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Matsudo VKR, de Moraes Ferrari GL, Araújo TL, Oliveira LC, Mire E, Barreira TV, et al. </w:t>
            </w:r>
            <w:r w:rsidRPr="008014E5">
              <w:rPr>
                <w:rFonts w:ascii="Times New Roman" w:hAnsi="Times New Roman" w:cs="Times New Roman"/>
                <w:noProof w:val="0"/>
                <w:sz w:val="24"/>
                <w:szCs w:val="24"/>
              </w:rPr>
              <w:t>Socioeconomic status indicators, physical activity, and overweight/obesity in Brazilian children. Rev Paul Pediatr (English Edition). 2016;34(2):162-70.</w:t>
            </w:r>
          </w:p>
          <w:p w14:paraId="004D3781"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Muthuri SK, Onywera VO, Tremblay MS, Broyles ST, Chaput J-P, Fogelholm M, et al. Relationships between parental education and overweight with childhood overweight and physical activity in 9–11 year old children: Results from a 12-country study. PloS one. 2016;11(8):e0147746.</w:t>
            </w:r>
          </w:p>
        </w:tc>
      </w:tr>
      <w:tr w:rsidR="000125ED" w:rsidRPr="008014E5" w14:paraId="1394539F" w14:textId="77777777" w:rsidTr="00FD20F3">
        <w:trPr>
          <w:trHeight w:val="57"/>
        </w:trPr>
        <w:tc>
          <w:tcPr>
            <w:tcW w:w="1134" w:type="dxa"/>
            <w:tcBorders>
              <w:top w:val="single" w:sz="4" w:space="0" w:color="auto"/>
              <w:bottom w:val="single" w:sz="4" w:space="0" w:color="auto"/>
            </w:tcBorders>
            <w:vAlign w:val="center"/>
          </w:tcPr>
          <w:p w14:paraId="7B5392DE"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Ferreira 2010</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Ferreira&lt;/Author&gt;&lt;Year&gt;2010&lt;/Year&gt;&lt;RecNum&gt;53&lt;/RecNum&gt;&lt;DisplayText&gt;[36]&lt;/DisplayText&gt;&lt;record&gt;&lt;rec-number&gt;53&lt;/rec-number&gt;&lt;foreign-keys&gt;&lt;key app="EN" db-id="z5d9tpvr3rrdx1eaddt5se9g0dvs5zvdarfv" timestamp="1599743655"&gt;53&lt;/key&gt;&lt;/foreign-keys&gt;&lt;ref-type name="Journal Article"&gt;17&lt;/ref-type&gt;&lt;contributors&gt;&lt;authors&gt;&lt;author&gt;Ferreira, Haroldo da Silva&lt;/author&gt;&lt;author&gt;Vieira, Evla Darc Ferro&lt;/author&gt;&lt;author&gt;Cabral Junior, Cyro Rego&lt;/author&gt;&lt;author&gt;Queiroz, Marina Dhandara Rodrigues de&lt;/author&gt;&lt;/authors&gt;&lt;/contributors&gt;&lt;titles&gt;&lt;title&gt;Aleitamento materno por trinta ou mais dias é fator de proteção contra sobrepeso em pré-escolares da região semiárida de Alagoas&lt;/title&gt;&lt;secondary-title&gt;Revista da Associação Médica Brasileira&lt;/secondary-title&gt;&lt;/titles&gt;&lt;periodical&gt;&lt;full-title&gt;Revista da Associação Médica Brasileira&lt;/full-title&gt;&lt;/periodical&gt;&lt;pages&gt;74-80&lt;/pages&gt;&lt;volume&gt;56&lt;/volume&gt;&lt;number&gt;1&lt;/number&gt;&lt;dates&gt;&lt;year&gt;2010&lt;/year&gt;&lt;/dates&gt;&lt;isbn&gt;0104-4230&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6]</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036391F"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Ferreira HdS, Vieira EDF, Cabral Junior CR, Queiroz MDRd. Aleitamento materno por trinta ou mais dias é fator de proteção contra sobrepeso em pré-escolares da região semiárida de Alagoas. </w:t>
            </w:r>
            <w:r w:rsidRPr="008014E5">
              <w:rPr>
                <w:rFonts w:ascii="Times New Roman" w:hAnsi="Times New Roman" w:cs="Times New Roman"/>
                <w:noProof w:val="0"/>
                <w:sz w:val="24"/>
                <w:szCs w:val="24"/>
              </w:rPr>
              <w:t>Revista da Associação Médica Brasileira. 2010;56(1):74-80.</w:t>
            </w:r>
          </w:p>
          <w:p w14:paraId="4B3A387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de Arruda Moreira M, Cabral PC, da Silva Ferreira H, de Lira PIC. </w:t>
            </w:r>
            <w:r w:rsidRPr="008014E5">
              <w:rPr>
                <w:rFonts w:ascii="Times New Roman" w:hAnsi="Times New Roman" w:cs="Times New Roman"/>
                <w:noProof w:val="0"/>
                <w:sz w:val="24"/>
                <w:szCs w:val="24"/>
              </w:rPr>
              <w:t xml:space="preserve">Prevalence and factors associated with overweight and obesity in children under five in Alagoas, </w:t>
            </w:r>
            <w:r w:rsidRPr="008014E5">
              <w:rPr>
                <w:rFonts w:ascii="Times New Roman" w:hAnsi="Times New Roman" w:cs="Times New Roman"/>
                <w:noProof w:val="0"/>
                <w:sz w:val="24"/>
                <w:szCs w:val="24"/>
              </w:rPr>
              <w:lastRenderedPageBreak/>
              <w:t>Northeast of Brazil; a population-based study. Nutricion hospitalaria. 2014;29(6):1320-6.</w:t>
            </w:r>
          </w:p>
        </w:tc>
      </w:tr>
      <w:tr w:rsidR="000125ED" w:rsidRPr="008014E5" w14:paraId="76801953" w14:textId="77777777" w:rsidTr="00FD20F3">
        <w:trPr>
          <w:trHeight w:val="57"/>
        </w:trPr>
        <w:tc>
          <w:tcPr>
            <w:tcW w:w="1134" w:type="dxa"/>
            <w:tcBorders>
              <w:top w:val="single" w:sz="4" w:space="0" w:color="auto"/>
              <w:bottom w:val="single" w:sz="4" w:space="0" w:color="auto"/>
            </w:tcBorders>
            <w:vAlign w:val="center"/>
          </w:tcPr>
          <w:p w14:paraId="3C58A4F2"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Ferreira 201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Ferreira&lt;/Author&gt;&lt;Year&gt;2013&lt;/Year&gt;&lt;RecNum&gt;54&lt;/RecNum&gt;&lt;DisplayText&gt;[37]&lt;/DisplayText&gt;&lt;record&gt;&lt;rec-number&gt;54&lt;/rec-number&gt;&lt;foreign-keys&gt;&lt;key app="EN" db-id="z5d9tpvr3rrdx1eaddt5se9g0dvs5zvdarfv" timestamp="1599743682"&gt;54&lt;/key&gt;&lt;/foreign-keys&gt;&lt;ref-type name="Journal Article"&gt;17&lt;/ref-type&gt;&lt;contributors&gt;&lt;authors&gt;&lt;author&gt;Ferreira, Haroldo da Silva&lt;/author&gt;&lt;author&gt;Cesar, Juraci Almeida&lt;/author&gt;&lt;author&gt;Assunção, Monica Lopes de&lt;/author&gt;&lt;author&gt;Horta, Bernardo Lessa&lt;/author&gt;&lt;/authors&gt;&lt;/contributors&gt;&lt;titles&gt;&lt;title&gt;Time trends (1992-2005) in undernutrition and obesity among children under five years of age in Alagoas State, Brazil&lt;/title&gt;&lt;secondary-title&gt;Cadernos de saude publica&lt;/secondary-title&gt;&lt;/titles&gt;&lt;periodical&gt;&lt;full-title&gt;Cadernos de Saúde Pública&lt;/full-title&gt;&lt;/periodical&gt;&lt;pages&gt;793-800&lt;/pages&gt;&lt;volume&gt;29&lt;/volume&gt;&lt;number&gt;4&lt;/number&gt;&lt;dates&gt;&lt;year&gt;2013&lt;/year&gt;&lt;/dates&gt;&lt;isbn&gt;0102-311X&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7]</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FBCBBDF"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bookmarkStart w:id="1" w:name="_Hlk57275905"/>
            <w:r w:rsidRPr="00192716">
              <w:rPr>
                <w:rFonts w:ascii="Times New Roman" w:hAnsi="Times New Roman" w:cs="Times New Roman"/>
                <w:noProof w:val="0"/>
                <w:sz w:val="24"/>
                <w:szCs w:val="24"/>
                <w:lang w:val="pt-BR"/>
              </w:rPr>
              <w:t xml:space="preserve">Ferreira HdS, Cesar JA, Assunção MLd, Horta BL. </w:t>
            </w:r>
            <w:r w:rsidRPr="008014E5">
              <w:rPr>
                <w:rFonts w:ascii="Times New Roman" w:hAnsi="Times New Roman" w:cs="Times New Roman"/>
                <w:noProof w:val="0"/>
                <w:sz w:val="24"/>
                <w:szCs w:val="24"/>
              </w:rPr>
              <w:t>Time trends (1992-2005) in undernutrition and obesity among children under five years of age in Alagoas State, Brazil. Cadernos de saude publica. 2013;29(4):793-800.</w:t>
            </w:r>
            <w:bookmarkEnd w:id="1"/>
          </w:p>
        </w:tc>
      </w:tr>
      <w:tr w:rsidR="000125ED" w:rsidRPr="00BC49F3" w14:paraId="3457A714" w14:textId="77777777" w:rsidTr="00FD20F3">
        <w:trPr>
          <w:trHeight w:val="57"/>
        </w:trPr>
        <w:tc>
          <w:tcPr>
            <w:tcW w:w="1134" w:type="dxa"/>
            <w:tcBorders>
              <w:top w:val="single" w:sz="4" w:space="0" w:color="auto"/>
              <w:bottom w:val="single" w:sz="4" w:space="0" w:color="auto"/>
            </w:tcBorders>
            <w:vAlign w:val="center"/>
          </w:tcPr>
          <w:p w14:paraId="2B5871A6"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Ferreira 2015</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Ferreira&lt;/Author&gt;&lt;Year&gt;2015&lt;/Year&gt;&lt;RecNum&gt;55&lt;/RecNum&gt;&lt;DisplayText&gt;[38]&lt;/DisplayText&gt;&lt;record&gt;&lt;rec-number&gt;55&lt;/rec-number&gt;&lt;foreign-keys&gt;&lt;key app="EN" db-id="z5d9tpvr3rrdx1eaddt5se9g0dvs5zvdarfv" timestamp="1599743712"&gt;55&lt;/key&gt;&lt;/foreign-keys&gt;&lt;ref-type name="Journal Article"&gt;17&lt;/ref-type&gt;&lt;contributors&gt;&lt;authors&gt;&lt;author&gt;Ferreira, Haroldo S&lt;/author&gt;&lt;author&gt;Lúcio, Glícia Maris A&lt;/author&gt;&lt;author&gt;Assunção, Monica L&lt;/author&gt;&lt;author&gt;Silva, Bárbara Coelho V&lt;/author&gt;&lt;author&gt;Oliveira, Juliana S&lt;/author&gt;&lt;author&gt;Florêncio, Telma Maria MT&lt;/author&gt;&lt;author&gt;Geraldes, Amandio Aristides R&lt;/author&gt;&lt;author&gt;Horta, Bernardo L&lt;/author&gt;&lt;/authors&gt;&lt;/contributors&gt;&lt;titles&gt;&lt;title&gt;High blood pressure among students in public and private schools in Maceio, Brazil&lt;/title&gt;&lt;secondary-title&gt;PloS one&lt;/secondary-title&gt;&lt;/titles&gt;&lt;periodical&gt;&lt;full-title&gt;PloS one&lt;/full-title&gt;&lt;/periodical&gt;&lt;pages&gt;e0142982&lt;/pages&gt;&lt;volume&gt;10&lt;/volume&gt;&lt;number&gt;11&lt;/number&gt;&lt;dates&gt;&lt;year&gt;2015&lt;/year&gt;&lt;/dates&gt;&lt;isbn&gt;1932-6203&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8]</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7B0CC7B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Ferreira HS, Lúcio GMA, Assunção ML, Silva BCV, Oliveira JS, Florêncio TMM, et al. </w:t>
            </w:r>
            <w:r w:rsidRPr="008014E5">
              <w:rPr>
                <w:rFonts w:ascii="Times New Roman" w:hAnsi="Times New Roman" w:cs="Times New Roman"/>
                <w:noProof w:val="0"/>
                <w:sz w:val="24"/>
                <w:szCs w:val="24"/>
              </w:rPr>
              <w:t>High blood pressure among students in public and private schools in Maceio, Brazil. PloS one. 2015;10(11):e0142982.</w:t>
            </w:r>
          </w:p>
        </w:tc>
      </w:tr>
      <w:tr w:rsidR="000125ED" w:rsidRPr="002A0A3E" w14:paraId="3A9655A4" w14:textId="77777777" w:rsidTr="00FD20F3">
        <w:trPr>
          <w:trHeight w:val="57"/>
        </w:trPr>
        <w:tc>
          <w:tcPr>
            <w:tcW w:w="1134" w:type="dxa"/>
            <w:tcBorders>
              <w:top w:val="single" w:sz="4" w:space="0" w:color="auto"/>
              <w:bottom w:val="single" w:sz="4" w:space="0" w:color="auto"/>
            </w:tcBorders>
            <w:vAlign w:val="center"/>
          </w:tcPr>
          <w:p w14:paraId="21B18934"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Fraiz 2019</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Fraiz&lt;/Author&gt;&lt;Year&gt;2019&lt;/Year&gt;&lt;RecNum&gt;56&lt;/RecNum&gt;&lt;DisplayText&gt;[39]&lt;/DisplayText&gt;&lt;record&gt;&lt;rec-number&gt;56&lt;/rec-number&gt;&lt;foreign-keys&gt;&lt;key app="EN" db-id="z5d9tpvr3rrdx1eaddt5se9g0dvs5zvdarfv" timestamp="1599743750"&gt;56&lt;/key&gt;&lt;/foreign-keys&gt;&lt;ref-type name="Journal Article"&gt;17&lt;/ref-type&gt;&lt;contributors&gt;&lt;authors&gt;&lt;author&gt;Fraiz, Gabriela Macedo&lt;/author&gt;&lt;author&gt;Crispim, Sandra Patrícia&lt;/author&gt;&lt;author&gt;Montes, Gisele Ristow&lt;/author&gt;&lt;author&gt;Gil, Giovana Solheid&lt;/author&gt;&lt;author&gt;Morikava, Francine Sumie&lt;/author&gt;&lt;author&gt;Bonotto, Danielle Veiga&lt;/author&gt;&lt;author&gt;Ferreira, Fernanda Morais&lt;/author&gt;&lt;author&gt;Fraiz, Fabian Calixto&lt;/author&gt;&lt;/authors&gt;&lt;/contributors&gt;&lt;titles&gt;&lt;title&gt;Excess body weight, snack limits and dental caries in Brazilian preschoolers: A population-based study&lt;/title&gt;&lt;secondary-title&gt;Pesquisa Brasileira em Odontopediatria e Clínica Integrada&lt;/secondary-title&gt;&lt;/titles&gt;&lt;periodical&gt;&lt;full-title&gt;Pesquisa Brasileira em Odontopediatria e Clínica Integrada&lt;/full-title&gt;&lt;/periodical&gt;&lt;volume&gt;19&lt;/volume&gt;&lt;dates&gt;&lt;year&gt;2019&lt;/year&gt;&lt;/dates&gt;&lt;isbn&gt;1983-4632&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39]</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32E948B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Fraiz GM, Crispim SP, Montes GR, Gil GS, Morikava FS, Bonotto DV, et al. Excess body weight, snack limits and dental caries in Brazilian preschoolers: A population-based study. Pesquisa Brasileira em Odontopediatria e Clínica Integrada. 2019;19.</w:t>
            </w:r>
          </w:p>
        </w:tc>
      </w:tr>
      <w:tr w:rsidR="000125ED" w:rsidRPr="008014E5" w14:paraId="0908E964" w14:textId="77777777" w:rsidTr="00FD20F3">
        <w:trPr>
          <w:trHeight w:val="57"/>
        </w:trPr>
        <w:tc>
          <w:tcPr>
            <w:tcW w:w="1134" w:type="dxa"/>
            <w:tcBorders>
              <w:top w:val="single" w:sz="4" w:space="0" w:color="auto"/>
              <w:bottom w:val="single" w:sz="4" w:space="0" w:color="auto"/>
            </w:tcBorders>
            <w:vAlign w:val="center"/>
          </w:tcPr>
          <w:p w14:paraId="346035E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Freitas 2015</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FREITAS&lt;/Author&gt;&lt;Year&gt;2015&lt;/Year&gt;&lt;RecNum&gt;57&lt;/RecNum&gt;&lt;DisplayText&gt;[40]&lt;/DisplayText&gt;&lt;record&gt;&lt;rec-number&gt;57&lt;/rec-number&gt;&lt;foreign-keys&gt;&lt;key app="EN" db-id="z5d9tpvr3rrdx1eaddt5se9g0dvs5zvdarfv" timestamp="1599743775"&gt;57&lt;/key&gt;&lt;/foreign-keys&gt;&lt;ref-type name="Journal Article"&gt;17&lt;/ref-type&gt;&lt;contributors&gt;&lt;authors&gt;&lt;author&gt;FREITAS, Thais Parreira de Deus Araújo&lt;/author&gt;&lt;author&gt;SILVA, Lara Livia Santos da&lt;/author&gt;&lt;author&gt;TELES, Gabriela Silva&lt;/author&gt;&lt;author&gt;PEIXOTO, Maria do Rosário Gondim&lt;/author&gt;&lt;author&gt;MENEZES, Ida Helena Carvalho Francescantonio&lt;/author&gt;&lt;/authors&gt;&lt;/contributors&gt;&lt;titles&gt;&lt;title&gt;Fatores associados à subestimação materna do peso da criança: um estudo de base populacional&lt;/title&gt;&lt;secondary-title&gt;Revista de Nutrição&lt;/secondary-title&gt;&lt;/titles&gt;&lt;periodical&gt;&lt;full-title&gt;Revista de Nutrição&lt;/full-title&gt;&lt;/periodical&gt;&lt;pages&gt;397-407&lt;/pages&gt;&lt;volume&gt;28&lt;/volume&gt;&lt;number&gt;4&lt;/number&gt;&lt;dates&gt;&lt;year&gt;2015&lt;/year&gt;&lt;/dates&gt;&lt;isbn&gt;1415-5273&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0]</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6A013AD5"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Freitas TPdDA, Silva LLSd, Teles GS, Peixoto MdRG, Menezes IHCF. Fatores associados à subestimação materna do peso da criança: um estudo de base populacional. </w:t>
            </w:r>
            <w:r w:rsidRPr="008014E5">
              <w:rPr>
                <w:rFonts w:ascii="Times New Roman" w:hAnsi="Times New Roman" w:cs="Times New Roman"/>
                <w:noProof w:val="0"/>
                <w:sz w:val="24"/>
                <w:szCs w:val="24"/>
              </w:rPr>
              <w:t>Rev Nutr. 2015;28(4):397-407.</w:t>
            </w:r>
          </w:p>
          <w:p w14:paraId="4C3ADBA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rispim PAA, Peixoto MdRG, Jardim PCBV. </w:t>
            </w:r>
            <w:r w:rsidRPr="008014E5">
              <w:rPr>
                <w:rFonts w:ascii="Times New Roman" w:hAnsi="Times New Roman" w:cs="Times New Roman"/>
                <w:noProof w:val="0"/>
                <w:sz w:val="24"/>
                <w:szCs w:val="24"/>
              </w:rPr>
              <w:t>Risk factors associated with high blood pressure in two-to five-year-old children. Arquivos brasileiros de cardiologia. 2014;102(1):39-46.</w:t>
            </w:r>
          </w:p>
        </w:tc>
      </w:tr>
      <w:tr w:rsidR="000125ED" w:rsidRPr="008014E5" w14:paraId="183017FC" w14:textId="77777777" w:rsidTr="00FD20F3">
        <w:trPr>
          <w:trHeight w:val="57"/>
        </w:trPr>
        <w:tc>
          <w:tcPr>
            <w:tcW w:w="1134" w:type="dxa"/>
            <w:tcBorders>
              <w:top w:val="single" w:sz="4" w:space="0" w:color="auto"/>
              <w:bottom w:val="single" w:sz="4" w:space="0" w:color="auto"/>
            </w:tcBorders>
            <w:vAlign w:val="center"/>
          </w:tcPr>
          <w:p w14:paraId="35EE4765"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Gigante 201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Gigante&lt;/Author&gt;&lt;Year&gt;2013&lt;/Year&gt;&lt;RecNum&gt;58&lt;/RecNum&gt;&lt;DisplayText&gt;[41]&lt;/DisplayText&gt;&lt;record&gt;&lt;rec-number&gt;58&lt;/rec-number&gt;&lt;foreign-keys&gt;&lt;key app="EN" db-id="z5d9tpvr3rrdx1eaddt5se9g0dvs5zvdarfv" timestamp="1599743798"&gt;58&lt;/key&gt;&lt;/foreign-keys&gt;&lt;ref-type name="Journal Article"&gt;17&lt;/ref-type&gt;&lt;contributors&gt;&lt;authors&gt;&lt;author&gt;Gigante, Denise P&lt;/author&gt;&lt;author&gt;Victora, Cesar G&lt;/author&gt;&lt;author&gt;Matijasevich, Alícia&lt;/author&gt;&lt;author&gt;Horta, Bernardo L&lt;/author&gt;&lt;author&gt;Barros, Fernando C&lt;/author&gt;&lt;/authors&gt;&lt;/contributors&gt;&lt;titles&gt;&lt;title&gt;Association of family income with BMI from childhood to adult life: a birth cohort study&lt;/title&gt;&lt;secondary-title&gt;Public health nutrition&lt;/secondary-title&gt;&lt;/titles&gt;&lt;periodical&gt;&lt;full-title&gt;Public health nutrition&lt;/full-title&gt;&lt;/periodical&gt;&lt;pages&gt;233-239&lt;/pages&gt;&lt;volume&gt;16&lt;/volume&gt;&lt;number&gt;2&lt;/number&gt;&lt;dates&gt;&lt;year&gt;2013&lt;/year&gt;&lt;/dates&gt;&lt;isbn&gt;1368-9800&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1]</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135ABA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Gigante DP, Victora CG, Matijasevich A, Horta BL, Barros FC. </w:t>
            </w:r>
            <w:r w:rsidRPr="008014E5">
              <w:rPr>
                <w:rFonts w:ascii="Times New Roman" w:hAnsi="Times New Roman" w:cs="Times New Roman"/>
                <w:noProof w:val="0"/>
                <w:sz w:val="24"/>
                <w:szCs w:val="24"/>
              </w:rPr>
              <w:t>Association of family income with BMI from childhood to adult life: a birth cohort study. Public health nutrition. 2013;16(2):233-9.</w:t>
            </w:r>
          </w:p>
          <w:p w14:paraId="53072E3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Barros AJ, Victora CG, Santos IS, Matijasevich A, Araújo CL, Barros FC. </w:t>
            </w:r>
            <w:r w:rsidRPr="008014E5">
              <w:rPr>
                <w:rFonts w:ascii="Times New Roman" w:hAnsi="Times New Roman" w:cs="Times New Roman"/>
                <w:noProof w:val="0"/>
                <w:sz w:val="24"/>
                <w:szCs w:val="24"/>
              </w:rPr>
              <w:t>Infant malnutrition and obesity in three population-based birth cohort studies in Southern Brazil: trends and differences. Cadernos de Saúde Pública. 2008;24:s417-s26.</w:t>
            </w:r>
          </w:p>
          <w:p w14:paraId="5583BF54"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Barros FC, Victora CG. Maternal-child health in Pelotas, Rio Grande do Sul State, Brazil: major conclusions from comparisons of the 1982, 1993, and 2004 birth cohorts. Cadernos de saude publica. 2008;24:s461-s7.</w:t>
            </w:r>
          </w:p>
          <w:p w14:paraId="3A4FD5D4"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Gonzalez D, Nazmi A, Victora C. Growth from birth to adulthood and abdominal obesity in a Brazilian birth cohort. International journal of obesity. 2010;34(1):195-202.</w:t>
            </w:r>
          </w:p>
          <w:p w14:paraId="23CAF777"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Victora CG, Barros FC, Lima RC, Behague DP, Gonçalves H, Horta BL, et al. the Pelotas birth cohort study, Rio Grande do Sul, Brazil, 1982-2001. Cadernos de saude publica. 2003;19(5):1241-56.</w:t>
            </w:r>
          </w:p>
          <w:p w14:paraId="3C8454B7"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Victora CG, Barros FC. Cohort profile: the 1982 Pelotas (Brazil) birth cohort study. International journal of epidemiology. 2006;35(2):237-42.</w:t>
            </w:r>
          </w:p>
          <w:p w14:paraId="3BB2CB1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Martínez J, Araújo C, Horta BL, Gigante DP. </w:t>
            </w:r>
            <w:r w:rsidRPr="008014E5">
              <w:rPr>
                <w:rFonts w:ascii="Times New Roman" w:hAnsi="Times New Roman" w:cs="Times New Roman"/>
                <w:noProof w:val="0"/>
                <w:sz w:val="24"/>
                <w:szCs w:val="24"/>
              </w:rPr>
              <w:t>Growth patterns in early childhood and the onset of menarche before age twelve. Revista de saude publica. 2010;44(2):249-60.</w:t>
            </w:r>
          </w:p>
          <w:p w14:paraId="55253C2B"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Matijasevich A, Santos IS, Menezes AM, Barros AJ, Gigante DP, Horta BL, et al. </w:t>
            </w:r>
            <w:r w:rsidRPr="008014E5">
              <w:rPr>
                <w:rFonts w:ascii="Times New Roman" w:hAnsi="Times New Roman" w:cs="Times New Roman"/>
                <w:noProof w:val="0"/>
                <w:sz w:val="24"/>
                <w:szCs w:val="24"/>
              </w:rPr>
              <w:t>Trends in socioeconomic inequalities in anthropometric status in a population undergoing the nutritional transition: data from 1982, 1993 and 2004 Pelotas birth cohort studies. BMC Public Health. 2012;12(1):511.</w:t>
            </w:r>
          </w:p>
          <w:p w14:paraId="1082142B"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Quinte GC, Barros F, Gigante DP, de Oliveira IO, dos Santos Motta JV, Horta BL. </w:t>
            </w:r>
            <w:r w:rsidRPr="008014E5">
              <w:rPr>
                <w:rFonts w:ascii="Times New Roman" w:hAnsi="Times New Roman" w:cs="Times New Roman"/>
                <w:noProof w:val="0"/>
                <w:sz w:val="24"/>
                <w:szCs w:val="24"/>
              </w:rPr>
              <w:t>Overweight trajectory and cardio metabolic risk factors in young adults. BMC pediatrics. 2019;19(1):75.</w:t>
            </w:r>
          </w:p>
          <w:p w14:paraId="694C613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lastRenderedPageBreak/>
              <w:t xml:space="preserve">De Lucia Rolfe E, de França GVA, Vianna CA, Gigante DP, Miranda JJ, Yudkin JS, et al. </w:t>
            </w:r>
            <w:r w:rsidRPr="008014E5">
              <w:rPr>
                <w:rFonts w:ascii="Times New Roman" w:hAnsi="Times New Roman" w:cs="Times New Roman"/>
                <w:noProof w:val="0"/>
                <w:sz w:val="24"/>
                <w:szCs w:val="24"/>
              </w:rPr>
              <w:t>Associations of stunting in early childhood with cardiometabolic risk factors in adulthood. PloS one. 2018;13(4):e0192196.</w:t>
            </w:r>
          </w:p>
          <w:p w14:paraId="323AE35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Kolle E, Horta BL, Wells J, Brage S, Barros FC, Ekelund U, et al. Does objectively measured physical activity modify the association between early weight gain and fat mass in young adulthood? BMC Public Health. 2017;17(1):1-7.</w:t>
            </w:r>
          </w:p>
        </w:tc>
      </w:tr>
      <w:tr w:rsidR="000125ED" w:rsidRPr="008014E5" w14:paraId="1427CB79" w14:textId="77777777" w:rsidTr="00FD20F3">
        <w:trPr>
          <w:trHeight w:val="57"/>
        </w:trPr>
        <w:tc>
          <w:tcPr>
            <w:tcW w:w="1134" w:type="dxa"/>
            <w:tcBorders>
              <w:top w:val="single" w:sz="4" w:space="0" w:color="auto"/>
              <w:bottom w:val="single" w:sz="4" w:space="0" w:color="auto"/>
            </w:tcBorders>
            <w:vAlign w:val="center"/>
          </w:tcPr>
          <w:p w14:paraId="0814EBCD"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Guedes 2011</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Guedes&lt;/Author&gt;&lt;Year&gt;2011&lt;/Year&gt;&lt;RecNum&gt;59&lt;/RecNum&gt;&lt;DisplayText&gt;[42]&lt;/DisplayText&gt;&lt;record&gt;&lt;rec-number&gt;59&lt;/rec-number&gt;&lt;foreign-keys&gt;&lt;key app="EN" db-id="z5d9tpvr3rrdx1eaddt5se9g0dvs5zvdarfv" timestamp="1599743829"&gt;59&lt;/key&gt;&lt;/foreign-keys&gt;&lt;ref-type name="Journal Article"&gt;17&lt;/ref-type&gt;&lt;contributors&gt;&lt;authors&gt;&lt;author&gt;Guedes, Dartagnan Pinto&lt;/author&gt;&lt;author&gt;Rocha, Giselle Divino&lt;/author&gt;&lt;author&gt;Silva, António José Rocha Martins&lt;/author&gt;&lt;author&gt;Carvalhal, Isabel Mourão&lt;/author&gt;&lt;author&gt;Coelho, Eduarda Maria&lt;/author&gt;&lt;/authors&gt;&lt;/contributors&gt;&lt;titles&gt;&lt;title&gt;Effects of social and environmental determinants on overweight and obesity among Brazilian schoolchildren from a developing region&lt;/title&gt;&lt;secondary-title&gt;Revista Panamericana de Salud Pública&lt;/secondary-title&gt;&lt;/titles&gt;&lt;periodical&gt;&lt;full-title&gt;Revista Panamericana de Salud Pública&lt;/full-title&gt;&lt;/periodical&gt;&lt;pages&gt;295-302&lt;/pages&gt;&lt;volume&gt;30&lt;/volume&gt;&lt;dates&gt;&lt;year&gt;2011&lt;/year&gt;&lt;/dates&gt;&lt;isbn&gt;1020-4989&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2]</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5A6D55E"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Guedes DP, Rocha GD, Silva AJRM, Carvalhal IM, Coelho EM. </w:t>
            </w:r>
            <w:r w:rsidRPr="008014E5">
              <w:rPr>
                <w:rFonts w:ascii="Times New Roman" w:hAnsi="Times New Roman" w:cs="Times New Roman"/>
                <w:noProof w:val="0"/>
                <w:sz w:val="24"/>
                <w:szCs w:val="24"/>
              </w:rPr>
              <w:t>Effects of social and environmental determinants on overweight and obesity among Brazilian schoolchildren from a developing region. Revista Panamericana de Salud Pública. 2011;30:295-302.</w:t>
            </w:r>
          </w:p>
          <w:p w14:paraId="0C542BF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Guedes DP, Mendes RR. Crescimento físico e estado nutricional de escolares do Vale do Jequitinhonha, Minas Gerais, Brasil. </w:t>
            </w:r>
            <w:r w:rsidRPr="008014E5">
              <w:rPr>
                <w:rFonts w:ascii="Times New Roman" w:hAnsi="Times New Roman" w:cs="Times New Roman"/>
                <w:noProof w:val="0"/>
                <w:sz w:val="24"/>
                <w:szCs w:val="24"/>
              </w:rPr>
              <w:t>Revista Brasileira de Cineantropometria &amp; Desempenho Humano. 2012;14(4):363-76.</w:t>
            </w:r>
          </w:p>
        </w:tc>
      </w:tr>
      <w:tr w:rsidR="000125ED" w:rsidRPr="008014E5" w14:paraId="29809FF7" w14:textId="77777777" w:rsidTr="00FD20F3">
        <w:trPr>
          <w:trHeight w:val="57"/>
        </w:trPr>
        <w:tc>
          <w:tcPr>
            <w:tcW w:w="1134" w:type="dxa"/>
            <w:tcBorders>
              <w:top w:val="single" w:sz="4" w:space="0" w:color="auto"/>
              <w:bottom w:val="single" w:sz="4" w:space="0" w:color="auto"/>
            </w:tcBorders>
            <w:vAlign w:val="center"/>
          </w:tcPr>
          <w:p w14:paraId="55B59688"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Heleno 201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Heleno&lt;/Author&gt;&lt;Year&gt;2017&lt;/Year&gt;&lt;RecNum&gt;60&lt;/RecNum&gt;&lt;DisplayText&gt;[43]&lt;/DisplayText&gt;&lt;record&gt;&lt;rec-number&gt;60&lt;/rec-number&gt;&lt;foreign-keys&gt;&lt;key app="EN" db-id="z5d9tpvr3rrdx1eaddt5se9g0dvs5zvdarfv" timestamp="1599743854"&gt;60&lt;/key&gt;&lt;/foreign-keys&gt;&lt;ref-type name="Journal Article"&gt;17&lt;/ref-type&gt;&lt;contributors&gt;&lt;authors&gt;&lt;author&gt;Heleno, Priscila&lt;/author&gt;&lt;author&gt;Emerick, Luciana&lt;/author&gt;&lt;author&gt;Mourao, Nicole&lt;/author&gt;&lt;author&gt;Pereira, Diego&lt;/author&gt;&lt;author&gt;Santos, Isabela&lt;/author&gt;&lt;author&gt;Oliveira, Ana Sophia de&lt;/author&gt;&lt;author&gt;Santos, Luana&lt;/author&gt;&lt;author&gt;Bila, Wendell&lt;/author&gt;&lt;author&gt;Romano, Marcia Christina&lt;/author&gt;&lt;author&gt;Lamounier, Joel&lt;/author&gt;&lt;/authors&gt;&lt;/contributors&gt;&lt;titles&gt;&lt;title&gt;Systemic arterial hypertension, blood pressure levels and associated factors in schoolchildren&lt;/title&gt;&lt;secondary-title&gt;Revista da Associação Médica Brasileira&lt;/secondary-title&gt;&lt;/titles&gt;&lt;periodical&gt;&lt;full-title&gt;Revista da Associação Médica Brasileira&lt;/full-title&gt;&lt;/periodical&gt;&lt;pages&gt;869-875&lt;/pages&gt;&lt;volume&gt;63&lt;/volume&gt;&lt;number&gt;10&lt;/number&gt;&lt;dates&gt;&lt;year&gt;2017&lt;/year&gt;&lt;/dates&gt;&lt;isbn&gt;0104-4230&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3]</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325CB46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Heleno P, Emerick L, Mourao N, Pereira D, Santos I, Oliveira ASd, et al. </w:t>
            </w:r>
            <w:r w:rsidRPr="008014E5">
              <w:rPr>
                <w:rFonts w:ascii="Times New Roman" w:hAnsi="Times New Roman" w:cs="Times New Roman"/>
                <w:noProof w:val="0"/>
                <w:sz w:val="24"/>
                <w:szCs w:val="24"/>
              </w:rPr>
              <w:t>Systemic arterial hypertension, blood pressure levels and associated factors in schoolchildren. Revista da Associação Médica Brasileira. 2017;63(10):869-75.</w:t>
            </w:r>
          </w:p>
        </w:tc>
      </w:tr>
      <w:tr w:rsidR="000125ED" w:rsidRPr="000125ED" w14:paraId="0D193526" w14:textId="77777777" w:rsidTr="00FD20F3">
        <w:trPr>
          <w:trHeight w:val="57"/>
        </w:trPr>
        <w:tc>
          <w:tcPr>
            <w:tcW w:w="1134" w:type="dxa"/>
            <w:tcBorders>
              <w:top w:val="single" w:sz="4" w:space="0" w:color="auto"/>
              <w:bottom w:val="single" w:sz="4" w:space="0" w:color="auto"/>
            </w:tcBorders>
            <w:vAlign w:val="center"/>
          </w:tcPr>
          <w:p w14:paraId="46859F72"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Justo 2012</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Justo&lt;/Author&gt;&lt;Year&gt;2012&lt;/Year&gt;&lt;RecNum&gt;61&lt;/RecNum&gt;&lt;DisplayText&gt;[44]&lt;/DisplayText&gt;&lt;record&gt;&lt;rec-number&gt;61&lt;/rec-number&gt;&lt;foreign-keys&gt;&lt;key app="EN" db-id="z5d9tpvr3rrdx1eaddt5se9g0dvs5zvdarfv" timestamp="1599743882"&gt;61&lt;/key&gt;&lt;/foreign-keys&gt;&lt;ref-type name="Journal Article"&gt;17&lt;/ref-type&gt;&lt;contributors&gt;&lt;authors&gt;&lt;author&gt;Justo, Glaucia&lt;/author&gt;&lt;author&gt;Callo, Gabriela&lt;/author&gt;&lt;author&gt;Carletti, Luciana&lt;/author&gt;&lt;author&gt;Molina, Maria C&lt;/author&gt;&lt;/authors&gt;&lt;/contributors&gt;&lt;titles&gt;&lt;title&gt;Nutritional extremes among school children in a rural Brazilian municipality&lt;/title&gt;&lt;/titles&gt;&lt;dates&gt;&lt;year&gt;2012&lt;/year&gt;&lt;/dates&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4]</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0F42B4A7"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Justo G, Callo G, Carletti L, Molina MC. </w:t>
            </w:r>
            <w:r w:rsidRPr="008014E5">
              <w:rPr>
                <w:rFonts w:ascii="Times New Roman" w:hAnsi="Times New Roman" w:cs="Times New Roman"/>
                <w:noProof w:val="0"/>
                <w:sz w:val="24"/>
                <w:szCs w:val="24"/>
              </w:rPr>
              <w:t>Nutritional extremes among school children in a rural Brazilian municipality. 2012.</w:t>
            </w:r>
          </w:p>
        </w:tc>
      </w:tr>
      <w:tr w:rsidR="000125ED" w:rsidRPr="002A0A3E" w14:paraId="1AE07948" w14:textId="77777777" w:rsidTr="00FD20F3">
        <w:trPr>
          <w:trHeight w:val="57"/>
        </w:trPr>
        <w:tc>
          <w:tcPr>
            <w:tcW w:w="1134" w:type="dxa"/>
            <w:tcBorders>
              <w:top w:val="single" w:sz="4" w:space="0" w:color="auto"/>
              <w:bottom w:val="single" w:sz="4" w:space="0" w:color="auto"/>
            </w:tcBorders>
            <w:vAlign w:val="center"/>
          </w:tcPr>
          <w:p w14:paraId="1B18BB6A"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Kupek 2016</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Kupek&lt;/Author&gt;&lt;Year&gt;2016&lt;/Year&gt;&lt;RecNum&gt;62&lt;/RecNum&gt;&lt;DisplayText&gt;[45]&lt;/DisplayText&gt;&lt;record&gt;&lt;rec-number&gt;62&lt;/rec-number&gt;&lt;foreign-keys&gt;&lt;key app="EN" db-id="z5d9tpvr3rrdx1eaddt5se9g0dvs5zvdarfv" timestamp="1599743919"&gt;62&lt;/key&gt;&lt;/foreign-keys&gt;&lt;ref-type name="Journal Article"&gt;17&lt;/ref-type&gt;&lt;contributors&gt;&lt;authors&gt;&lt;author&gt;Kupek, Emil&lt;/author&gt;&lt;author&gt;Lobo, Adriana S&lt;/author&gt;&lt;author&gt;Leal, Danielle B&lt;/author&gt;&lt;author&gt;Bellisle, France&lt;/author&gt;&lt;author&gt;de Assis, Maria Alice A&lt;/author&gt;&lt;/authors&gt;&lt;/contributors&gt;&lt;titles&gt;&lt;title&gt;Dietary patterns associated with overweight and obesity among Brazilian schoolchildren: an approach based on the time-of-day of eating events&lt;/title&gt;&lt;secondary-title&gt;British Journal of Nutrition&lt;/secondary-title&gt;&lt;/titles&gt;&lt;periodical&gt;&lt;full-title&gt;British Journal of Nutrition&lt;/full-title&gt;&lt;/periodical&gt;&lt;pages&gt;1954-1965&lt;/pages&gt;&lt;volume&gt;116&lt;/volume&gt;&lt;number&gt;11&lt;/number&gt;&lt;dates&gt;&lt;year&gt;2016&lt;/year&gt;&lt;/dates&gt;&lt;isbn&gt;0007-1145&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5]</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EDA855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Kupek E, Lobo AS, Leal DB, Bellisle F, de Assis MAA. Dietary patterns associated with overweight and obesity among Brazilian schoolchildren: an approach based on the time-of-day of eating events. British Journal of Nutrition. 2016;116(11):1954-65.</w:t>
            </w:r>
          </w:p>
          <w:p w14:paraId="403AE89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Benedet J, da Silva Lopes A, Adami F, de Fragas Hinnig P, de Vasconcelos FdAG. </w:t>
            </w:r>
            <w:r w:rsidRPr="008014E5">
              <w:rPr>
                <w:rFonts w:ascii="Times New Roman" w:hAnsi="Times New Roman" w:cs="Times New Roman"/>
                <w:noProof w:val="0"/>
                <w:sz w:val="24"/>
                <w:szCs w:val="24"/>
              </w:rPr>
              <w:t>Association of sexual maturation with excess body weight and height in children and adolescents. BMC pediatrics. 2014;14(1):72.</w:t>
            </w:r>
          </w:p>
          <w:p w14:paraId="2EF9143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Pudla KJ, Gonzaléz-Chica DA, Vasconcelos FdAGd. Efeito do aleitamento materno sobre a obesidade em escolares: influência da escolaridade da mãe. </w:t>
            </w:r>
            <w:r w:rsidRPr="008014E5">
              <w:rPr>
                <w:rFonts w:ascii="Times New Roman" w:hAnsi="Times New Roman" w:cs="Times New Roman"/>
                <w:noProof w:val="0"/>
                <w:sz w:val="24"/>
                <w:szCs w:val="24"/>
              </w:rPr>
              <w:t>Rev Paul Pediatr. 2015;33:294-301.</w:t>
            </w:r>
          </w:p>
          <w:p w14:paraId="2488458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Biazzi Leal D, Altenburg de Assis MA, Hinnig PdF, Schmitt J, Soares Lobo A, Bellisle F, et al. Changes in dietary patterns from childhood to adolescence and associated body adiposity status. Nutrients. 2017;9(10):1098.</w:t>
            </w:r>
          </w:p>
        </w:tc>
      </w:tr>
      <w:tr w:rsidR="000125ED" w:rsidRPr="008014E5" w14:paraId="58B4C66E" w14:textId="77777777" w:rsidTr="00FD20F3">
        <w:trPr>
          <w:trHeight w:val="57"/>
        </w:trPr>
        <w:tc>
          <w:tcPr>
            <w:tcW w:w="1134" w:type="dxa"/>
            <w:tcBorders>
              <w:top w:val="single" w:sz="4" w:space="0" w:color="auto"/>
              <w:bottom w:val="single" w:sz="4" w:space="0" w:color="auto"/>
            </w:tcBorders>
            <w:vAlign w:val="center"/>
          </w:tcPr>
          <w:p w14:paraId="309970D6"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Leal 201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Leal&lt;/Author&gt;&lt;Year&gt;2017&lt;/Year&gt;&lt;RecNum&gt;32&lt;/RecNum&gt;&lt;DisplayText&gt;[46]&lt;/DisplayText&gt;&lt;record&gt;&lt;rec-number&gt;32&lt;/rec-number&gt;&lt;foreign-keys&gt;&lt;key app="EN" db-id="z5d9tpvr3rrdx1eaddt5se9g0dvs5zvdarfv" timestamp="1599742457"&gt;32&lt;/key&gt;&lt;/foreign-keys&gt;&lt;ref-type name="Conference Proceedings"&gt;10&lt;/ref-type&gt;&lt;contributors&gt;&lt;authors&gt;&lt;author&gt;Leal, Danielle&lt;/author&gt;&lt;author&gt;Maria, De Assis Alice&lt;/author&gt;&lt;author&gt;Lobo, Adriana&lt;/author&gt;&lt;author&gt;Hinnig, Patricia&lt;/author&gt;&lt;author&gt;Engel, Raquel&lt;/author&gt;&lt;author&gt;Soar, Claudia&lt;/author&gt;&lt;/authors&gt;&lt;/contributors&gt;&lt;titles&gt;&lt;title&gt;TRENDS IN THE PREVALENCE OF OVERWEIGHT AND OBESITY AMONG BRAZILIAN SCHOOL-CHILDREN, 2002, 2007, AND 2012/13&lt;/title&gt;&lt;secondary-title&gt;ANNALS OF NUTRITION AND METABOLISM&lt;/secondary-title&gt;&lt;/titles&gt;&lt;pages&gt;661-661&lt;/pages&gt;&lt;volume&gt;71&lt;/volume&gt;&lt;dates&gt;&lt;year&gt;2017&lt;/year&gt;&lt;/dates&gt;&lt;publisher&gt;KARGER ALLSCHWILERSTRASSE 10, CH-4009 BASEL, SWITZERLAND&lt;/publisher&gt;&lt;isbn&gt;0250-6807&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6]</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098A85A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Leal D, Maria DAA, Lobo A, Hinnig P, Engel R, Soar C, editors. </w:t>
            </w:r>
            <w:r w:rsidRPr="008014E5">
              <w:rPr>
                <w:rFonts w:ascii="Times New Roman" w:hAnsi="Times New Roman" w:cs="Times New Roman"/>
                <w:noProof w:val="0"/>
                <w:sz w:val="24"/>
                <w:szCs w:val="24"/>
              </w:rPr>
              <w:t>Trends In The Prevalence Of Overweight And Obesity Among Brazilian School-Children, 2002, 2007, And 2012/13. Annals Of Nutrition And Metabolism; 2017: Karger Allschwilerstrasse 10, Ch-4009 Basel, Switzerland.</w:t>
            </w:r>
          </w:p>
          <w:p w14:paraId="22353AB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Leal DB. Mudanças de adiposidade em escolares de 7 a 10 anos e rastreamento do excesso de peso da infância para a adolescência: um estudo transversal e longitudinal. </w:t>
            </w:r>
            <w:r w:rsidRPr="008014E5">
              <w:rPr>
                <w:rFonts w:ascii="Times New Roman" w:hAnsi="Times New Roman" w:cs="Times New Roman"/>
                <w:noProof w:val="0"/>
                <w:sz w:val="24"/>
                <w:szCs w:val="24"/>
              </w:rPr>
              <w:t>2015.</w:t>
            </w:r>
          </w:p>
          <w:p w14:paraId="6F1983E5"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Leal DB, Assis MAAd, Conde WL, Lobo AS, Bellisle F, Andrade DFd. Individual characteristics and public or private schools predict the body mass index of Brazilian children: a multilevel analysis. Cadernos de saude publica. 2018;34:e00053117.</w:t>
            </w:r>
          </w:p>
          <w:p w14:paraId="40E5E21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Leal DB, de Assis MAA, González-Chica DA, da Costa FF. </w:t>
            </w:r>
            <w:r w:rsidRPr="008014E5">
              <w:rPr>
                <w:rFonts w:ascii="Times New Roman" w:hAnsi="Times New Roman" w:cs="Times New Roman"/>
                <w:noProof w:val="0"/>
                <w:sz w:val="24"/>
                <w:szCs w:val="24"/>
              </w:rPr>
              <w:t>Trends in adiposity in Brazilian 7–10-year-old schoolchildren: evidence for increasing overweight but not obesity between 2002 and 2007. Annals of Human Biology. 2014;41(3):255-62.</w:t>
            </w:r>
          </w:p>
          <w:p w14:paraId="4E1FC74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lastRenderedPageBreak/>
              <w:t xml:space="preserve">Silva DA. Prevalência de sobrepeso e obesidade em pré-escolares de alto nível sócioeconômico da cidade de Aracaju-se. </w:t>
            </w:r>
            <w:r w:rsidRPr="008014E5">
              <w:rPr>
                <w:rFonts w:ascii="Times New Roman" w:hAnsi="Times New Roman" w:cs="Times New Roman"/>
                <w:noProof w:val="0"/>
                <w:sz w:val="24"/>
                <w:szCs w:val="24"/>
              </w:rPr>
              <w:t>Medicina (Ribeirao Preto Online). 2008;41(2):177-81.</w:t>
            </w:r>
          </w:p>
          <w:p w14:paraId="342DB63B"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De Assis M, Rolland-Cachera MF, Grosseman S, de Vasconcelos F, Luna MEP, Calvo M, et al. </w:t>
            </w:r>
            <w:r w:rsidRPr="008014E5">
              <w:rPr>
                <w:rFonts w:ascii="Times New Roman" w:hAnsi="Times New Roman" w:cs="Times New Roman"/>
                <w:noProof w:val="0"/>
                <w:sz w:val="24"/>
                <w:szCs w:val="24"/>
              </w:rPr>
              <w:t>Obesity, overweight and thinness in schoolchildren of the city of Florianopolis, Southern Brazil. European journal of clinical nutrition. 2005;59(9):1015-21.</w:t>
            </w:r>
          </w:p>
        </w:tc>
      </w:tr>
      <w:tr w:rsidR="000125ED" w:rsidRPr="00BC49F3" w14:paraId="201D669F" w14:textId="77777777" w:rsidTr="00FD20F3">
        <w:trPr>
          <w:trHeight w:val="57"/>
        </w:trPr>
        <w:tc>
          <w:tcPr>
            <w:tcW w:w="1134" w:type="dxa"/>
            <w:tcBorders>
              <w:top w:val="single" w:sz="4" w:space="0" w:color="auto"/>
              <w:bottom w:val="single" w:sz="4" w:space="0" w:color="auto"/>
            </w:tcBorders>
            <w:vAlign w:val="center"/>
          </w:tcPr>
          <w:p w14:paraId="2A2D515D" w14:textId="77777777" w:rsidR="000125ED" w:rsidRPr="008014E5" w:rsidRDefault="000125ED" w:rsidP="00FD20F3">
            <w:pPr>
              <w:spacing w:after="0"/>
              <w:rPr>
                <w:rFonts w:ascii="Times New Roman" w:hAnsi="Times New Roman" w:cs="Times New Roman"/>
                <w:sz w:val="24"/>
                <w:szCs w:val="24"/>
                <w:vertAlign w:val="superscript"/>
                <w:lang w:val="en-US"/>
              </w:rPr>
            </w:pPr>
            <w:r w:rsidRPr="008014E5">
              <w:rPr>
                <w:rFonts w:ascii="Times New Roman" w:eastAsia="Times New Roman" w:hAnsi="Times New Roman" w:cs="Times New Roman"/>
                <w:sz w:val="24"/>
                <w:szCs w:val="24"/>
                <w:lang w:val="en-US" w:eastAsia="pt-BR"/>
              </w:rPr>
              <w:lastRenderedPageBreak/>
              <w:t>Menezes 200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Menezes&lt;/Author&gt;&lt;Year&gt;2007&lt;/Year&gt;&lt;RecNum&gt;63&lt;/RecNum&gt;&lt;DisplayText&gt;[47]&lt;/DisplayText&gt;&lt;record&gt;&lt;rec-number&gt;63&lt;/rec-number&gt;&lt;foreign-keys&gt;&lt;key app="EN" db-id="z5d9tpvr3rrdx1eaddt5se9g0dvs5zvdarfv" timestamp="1599743944"&gt;63&lt;/key&gt;&lt;/foreign-keys&gt;&lt;ref-type name="Journal Article"&gt;17&lt;/ref-type&gt;&lt;contributors&gt;&lt;authors&gt;&lt;author&gt;Menezes, Ana MB&lt;/author&gt;&lt;author&gt;Hallal, Pedro C&lt;/author&gt;&lt;author&gt;Muiño, Adriana&lt;/author&gt;&lt;author&gt;Chatkin, Moema&lt;/author&gt;&lt;author&gt;Araújo, Cora LP&lt;/author&gt;&lt;author&gt;Barros, Fernando C&lt;/author&gt;&lt;/authors&gt;&lt;/contributors&gt;&lt;titles&gt;&lt;title&gt;Risk factors for wheezing in early adolescence: a prospective birth cohort study in Brazil&lt;/title&gt;&lt;secondary-title&gt;Annals of Allergy, Asthma &amp;amp; Immunology&lt;/secondary-title&gt;&lt;/titles&gt;&lt;periodical&gt;&lt;full-title&gt;Annals of Allergy, Asthma &amp;amp; Immunology&lt;/full-title&gt;&lt;/periodical&gt;&lt;pages&gt;427-431&lt;/pages&gt;&lt;volume&gt;98&lt;/volume&gt;&lt;number&gt;5&lt;/number&gt;&lt;dates&gt;&lt;year&gt;2007&lt;/year&gt;&lt;/dates&gt;&lt;isbn&gt;1081-1206&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7]</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79729B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Menezes AM, Hallal PC, Muiño A, Chatkin M, Araújo CL, Barros FC. Risk factors for wheezing in early adolescence: a prospective birth cohort study in Brazil. Annals of Allergy, Asthma &amp; Immunology. 2007;98(5):427-31.</w:t>
            </w:r>
          </w:p>
          <w:p w14:paraId="6D29000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Gigante DP, Victora CG, Araújo CLP, Barros FC. Tendências no perfil nutricional das crianças nascidas em 1993 em Pelotas, Rio Grande do Sul, Brasil: análises longitudinais. </w:t>
            </w:r>
            <w:r w:rsidRPr="008014E5">
              <w:rPr>
                <w:rFonts w:ascii="Times New Roman" w:hAnsi="Times New Roman" w:cs="Times New Roman"/>
                <w:noProof w:val="0"/>
                <w:sz w:val="24"/>
                <w:szCs w:val="24"/>
              </w:rPr>
              <w:t>Cadernos de Saúde Pública. 2003;19:S141-S7.</w:t>
            </w:r>
          </w:p>
          <w:p w14:paraId="58F36B4E" w14:textId="77777777" w:rsidR="000125ED" w:rsidRPr="00792089"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 xml:space="preserve">Post CL, Victora CG, Barros FC, Horta BL, Guimarães PR. Desnutrição e obesidade infantis em duas coortes de base populacional no Sul do Brasil: tendências e diferenciais. </w:t>
            </w:r>
            <w:r w:rsidRPr="00792089">
              <w:rPr>
                <w:rFonts w:ascii="Times New Roman" w:hAnsi="Times New Roman" w:cs="Times New Roman"/>
                <w:noProof w:val="0"/>
                <w:sz w:val="24"/>
                <w:szCs w:val="24"/>
                <w:lang w:val="pt-BR"/>
              </w:rPr>
              <w:t>Cadernos de Saúde Pública. 1996;12:S49-S57.</w:t>
            </w:r>
          </w:p>
          <w:p w14:paraId="0D6869E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Santos IS, Matijasevich A, Valle NC, Gigante DP, De Moura DR. </w:t>
            </w:r>
            <w:r w:rsidRPr="008014E5">
              <w:rPr>
                <w:rFonts w:ascii="Times New Roman" w:hAnsi="Times New Roman" w:cs="Times New Roman"/>
                <w:noProof w:val="0"/>
                <w:sz w:val="24"/>
                <w:szCs w:val="24"/>
              </w:rPr>
              <w:t>Milk thickeners do not influence anthropometric indices in childhood. Food and nutrition bulletin. 2006;27(3):245-51.</w:t>
            </w:r>
          </w:p>
          <w:p w14:paraId="79B473B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Wells J, Hallal P, Wright A, Singhal A, Victora C. Fetal, infant and childhood growth: relationships with body composition in Brazilian boys aged 9 years. International journal of obesity. 2005;29(10):1192-8.</w:t>
            </w:r>
          </w:p>
          <w:p w14:paraId="1AC87D1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Wells JC, Dumith SC, Ekelund U, Reichert FF, Menezes AM, Victora CG, et al. Associations of intrauterine and postnatal weight and length gains with adolescent body composition: prospective birth cohort study from Brazil. Journal of Adolescent Health. 2012;51(6):S58-S64.</w:t>
            </w:r>
          </w:p>
          <w:p w14:paraId="1874939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Araujo C, Victora C, Hallal P, Gigante D. Breastfeeding and overweight in childhood: evidence from the Pelotas 1993 birth cohort study. International journal of obesity. 2006;30(3):500-6.</w:t>
            </w:r>
          </w:p>
          <w:p w14:paraId="4B4E90FF"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bookmarkStart w:id="2" w:name="_Hlk57275805"/>
            <w:r w:rsidRPr="00192716">
              <w:rPr>
                <w:rFonts w:ascii="Times New Roman" w:hAnsi="Times New Roman" w:cs="Times New Roman"/>
                <w:noProof w:val="0"/>
                <w:sz w:val="24"/>
                <w:szCs w:val="24"/>
                <w:lang w:val="pt-BR"/>
              </w:rPr>
              <w:t xml:space="preserve">Gonçalves H, Barros FC, Buffarini R, Horta BL, Menezes AM, Barros AJ, et al. </w:t>
            </w:r>
            <w:r w:rsidRPr="008014E5">
              <w:rPr>
                <w:rFonts w:ascii="Times New Roman" w:hAnsi="Times New Roman" w:cs="Times New Roman"/>
                <w:noProof w:val="0"/>
                <w:sz w:val="24"/>
                <w:szCs w:val="24"/>
              </w:rPr>
              <w:t>Infant nutrition and growth: trends and inequalities in four population-based birth cohorts in Pelotas, Brazil, 1982–2015. International journal of epidemiology. 2019;48(Supplement_1):i80-i8.</w:t>
            </w:r>
            <w:bookmarkEnd w:id="2"/>
          </w:p>
        </w:tc>
      </w:tr>
      <w:tr w:rsidR="000125ED" w:rsidRPr="008014E5" w14:paraId="05E624B6" w14:textId="77777777" w:rsidTr="00FD20F3">
        <w:trPr>
          <w:trHeight w:val="57"/>
        </w:trPr>
        <w:tc>
          <w:tcPr>
            <w:tcW w:w="1134" w:type="dxa"/>
            <w:tcBorders>
              <w:top w:val="single" w:sz="4" w:space="0" w:color="auto"/>
              <w:bottom w:val="single" w:sz="4" w:space="0" w:color="auto"/>
            </w:tcBorders>
            <w:vAlign w:val="center"/>
          </w:tcPr>
          <w:p w14:paraId="22F6AF64"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Moreira 2012</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Moreira&lt;/Author&gt;&lt;Year&gt;2012&lt;/Year&gt;&lt;RecNum&gt;64&lt;/RecNum&gt;&lt;DisplayText&gt;[48]&lt;/DisplayText&gt;&lt;record&gt;&lt;rec-number&gt;64&lt;/rec-number&gt;&lt;foreign-keys&gt;&lt;key app="EN" db-id="z5d9tpvr3rrdx1eaddt5se9g0dvs5zvdarfv" timestamp="1599743989"&gt;64&lt;/key&gt;&lt;/foreign-keys&gt;&lt;ref-type name="Journal Article"&gt;17&lt;/ref-type&gt;&lt;contributors&gt;&lt;authors&gt;&lt;author&gt;Moreira, Marcella de A&lt;/author&gt;&lt;author&gt;Cabral, Poliana C&lt;/author&gt;&lt;author&gt;Ferreira, Haroldo da S&lt;/author&gt;&lt;author&gt;de Lira, Pedro IC&lt;/author&gt;&lt;/authors&gt;&lt;/contributors&gt;&lt;titles&gt;&lt;title&gt;Overweight and associated factors in children from northeasten Brazil&lt;/title&gt;&lt;secondary-title&gt;Jornal de pediatria&lt;/secondary-title&gt;&lt;/titles&gt;&lt;periodical&gt;&lt;full-title&gt;Jornal de pediatria&lt;/full-title&gt;&lt;/periodical&gt;&lt;pages&gt;347-352&lt;/pages&gt;&lt;volume&gt;88&lt;/volume&gt;&lt;number&gt;4&lt;/number&gt;&lt;dates&gt;&lt;year&gt;2012&lt;/year&gt;&lt;/dates&gt;&lt;isbn&gt;0021-7557&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8]</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6CB349B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Moreira MdA, Cabral PC, Ferreira HdS, de Lira PI. </w:t>
            </w:r>
            <w:r w:rsidRPr="008014E5">
              <w:rPr>
                <w:rFonts w:ascii="Times New Roman" w:hAnsi="Times New Roman" w:cs="Times New Roman"/>
                <w:noProof w:val="0"/>
                <w:sz w:val="24"/>
                <w:szCs w:val="24"/>
              </w:rPr>
              <w:t>Overweight and associated factors in children from northeasten Brazil. Jornal de pediatria. 2012;88(4):347-52.</w:t>
            </w:r>
          </w:p>
          <w:p w14:paraId="351F1E9C" w14:textId="77777777" w:rsidR="000125ED" w:rsidRPr="00192716"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de Arruda Moreira M. Associação entre fatores socioeconômicos, maternos e biológicos com o excesso de peso em menores de cinco anos de uma região semiárida do nordeste brasileiro: Universidade Federal de Pernambuco; 2010.</w:t>
            </w:r>
          </w:p>
        </w:tc>
      </w:tr>
      <w:tr w:rsidR="000125ED" w:rsidRPr="002A0A3E" w14:paraId="65BCC183" w14:textId="77777777" w:rsidTr="00FD20F3">
        <w:trPr>
          <w:trHeight w:val="57"/>
        </w:trPr>
        <w:tc>
          <w:tcPr>
            <w:tcW w:w="1134" w:type="dxa"/>
            <w:tcBorders>
              <w:top w:val="single" w:sz="4" w:space="0" w:color="auto"/>
              <w:bottom w:val="single" w:sz="4" w:space="0" w:color="auto"/>
            </w:tcBorders>
            <w:vAlign w:val="center"/>
          </w:tcPr>
          <w:p w14:paraId="691B0C04"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Müller 2014</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Müller&lt;/Author&gt;&lt;Year&gt;2014&lt;/Year&gt;&lt;RecNum&gt;65&lt;/RecNum&gt;&lt;DisplayText&gt;[49]&lt;/DisplayText&gt;&lt;record&gt;&lt;rec-number&gt;65&lt;/rec-number&gt;&lt;foreign-keys&gt;&lt;key app="EN" db-id="z5d9tpvr3rrdx1eaddt5se9g0dvs5zvdarfv" timestamp="1599744017"&gt;65&lt;/key&gt;&lt;/foreign-keys&gt;&lt;ref-type name="Journal Article"&gt;17&lt;/ref-type&gt;&lt;contributors&gt;&lt;authors&gt;&lt;author&gt;Müller, Rosângela de Mattos&lt;/author&gt;&lt;author&gt;Tomasi, Elaine&lt;/author&gt;&lt;author&gt;Facchini, Luiz Augusto&lt;/author&gt;&lt;author&gt;Piccini, Roberto Xavier&lt;/author&gt;&lt;author&gt;Silveira, Denise Silva da&lt;/author&gt;&lt;author&gt;Siqueira, Fernando Vinholes&lt;/author&gt;&lt;author&gt;Thumé, Elaine&lt;/author&gt;&lt;author&gt;Silva, Suele Manjourany&lt;/author&gt;&lt;author&gt;Dilélio, Alitéia Santiago&lt;/author&gt;&lt;/authors&gt;&lt;/contributors&gt;&lt;titles&gt;&lt;title&gt;Prevalence of overweight and associated factors in under-five-year-old children in urban population in Brazil&lt;/title&gt;&lt;secondary-title&gt;Revista Brasileira de Epidemiologia&lt;/secondary-title&gt;&lt;/titles&gt;&lt;periodical&gt;&lt;full-title&gt;Revista Brasileira de Epidemiologia&lt;/full-title&gt;&lt;/periodical&gt;&lt;pages&gt;285-296&lt;/pages&gt;&lt;volume&gt;17&lt;/volume&gt;&lt;dates&gt;&lt;year&gt;2014&lt;/year&gt;&lt;/dates&gt;&lt;isbn&gt;1415-790X&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49]</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4DA8F49B"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Müller RdM, Tomasi E, Facchini LA, Piccini RX, Silveira DSd, Siqueira FV, et al. </w:t>
            </w:r>
            <w:r w:rsidRPr="008014E5">
              <w:rPr>
                <w:rFonts w:ascii="Times New Roman" w:hAnsi="Times New Roman" w:cs="Times New Roman"/>
                <w:noProof w:val="0"/>
                <w:sz w:val="24"/>
                <w:szCs w:val="24"/>
              </w:rPr>
              <w:t>Prevalence of overweight and associated factors in under-five-year-old children in urban population in Brazil. Revista Brasileira de Epidemiologia. 2014;17:285-96.</w:t>
            </w:r>
          </w:p>
        </w:tc>
      </w:tr>
      <w:tr w:rsidR="000125ED" w:rsidRPr="008014E5" w14:paraId="3EE688EA" w14:textId="77777777" w:rsidTr="00FD20F3">
        <w:trPr>
          <w:trHeight w:val="57"/>
        </w:trPr>
        <w:tc>
          <w:tcPr>
            <w:tcW w:w="1134" w:type="dxa"/>
            <w:tcBorders>
              <w:top w:val="single" w:sz="4" w:space="0" w:color="auto"/>
              <w:bottom w:val="single" w:sz="4" w:space="0" w:color="auto"/>
            </w:tcBorders>
            <w:vAlign w:val="center"/>
          </w:tcPr>
          <w:p w14:paraId="1558AB50"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Nobre 201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Nobre&lt;/Author&gt;&lt;Year&gt;2013&lt;/Year&gt;&lt;RecNum&gt;66&lt;/RecNum&gt;&lt;DisplayText&gt;[50]&lt;/DisplayText&gt;&lt;record&gt;&lt;rec-number&gt;66&lt;/rec-number&gt;&lt;foreign-keys&gt;&lt;key app="EN" db-id="z5d9tpvr3rrdx1eaddt5se9g0dvs5zvdarfv" timestamp="1599744056"&gt;66&lt;/key&gt;&lt;/foreign-keys&gt;&lt;ref-type name="Journal Article"&gt;17&lt;/ref-type&gt;&lt;contributors&gt;&lt;authors&gt;&lt;author&gt;Nobre, Luciana Neri&lt;/author&gt;&lt;author&gt;Silva, Kellen Cristine&lt;/author&gt;&lt;author&gt;de Castro Ferreira, Sofia Emanuelle&lt;/author&gt;&lt;author&gt;Moreira, Lidiane Lopes&lt;/author&gt;&lt;author&gt;do Carmo Lessa, Angelina&lt;/author&gt;&lt;author&gt;Lamounier, Joel Alves&lt;/author&gt;&lt;author&gt;Franceschini, Sylvia do Carmo Castro&lt;/author&gt;&lt;/authors&gt;&lt;/contributors&gt;&lt;titles&gt;&lt;title&gt;Early determinants of overweight and obesity at 5 years old in preschoolersfrom inner of Minas Gerais, Brazil&lt;/title&gt;&lt;secondary-title&gt;Nutricion hospitalaria&lt;/secondary-title&gt;&lt;/titles&gt;&lt;periodical&gt;&lt;full-title&gt;Nutricion hospitalaria&lt;/full-title&gt;&lt;/periodical&gt;&lt;pages&gt;764-771&lt;/pages&gt;&lt;volume&gt;28&lt;/volume&gt;&lt;number&gt;3&lt;/number&gt;&lt;dates&gt;&lt;year&gt;2013&lt;/year&gt;&lt;/dates&gt;&lt;isbn&gt;0212-1611&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0]</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05B0E50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Nobre LN, Silva KC, de Castro Ferreira SE, Moreira LL, do Carmo Lessa A, Lamounier JA, et al. </w:t>
            </w:r>
            <w:r w:rsidRPr="008014E5">
              <w:rPr>
                <w:rFonts w:ascii="Times New Roman" w:hAnsi="Times New Roman" w:cs="Times New Roman"/>
                <w:noProof w:val="0"/>
                <w:sz w:val="24"/>
                <w:szCs w:val="24"/>
              </w:rPr>
              <w:t>Early determinants of overweight and obesity at 5 years old in preschoolers</w:t>
            </w:r>
            <w:r>
              <w:rPr>
                <w:rFonts w:ascii="Times New Roman" w:hAnsi="Times New Roman" w:cs="Times New Roman"/>
                <w:noProof w:val="0"/>
                <w:sz w:val="24"/>
                <w:szCs w:val="24"/>
              </w:rPr>
              <w:t xml:space="preserve"> </w:t>
            </w:r>
            <w:r w:rsidRPr="008014E5">
              <w:rPr>
                <w:rFonts w:ascii="Times New Roman" w:hAnsi="Times New Roman" w:cs="Times New Roman"/>
                <w:noProof w:val="0"/>
                <w:sz w:val="24"/>
                <w:szCs w:val="24"/>
              </w:rPr>
              <w:t>from inner of Minas Gerais, Brazil. Nutricion hospitalaria. 2013;28(3):764-71.</w:t>
            </w:r>
          </w:p>
          <w:p w14:paraId="6E4FADB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lastRenderedPageBreak/>
              <w:t xml:space="preserve">Lessa ADC, Fonseca LB, Nobre LN, Assis AMDO. </w:t>
            </w:r>
            <w:r w:rsidRPr="008014E5">
              <w:rPr>
                <w:rFonts w:ascii="Times New Roman" w:hAnsi="Times New Roman" w:cs="Times New Roman"/>
                <w:noProof w:val="0"/>
                <w:sz w:val="24"/>
                <w:szCs w:val="24"/>
              </w:rPr>
              <w:t>Dietary Patterns of Children during the First Year of Life: A Cohort Study—Dietary Patterns of Children. Food and Nutrition Sciences. 2017;8(11):1001.</w:t>
            </w:r>
          </w:p>
          <w:p w14:paraId="01C718D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Nobre LN, Lamounier JA, do CC Franceschini S. Sociodemographic, anthropometric and dietary determinants of dyslipidemia in preschoolers. Jornal de pediatria. 2013;89(5):462-9.</w:t>
            </w:r>
          </w:p>
          <w:p w14:paraId="4E11037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Nobre LN, Lamounier JA, Franceschini SC. Preschool children dietary patterns and associated factors. Jornal de Pediatria. 2012;88(2):129-36.</w:t>
            </w:r>
          </w:p>
          <w:p w14:paraId="7DBFB74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ilva KC, Nobre LN, Vicente SEdCF, Moreira LL, do Carmo Lessa A, Lamounier JA. Influência do índice glicêmico e carga glicêmica da dieta sobre o risco de sobrepeso e adiposidade na infância. </w:t>
            </w:r>
            <w:r w:rsidRPr="008014E5">
              <w:rPr>
                <w:rFonts w:ascii="Times New Roman" w:hAnsi="Times New Roman" w:cs="Times New Roman"/>
                <w:noProof w:val="0"/>
                <w:sz w:val="24"/>
                <w:szCs w:val="24"/>
              </w:rPr>
              <w:t>Rev Paul Pediatr. 2016;34(3):293-300.</w:t>
            </w:r>
          </w:p>
        </w:tc>
      </w:tr>
      <w:tr w:rsidR="000125ED" w:rsidRPr="008014E5" w14:paraId="52FD8870" w14:textId="77777777" w:rsidTr="00FD20F3">
        <w:trPr>
          <w:trHeight w:val="57"/>
        </w:trPr>
        <w:tc>
          <w:tcPr>
            <w:tcW w:w="1134" w:type="dxa"/>
            <w:tcBorders>
              <w:top w:val="single" w:sz="4" w:space="0" w:color="auto"/>
              <w:bottom w:val="single" w:sz="4" w:space="0" w:color="auto"/>
            </w:tcBorders>
            <w:vAlign w:val="center"/>
          </w:tcPr>
          <w:p w14:paraId="2D1F515A"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Nogueira 2014</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Nogueira&lt;/Author&gt;&lt;Year&gt;2014&lt;/Year&gt;&lt;RecNum&gt;67&lt;/RecNum&gt;&lt;DisplayText&gt;[51]&lt;/DisplayText&gt;&lt;record&gt;&lt;rec-number&gt;67&lt;/rec-number&gt;&lt;foreign-keys&gt;&lt;key app="EN" db-id="z5d9tpvr3rrdx1eaddt5se9g0dvs5zvdarfv" timestamp="1599744076"&gt;67&lt;/key&gt;&lt;/foreign-keys&gt;&lt;ref-type name="Journal Article"&gt;17&lt;/ref-type&gt;&lt;contributors&gt;&lt;authors&gt;&lt;author&gt;Nogueira, Lucia Yassue Tutui&lt;/author&gt;&lt;/authors&gt;&lt;/contributors&gt;&lt;titles&gt;&lt;title&gt;Estado nutricional e associação com variáveis comportamentais e socioeconômicas em escolares do município de Ourinhos-SP&lt;/title&gt;&lt;/titles&gt;&lt;dates&gt;&lt;year&gt;2014&lt;/year&gt;&lt;/dates&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1]</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580A318"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Nogueira LYT. Estado nutricional e associação com variáveis comportamentais e socioeconômicas em escolares do município de Ourinhos-SP. </w:t>
            </w:r>
            <w:r w:rsidRPr="008014E5">
              <w:rPr>
                <w:rFonts w:ascii="Times New Roman" w:hAnsi="Times New Roman" w:cs="Times New Roman"/>
                <w:noProof w:val="0"/>
                <w:sz w:val="24"/>
                <w:szCs w:val="24"/>
              </w:rPr>
              <w:t>2014.</w:t>
            </w:r>
          </w:p>
        </w:tc>
      </w:tr>
      <w:tr w:rsidR="000125ED" w:rsidRPr="008014E5" w14:paraId="69D402F0" w14:textId="77777777" w:rsidTr="00FD20F3">
        <w:trPr>
          <w:trHeight w:val="57"/>
        </w:trPr>
        <w:tc>
          <w:tcPr>
            <w:tcW w:w="1134" w:type="dxa"/>
            <w:tcBorders>
              <w:top w:val="single" w:sz="4" w:space="0" w:color="auto"/>
              <w:bottom w:val="single" w:sz="4" w:space="0" w:color="auto"/>
            </w:tcBorders>
            <w:vAlign w:val="center"/>
          </w:tcPr>
          <w:p w14:paraId="63681DC8"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Oliveira 200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Oliveira&lt;/Author&gt;&lt;Year&gt;2003&lt;/Year&gt;&lt;RecNum&gt;68&lt;/RecNum&gt;&lt;DisplayText&gt;[52]&lt;/DisplayText&gt;&lt;record&gt;&lt;rec-number&gt;68&lt;/rec-number&gt;&lt;foreign-keys&gt;&lt;key app="EN" db-id="z5d9tpvr3rrdx1eaddt5se9g0dvs5zvdarfv" timestamp="1599744144"&gt;68&lt;/key&gt;&lt;/foreign-keys&gt;&lt;ref-type name="Journal Article"&gt;17&lt;/ref-type&gt;&lt;contributors&gt;&lt;authors&gt;&lt;author&gt;Oliveira, Ana Mayra A. de&lt;/author&gt;&lt;author&gt;Cerqueira, Eneida M. M.&lt;/author&gt;&lt;author&gt;Souza, Josenira da Silva&lt;/author&gt;&lt;author&gt;Oliveira, Antonio César de&lt;/author&gt;&lt;/authors&gt;&lt;/contributors&gt;&lt;titles&gt;&lt;title&gt;Sobrepeso e obesidade infantil: influência de fatores biológicos e ambientais em Feira de Santana, BA&lt;/title&gt;&lt;secondary-title&gt;Arquivos Brasileiros de Endocrinologia &amp;amp; Metabologia&lt;/secondary-title&gt;&lt;/titles&gt;&lt;periodical&gt;&lt;full-title&gt;Arquivos Brasileiros de Endocrinologia &amp;amp; Metabologia&lt;/full-title&gt;&lt;/periodical&gt;&lt;pages&gt;144-150&lt;/pages&gt;&lt;volume&gt;47&lt;/volume&gt;&lt;dates&gt;&lt;year&gt;2003&lt;/year&gt;&lt;/dates&gt;&lt;isbn&gt;0004-2730&lt;/isbn&gt;&lt;urls&gt;&lt;related-urls&gt;&lt;url&gt;http://www.scielo.br/scielo.php?script=sci_arttext&amp;amp;pid=S0004-27302003000200006&amp;amp;nrm=iso&lt;/url&gt;&lt;/related-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2]</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C4B6D7B"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Oliveira AMAd, Cerqueira EdM, Oliveira ACd. Prevalência de sobrepeso e obesidade infantil na cidade de Feira de Santana-BA: detecção na família x diagnóstico clínico. </w:t>
            </w:r>
            <w:r w:rsidRPr="008014E5">
              <w:rPr>
                <w:rFonts w:ascii="Times New Roman" w:hAnsi="Times New Roman" w:cs="Times New Roman"/>
                <w:noProof w:val="0"/>
                <w:sz w:val="24"/>
                <w:szCs w:val="24"/>
              </w:rPr>
              <w:t>Jornal de pediatria. 2003;79(4):325-8.</w:t>
            </w:r>
          </w:p>
          <w:p w14:paraId="64B3C9C5"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Oliveira AMAd, Cerqueira EMM, Souza JdS, Oliveira ACd. Sobrepeso e obesidade infantil: influência de fatores biológicos e ambientais em Feira de Santana, BA. </w:t>
            </w:r>
            <w:r w:rsidRPr="008014E5">
              <w:rPr>
                <w:rFonts w:ascii="Times New Roman" w:hAnsi="Times New Roman" w:cs="Times New Roman"/>
                <w:noProof w:val="0"/>
                <w:sz w:val="24"/>
                <w:szCs w:val="24"/>
              </w:rPr>
              <w:t>Arquivos Brasileiros de Endocrinologia &amp; Metabologia. 2003;47:144-50.</w:t>
            </w:r>
          </w:p>
          <w:p w14:paraId="60506C5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Oliveira AM, Oliveira AC, Almeida MS, Oliveira N, Adan L. Influence of the family nucleus on obesity in children from northeastern Brazil: a cross-sectional study. BMC Public Health. 2007;7(1):235.</w:t>
            </w:r>
          </w:p>
          <w:p w14:paraId="08596DC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Oliveira AMAd, Oliveira ACd, Almeida MSd, Almeida FSd, Ferreira JB, Silva CE, et al. Fatores ambientais e antropométricos associados à hipertensão arterial infantil. Arquivos Brasileiros de Endocrinologia &amp; Metabologia. </w:t>
            </w:r>
            <w:r w:rsidRPr="008014E5">
              <w:rPr>
                <w:rFonts w:ascii="Times New Roman" w:hAnsi="Times New Roman" w:cs="Times New Roman"/>
                <w:noProof w:val="0"/>
                <w:sz w:val="24"/>
                <w:szCs w:val="24"/>
              </w:rPr>
              <w:t>2004;48(6):849-54.</w:t>
            </w:r>
          </w:p>
        </w:tc>
      </w:tr>
      <w:tr w:rsidR="000125ED" w:rsidRPr="008014E5" w14:paraId="328CFD5F" w14:textId="77777777" w:rsidTr="00FD20F3">
        <w:trPr>
          <w:trHeight w:val="57"/>
        </w:trPr>
        <w:tc>
          <w:tcPr>
            <w:tcW w:w="1134" w:type="dxa"/>
            <w:tcBorders>
              <w:top w:val="single" w:sz="4" w:space="0" w:color="auto"/>
              <w:bottom w:val="single" w:sz="4" w:space="0" w:color="auto"/>
            </w:tcBorders>
            <w:vAlign w:val="center"/>
          </w:tcPr>
          <w:p w14:paraId="0581A721"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Oliveira 2015</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Oliveira&lt;/Author&gt;&lt;Year&gt;2015&lt;/Year&gt;&lt;RecNum&gt;33&lt;/RecNum&gt;&lt;DisplayText&gt;[53]&lt;/DisplayText&gt;&lt;record&gt;&lt;rec-number&gt;33&lt;/rec-number&gt;&lt;foreign-keys&gt;&lt;key app="EN" db-id="z5d9tpvr3rrdx1eaddt5se9g0dvs5zvdarfv" timestamp="1599742530"&gt;33&lt;/key&gt;&lt;/foreign-keys&gt;&lt;ref-type name="Conference Proceedings"&gt;10&lt;/ref-type&gt;&lt;contributors&gt;&lt;authors&gt;&lt;author&gt;Oliveira, Ana Mayra&lt;/author&gt;&lt;author&gt;Veneza, Lorena Mascarenhas&lt;/author&gt;&lt;author&gt;Marques Da Silva, Crislaine Carneiro&lt;/author&gt;&lt;author&gt;Cardoso De Oliveira, Alanne Louise&lt;/author&gt;&lt;author&gt;Santos, Aline Da Silva&lt;/author&gt;&lt;author&gt;Oliveira, Atila&lt;/author&gt;&lt;author&gt;Luisa Oliveira, Ana&lt;/author&gt;&lt;author&gt;Santos Teofilo Carneiro, Mara Suely&lt;/author&gt;&lt;author&gt;Schettini, Marcele&lt;/author&gt;&lt;author&gt;Oliveira, Antonio Cesar&lt;/author&gt;&lt;/authors&gt;&lt;/contributors&gt;&lt;titles&gt;&lt;title&gt;A Decade Trend of Childhood Obesity in a Developing Country, 2001 to 2011&lt;/title&gt;&lt;secondary-title&gt;DIABETES&lt;/secondary-title&gt;&lt;/titles&gt;&lt;pages&gt;A362-A362&lt;/pages&gt;&lt;volume&gt;64&lt;/volume&gt;&lt;dates&gt;&lt;year&gt;2015&lt;/year&gt;&lt;/dates&gt;&lt;publisher&gt;AMER DIABETES ASSOC 1701 N BEAUREGARD ST, ALEXANDRIA, VA 22311-1717 USA&lt;/publisher&gt;&lt;isbn&gt;0012-1797&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3]</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9F54CB7" w14:textId="77777777" w:rsidR="000125ED" w:rsidRPr="00192716"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 xml:space="preserve">Oliveira AM, Veneza LM, Marques Da Silva CC, Cardoso De Oliveira AL, Santos ADS, Oliveira A, et al., editors. </w:t>
            </w:r>
            <w:r w:rsidRPr="008014E5">
              <w:rPr>
                <w:rFonts w:ascii="Times New Roman" w:hAnsi="Times New Roman" w:cs="Times New Roman"/>
                <w:noProof w:val="0"/>
                <w:sz w:val="24"/>
                <w:szCs w:val="24"/>
              </w:rPr>
              <w:t xml:space="preserve">A Decade Trend of Childhood Obesity in a Developing Country, 2001 to 2011. </w:t>
            </w:r>
            <w:r w:rsidRPr="00192716">
              <w:rPr>
                <w:rFonts w:ascii="Times New Roman" w:hAnsi="Times New Roman" w:cs="Times New Roman"/>
                <w:noProof w:val="0"/>
                <w:sz w:val="24"/>
                <w:szCs w:val="24"/>
                <w:lang w:val="pt-BR"/>
              </w:rPr>
              <w:t>Diabetes; 2015: Amer Diabetes Assoc 1701 N Beauregard St, Alexandria, Va 22311-1717 Usa.</w:t>
            </w:r>
          </w:p>
        </w:tc>
      </w:tr>
      <w:tr w:rsidR="000125ED" w:rsidRPr="008014E5" w14:paraId="1077C5DB" w14:textId="77777777" w:rsidTr="00FD20F3">
        <w:trPr>
          <w:trHeight w:val="57"/>
        </w:trPr>
        <w:tc>
          <w:tcPr>
            <w:tcW w:w="1134" w:type="dxa"/>
            <w:tcBorders>
              <w:top w:val="single" w:sz="4" w:space="0" w:color="auto"/>
              <w:bottom w:val="single" w:sz="4" w:space="0" w:color="auto"/>
            </w:tcBorders>
            <w:vAlign w:val="center"/>
          </w:tcPr>
          <w:p w14:paraId="65E0E6C6"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Opptiz 2014</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Oppitz&lt;/Author&gt;&lt;Year&gt;2014&lt;/Year&gt;&lt;RecNum&gt;69&lt;/RecNum&gt;&lt;DisplayText&gt;[54]&lt;/DisplayText&gt;&lt;record&gt;&lt;rec-number&gt;69&lt;/rec-number&gt;&lt;foreign-keys&gt;&lt;key app="EN" db-id="z5d9tpvr3rrdx1eaddt5se9g0dvs5zvdarfv" timestamp="1599744250"&gt;69&lt;/key&gt;&lt;/foreign-keys&gt;&lt;ref-type name="Journal Article"&gt;17&lt;/ref-type&gt;&lt;contributors&gt;&lt;authors&gt;&lt;author&gt;Oppitz, Isabel Nunes&lt;/author&gt;&lt;author&gt;Cesar, Juraci Almeida&lt;/author&gt;&lt;author&gt;Neumann, Nelson Arns&lt;/author&gt;&lt;/authors&gt;&lt;/contributors&gt;&lt;titles&gt;&lt;title&gt;Overweight among children under five years of age in municipalities of the semiarid region&lt;/title&gt;&lt;secondary-title&gt;Revista Brasileira de Epidemiologia&lt;/secondary-title&gt;&lt;/titles&gt;&lt;periodical&gt;&lt;full-title&gt;Revista Brasileira de Epidemiologia&lt;/full-title&gt;&lt;/periodical&gt;&lt;pages&gt;860-872&lt;/pages&gt;&lt;volume&gt;17&lt;/volume&gt;&lt;dates&gt;&lt;year&gt;2014&lt;/year&gt;&lt;/dates&gt;&lt;isbn&gt;1415-790X&lt;/isbn&gt;&lt;urls&gt;&lt;related-urls&gt;&lt;url&gt;http://www.scielo.br/scielo.php?script=sci_arttext&amp;amp;pid=S1415-790X2014000400860&amp;amp;nrm=iso&lt;/url&gt;&lt;/related-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4]</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00021BC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Oppitz IN, Cesar JA, Neumann NA. Overweight among children under five years of age in municipalities of the semiarid region. Revista Brasileira de Epidemiologia. 2014;17:860-72.</w:t>
            </w:r>
          </w:p>
          <w:p w14:paraId="6BF0D06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Ramos CV, Dumith SC, César JA. </w:t>
            </w:r>
            <w:r w:rsidRPr="008014E5">
              <w:rPr>
                <w:rFonts w:ascii="Times New Roman" w:hAnsi="Times New Roman" w:cs="Times New Roman"/>
                <w:noProof w:val="0"/>
                <w:sz w:val="24"/>
                <w:szCs w:val="24"/>
              </w:rPr>
              <w:t>Prevalence and factors associated with stunting and excess weight in children aged 0-5 years from the Brazilian semi-arid region. Jornal de Pediatria. 2015;91(2):175-82.</w:t>
            </w:r>
          </w:p>
        </w:tc>
      </w:tr>
      <w:tr w:rsidR="000125ED" w:rsidRPr="008014E5" w14:paraId="73C7E8C3" w14:textId="77777777" w:rsidTr="00FD20F3">
        <w:trPr>
          <w:trHeight w:val="57"/>
        </w:trPr>
        <w:tc>
          <w:tcPr>
            <w:tcW w:w="1134" w:type="dxa"/>
            <w:tcBorders>
              <w:top w:val="single" w:sz="4" w:space="0" w:color="auto"/>
              <w:bottom w:val="single" w:sz="4" w:space="0" w:color="auto"/>
            </w:tcBorders>
            <w:vAlign w:val="center"/>
          </w:tcPr>
          <w:p w14:paraId="5DEE1A14"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PNDS 2006</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Saúde&lt;/Author&gt;&lt;Year&gt;2009&lt;/Year&gt;&lt;RecNum&gt;11032&lt;/RecNum&gt;&lt;DisplayText&gt;[67]&lt;/DisplayText&gt;&lt;record&gt;&lt;rec-number&gt;11032&lt;/rec-number&gt;&lt;foreign-keys&gt;&lt;key app="EN" db-id="9ss9epfds90zw8ezd5bpv9x5sze2wtsvrzz9" timestamp="1599748826"&gt;11032&lt;/key&gt;&lt;/foreign-keys&gt;&lt;ref-type name="Generic"&gt;13&lt;/ref-type&gt;&lt;contributors&gt;&lt;authors&gt;&lt;author&gt;Ministério da Saúde&lt;/author&gt;&lt;/authors&gt;&lt;/contributors&gt;&lt;titles&gt;&lt;title&gt;Pesquisa Nacional de Demografia e Saúde da Criança e da Mulher-PNDS 2006: dimensões do processo reprodutivo e da saúde da criança&lt;/title&gt;&lt;/titles&gt;&lt;dates&gt;&lt;year&gt;2009&lt;/year&gt;&lt;/dates&gt;&lt;publisher&gt;Ministério da Saúde Brasília&lt;/publisher&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7]</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26B61F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aúde Md. Pesquisa Nacional de Demografia e Saúde da Criança e da Mulher-PNDS 2006: dimensões do processo reprodutivo e da saúde da criança. </w:t>
            </w:r>
            <w:r w:rsidRPr="008014E5">
              <w:rPr>
                <w:rFonts w:ascii="Times New Roman" w:hAnsi="Times New Roman" w:cs="Times New Roman"/>
                <w:noProof w:val="0"/>
                <w:sz w:val="24"/>
                <w:szCs w:val="24"/>
              </w:rPr>
              <w:t>Ministério da Saúde Brasília; 2009.</w:t>
            </w:r>
          </w:p>
          <w:p w14:paraId="3C99D50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Cocetti M, de AC Taddei JA, Konstantyner T, de Oliveira Konstantyner TCR, de Azevedo Barros Filho A. Prevalence and factors associated with overweight among Brazilian children younger than 2 years. Jornal de pediatria. 2012;88(6):503-8.</w:t>
            </w:r>
          </w:p>
          <w:p w14:paraId="748E9CB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Géa‐Horta T, Felisbino‐Mendes MS, Ortiz RJF, Velasquez‐Melendez G. Association between maternal socioeconomic factors and nutritional outcomes in children under 5 years of age. Jornal de Pediatria (Versão em Português). 2016;92(6):574-80.</w:t>
            </w:r>
          </w:p>
          <w:p w14:paraId="1E1F58F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lastRenderedPageBreak/>
              <w:t xml:space="preserve">Horta TG, Silva RdCR, Fiaccone RL, Barreto ML, Meléndez GV. </w:t>
            </w:r>
            <w:r w:rsidRPr="008014E5">
              <w:rPr>
                <w:rFonts w:ascii="Times New Roman" w:hAnsi="Times New Roman" w:cs="Times New Roman"/>
                <w:noProof w:val="0"/>
                <w:sz w:val="24"/>
                <w:szCs w:val="24"/>
              </w:rPr>
              <w:t>Factors associated with body mass index in Brazilian children: structural equation model. 2017.</w:t>
            </w:r>
          </w:p>
          <w:p w14:paraId="33A5145C" w14:textId="77777777" w:rsidR="000125ED" w:rsidRPr="00192716"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Meller FdO. Fatores associados ao sobrepeso em crianças brasileiras menores de cinco anos: PNDS-2006: Universidade Federal de Pelotas; 2011.</w:t>
            </w:r>
          </w:p>
          <w:p w14:paraId="5F0AE756" w14:textId="77777777" w:rsidR="000125ED" w:rsidRPr="00702BF2"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Meller FdO, Araújo CLP, Madruga SW. Fatores associados ao excesso de peso em crianças brasileiras menores de cinco anos. </w:t>
            </w:r>
            <w:r w:rsidRPr="00702BF2">
              <w:rPr>
                <w:rFonts w:ascii="Times New Roman" w:hAnsi="Times New Roman" w:cs="Times New Roman"/>
                <w:noProof w:val="0"/>
                <w:sz w:val="24"/>
                <w:szCs w:val="24"/>
              </w:rPr>
              <w:t>Cien Saude Colet. 2014;19:943-55.</w:t>
            </w:r>
          </w:p>
          <w:p w14:paraId="4059A6E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ilveira JAC, Colugnati FAB, Cocetti M, Taddei JAA. </w:t>
            </w:r>
            <w:r w:rsidRPr="008014E5">
              <w:rPr>
                <w:rFonts w:ascii="Times New Roman" w:hAnsi="Times New Roman" w:cs="Times New Roman"/>
                <w:noProof w:val="0"/>
                <w:sz w:val="24"/>
                <w:szCs w:val="24"/>
              </w:rPr>
              <w:t>Secular trends and factors associated with overweight among Brazilian preschool children: PANS-1989, PNDS-1996, and 2006/07. Jornal de pediatria. 2014;90(2):258-66.</w:t>
            </w:r>
          </w:p>
          <w:p w14:paraId="4A64015F"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Silveira J, Colugnati F, Poblacion A, Taddei J. The role of exclusive breastfeeding and sugar‐sweetened beverage consumption on preschool children's weight gain. Pediatric obesity. 2015;10(2):91-7.</w:t>
            </w:r>
          </w:p>
          <w:p w14:paraId="7995681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Vega JB, Poblacion AP, Taddei JAdAC. </w:t>
            </w:r>
            <w:r w:rsidRPr="00192716">
              <w:rPr>
                <w:rFonts w:ascii="Times New Roman" w:hAnsi="Times New Roman" w:cs="Times New Roman"/>
                <w:noProof w:val="0"/>
                <w:sz w:val="24"/>
                <w:szCs w:val="24"/>
                <w:lang w:val="pt-BR"/>
              </w:rPr>
              <w:t xml:space="preserve">Fatores associados ao consumo de bebidas açucaradas entre pré-escolares brasileiros: inquérito nacional de 2006. </w:t>
            </w:r>
            <w:r w:rsidRPr="008014E5">
              <w:rPr>
                <w:rFonts w:ascii="Times New Roman" w:hAnsi="Times New Roman" w:cs="Times New Roman"/>
                <w:noProof w:val="0"/>
                <w:sz w:val="24"/>
                <w:szCs w:val="24"/>
              </w:rPr>
              <w:t>Cien Saude Colet. 2015;20:2371-80.</w:t>
            </w:r>
          </w:p>
        </w:tc>
      </w:tr>
      <w:tr w:rsidR="000125ED" w:rsidRPr="008014E5" w14:paraId="118C5909" w14:textId="77777777" w:rsidTr="00FD20F3">
        <w:trPr>
          <w:trHeight w:val="57"/>
        </w:trPr>
        <w:tc>
          <w:tcPr>
            <w:tcW w:w="1134" w:type="dxa"/>
            <w:tcBorders>
              <w:top w:val="single" w:sz="4" w:space="0" w:color="auto"/>
              <w:bottom w:val="single" w:sz="4" w:space="0" w:color="auto"/>
            </w:tcBorders>
            <w:vAlign w:val="center"/>
          </w:tcPr>
          <w:p w14:paraId="573984F0"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POF 200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IBGE&lt;/Author&gt;&lt;Year&gt;2000&lt;/Year&gt;&lt;RecNum&gt;81&lt;/RecNum&gt;&lt;DisplayText&gt;[66]&lt;/DisplayText&gt;&lt;record&gt;&lt;rec-number&gt;81&lt;/rec-number&gt;&lt;foreign-keys&gt;&lt;key app="EN" db-id="z5d9tpvr3rrdx1eaddt5se9g0dvs5zvdarfv" timestamp="1599755602"&gt;81&lt;/key&gt;&lt;/foreign-keys&gt;&lt;ref-type name="Generic"&gt;13&lt;/ref-type&gt;&lt;contributors&gt;&lt;authors&gt;&lt;author&gt;IBGE, Censo Demográfico&lt;/author&gt;&lt;/authors&gt;&lt;/contributors&gt;&lt;titles&gt;&lt;title&gt;Pesquisa de Orçamentos Familiares–POF 2002/2003&lt;/title&gt;&lt;/titles&gt;&lt;dates&gt;&lt;year&gt;2000&lt;/year&gt;&lt;/dates&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6]</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4ADCE04"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IBGE CD. Pesquisa de Orçamentos Familiares–POF 2002/2003. </w:t>
            </w:r>
            <w:r w:rsidRPr="008014E5">
              <w:rPr>
                <w:rFonts w:ascii="Times New Roman" w:hAnsi="Times New Roman" w:cs="Times New Roman"/>
                <w:noProof w:val="0"/>
                <w:sz w:val="24"/>
                <w:szCs w:val="24"/>
              </w:rPr>
              <w:t>2000.</w:t>
            </w:r>
          </w:p>
          <w:p w14:paraId="2AC55FB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Canella DS, Levy RB, Martins APB, Claro RM, Moubarac J-C, Baraldi LG, et al. Ultra-processed food products and obesity in Brazilian households (2008–2009). PloS one. 2014;9(3):e92752.</w:t>
            </w:r>
          </w:p>
          <w:p w14:paraId="70F50D3F"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Canella DS, Novaes HM, Levy RB. Medicine expenses and obesity in Brazil: an analysis based on the household budget survey. BMC Public Health. 2015;16(1):54.</w:t>
            </w:r>
          </w:p>
          <w:p w14:paraId="040A251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Canella DS, Novaes HMD, Levy RB. </w:t>
            </w:r>
            <w:r w:rsidRPr="00192716">
              <w:rPr>
                <w:rFonts w:ascii="Times New Roman" w:hAnsi="Times New Roman" w:cs="Times New Roman"/>
                <w:noProof w:val="0"/>
                <w:sz w:val="24"/>
                <w:szCs w:val="24"/>
                <w:lang w:val="pt-BR"/>
              </w:rPr>
              <w:t xml:space="preserve">Influência do excesso de peso e da obesidade nos gastos em saúde nos domicílios brasileiros. </w:t>
            </w:r>
            <w:r w:rsidRPr="008014E5">
              <w:rPr>
                <w:rFonts w:ascii="Times New Roman" w:hAnsi="Times New Roman" w:cs="Times New Roman"/>
                <w:noProof w:val="0"/>
                <w:sz w:val="24"/>
                <w:szCs w:val="24"/>
              </w:rPr>
              <w:t>Cadernos de Saúde Pública. 2015;31:2331-41.</w:t>
            </w:r>
          </w:p>
          <w:p w14:paraId="143CEEB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Severi C, Medina M, Moratorio X, Natero Felipe MV, Barreto P, editors. </w:t>
            </w:r>
            <w:r w:rsidRPr="008014E5">
              <w:rPr>
                <w:rFonts w:ascii="Times New Roman" w:hAnsi="Times New Roman" w:cs="Times New Roman"/>
                <w:noProof w:val="0"/>
                <w:sz w:val="24"/>
                <w:szCs w:val="24"/>
              </w:rPr>
              <w:t>Malnutrition in all its forms and socioeconomic status in Uruguay. Annals of Nutrition And Metabolism; 2017: Karger Allschwilerstrasse 10, Ch-4009 Basel, Switzerland.</w:t>
            </w:r>
          </w:p>
          <w:p w14:paraId="009DDD4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Almeida ATCd, Netto Júnior JLdS. Medidas de transmissão intergeracional da obesidade no Brasil. </w:t>
            </w:r>
            <w:r w:rsidRPr="008014E5">
              <w:rPr>
                <w:rFonts w:ascii="Times New Roman" w:hAnsi="Times New Roman" w:cs="Times New Roman"/>
                <w:noProof w:val="0"/>
                <w:sz w:val="24"/>
                <w:szCs w:val="24"/>
              </w:rPr>
              <w:t>Cien Saude Colet. 2015;20:1401-13.</w:t>
            </w:r>
          </w:p>
          <w:p w14:paraId="433E0877" w14:textId="77777777" w:rsidR="000125ED" w:rsidRPr="00192716"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Silva IFd. Um retrato do estado nutricional de crianças menores de 5 anos e idosos: diferenciais regionais sociais e demográficos, Brasil, 2009: Universidade Federal do Rio Grande do Norte; 2014.</w:t>
            </w:r>
          </w:p>
          <w:p w14:paraId="3DD78EC1"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ousa CAd, César CLG, Barros MBdA, Carandina L, Goldbaum M, Pereira JCR. Doenças respiratórias e fatores associados: estudo de base populacional em São Paulo, 2008-2009. </w:t>
            </w:r>
            <w:r w:rsidRPr="008014E5">
              <w:rPr>
                <w:rFonts w:ascii="Times New Roman" w:hAnsi="Times New Roman" w:cs="Times New Roman"/>
                <w:noProof w:val="0"/>
                <w:sz w:val="24"/>
                <w:szCs w:val="24"/>
              </w:rPr>
              <w:t>Revista de Saúde Pública. 2011;46:16-25.</w:t>
            </w:r>
          </w:p>
        </w:tc>
      </w:tr>
      <w:tr w:rsidR="000125ED" w:rsidRPr="008014E5" w14:paraId="0F3D6F76" w14:textId="77777777" w:rsidTr="00FD20F3">
        <w:trPr>
          <w:trHeight w:val="57"/>
        </w:trPr>
        <w:tc>
          <w:tcPr>
            <w:tcW w:w="1134" w:type="dxa"/>
            <w:tcBorders>
              <w:top w:val="single" w:sz="4" w:space="0" w:color="auto"/>
              <w:bottom w:val="single" w:sz="4" w:space="0" w:color="auto"/>
            </w:tcBorders>
            <w:vAlign w:val="center"/>
          </w:tcPr>
          <w:p w14:paraId="5040565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POF 2009</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Estatística&lt;/Author&gt;&lt;Year&gt;2010&lt;/Year&gt;&lt;RecNum&gt;82&lt;/RecNum&gt;&lt;DisplayText&gt;[65]&lt;/DisplayText&gt;&lt;record&gt;&lt;rec-number&gt;82&lt;/rec-number&gt;&lt;foreign-keys&gt;&lt;key app="EN" db-id="z5d9tpvr3rrdx1eaddt5se9g0dvs5zvdarfv" timestamp="1599755605"&gt;82&lt;/key&gt;&lt;/foreign-keys&gt;&lt;ref-type name="Generic"&gt;13&lt;/ref-type&gt;&lt;contributors&gt;&lt;authors&gt;&lt;author&gt;IBGE–Instituto Brasileiro de Geografia e Estatística&lt;/author&gt;&lt;/authors&gt;&lt;/contributors&gt;&lt;titles&gt;&lt;title&gt;Microdados da POF 2008-2009 (Pesquisa de Orçamentos Familiares)&lt;/title&gt;&lt;/titles&gt;&lt;dates&gt;&lt;year&gt;2010&lt;/year&gt;&lt;/dates&gt;&lt;publisher&gt;IBGE Rio de Janeiro&lt;/publisher&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5]</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4F3DC1B7"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IBGE. Microdados da POF 2008-2009 (Pesquisa de Orçamentos Familiares). </w:t>
            </w:r>
            <w:r w:rsidRPr="008014E5">
              <w:rPr>
                <w:rFonts w:ascii="Times New Roman" w:hAnsi="Times New Roman" w:cs="Times New Roman"/>
                <w:noProof w:val="0"/>
                <w:sz w:val="24"/>
                <w:szCs w:val="24"/>
              </w:rPr>
              <w:t>IBGE Rio de Janeiro; 2010.</w:t>
            </w:r>
          </w:p>
        </w:tc>
      </w:tr>
      <w:tr w:rsidR="000125ED" w:rsidRPr="008014E5" w14:paraId="568B0EAD" w14:textId="77777777" w:rsidTr="00FD20F3">
        <w:trPr>
          <w:trHeight w:val="57"/>
        </w:trPr>
        <w:tc>
          <w:tcPr>
            <w:tcW w:w="1134" w:type="dxa"/>
            <w:tcBorders>
              <w:top w:val="single" w:sz="4" w:space="0" w:color="auto"/>
              <w:bottom w:val="single" w:sz="4" w:space="0" w:color="auto"/>
            </w:tcBorders>
            <w:vAlign w:val="center"/>
          </w:tcPr>
          <w:p w14:paraId="42E9BD83"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PPV 199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Estatística&lt;/Author&gt;&lt;Year&gt;1999&lt;/Year&gt;&lt;RecNum&gt;83&lt;/RecNum&gt;&lt;DisplayText&gt;[64]&lt;/DisplayText&gt;&lt;record&gt;&lt;rec-number&gt;83&lt;/rec-number&gt;&lt;foreign-keys&gt;&lt;key app="EN" db-id="z5d9tpvr3rrdx1eaddt5se9g0dvs5zvdarfv" timestamp="1599755690"&gt;83&lt;/key&gt;&lt;/foreign-keys&gt;&lt;ref-type name="Generic"&gt;13&lt;/ref-type&gt;&lt;contributors&gt;&lt;authors&gt;&lt;author&gt;Instituto Brasileiro de Geografia e Estatística&lt;/author&gt;&lt;/authors&gt;&lt;/contributors&gt;&lt;titles&gt;&lt;title&gt;Pesquisa sobre padrões de vida 1996-1997&lt;/title&gt;&lt;/titles&gt;&lt;dates&gt;&lt;year&gt;1999&lt;/year&gt;&lt;/dates&gt;&lt;publisher&gt;IBGE Rio de Janeiro&lt;/publisher&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4]</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1C18148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IBGE. Pesquisa sobre padrões de vida 1996-1997. </w:t>
            </w:r>
            <w:r w:rsidRPr="008014E5">
              <w:rPr>
                <w:rFonts w:ascii="Times New Roman" w:hAnsi="Times New Roman" w:cs="Times New Roman"/>
                <w:noProof w:val="0"/>
                <w:sz w:val="24"/>
                <w:szCs w:val="24"/>
              </w:rPr>
              <w:t>IBGE Rio de Janeiro; 1999.</w:t>
            </w:r>
          </w:p>
          <w:p w14:paraId="62D8FD0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Abrantes MM, Lamounier JA, Colosimo EA. </w:t>
            </w:r>
            <w:r w:rsidRPr="00192716">
              <w:rPr>
                <w:rFonts w:ascii="Times New Roman" w:hAnsi="Times New Roman" w:cs="Times New Roman"/>
                <w:noProof w:val="0"/>
                <w:sz w:val="24"/>
                <w:szCs w:val="24"/>
                <w:lang w:val="pt-BR"/>
              </w:rPr>
              <w:t xml:space="preserve">Prevalência de sobrepeso e obesidade em crianças e adolescentes das regiões Sudeste e Nordeste. </w:t>
            </w:r>
            <w:r w:rsidRPr="008014E5">
              <w:rPr>
                <w:rFonts w:ascii="Times New Roman" w:hAnsi="Times New Roman" w:cs="Times New Roman"/>
                <w:noProof w:val="0"/>
                <w:sz w:val="24"/>
                <w:szCs w:val="24"/>
              </w:rPr>
              <w:t>Jornal de pediatria. 2002;78(4):335-40.</w:t>
            </w:r>
          </w:p>
          <w:p w14:paraId="3970AC6C"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Abrantes MM, Lamounier JA, Colosimo EA. </w:t>
            </w:r>
            <w:r w:rsidRPr="008014E5">
              <w:rPr>
                <w:rFonts w:ascii="Times New Roman" w:hAnsi="Times New Roman" w:cs="Times New Roman"/>
                <w:noProof w:val="0"/>
                <w:sz w:val="24"/>
                <w:szCs w:val="24"/>
              </w:rPr>
              <w:t>Recommendations for the use of body mass index for the classification of overweight and obese children and adolescents. Food and nutrition bulletin. 2002;23(3):262-6.</w:t>
            </w:r>
          </w:p>
          <w:p w14:paraId="329376C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lastRenderedPageBreak/>
              <w:t xml:space="preserve">Abrantes MM, Lamounier JA, Colosimo EA. </w:t>
            </w:r>
            <w:r w:rsidRPr="00192716">
              <w:rPr>
                <w:rFonts w:ascii="Times New Roman" w:hAnsi="Times New Roman" w:cs="Times New Roman"/>
                <w:noProof w:val="0"/>
                <w:sz w:val="24"/>
                <w:szCs w:val="24"/>
                <w:lang w:val="pt-BR"/>
              </w:rPr>
              <w:t xml:space="preserve">Prevalência de sobrepeso e obesidade nas regiões Nordeste e Sudeste do Brasil. </w:t>
            </w:r>
            <w:r w:rsidRPr="008014E5">
              <w:rPr>
                <w:rFonts w:ascii="Times New Roman" w:hAnsi="Times New Roman" w:cs="Times New Roman"/>
                <w:noProof w:val="0"/>
                <w:sz w:val="24"/>
                <w:szCs w:val="24"/>
              </w:rPr>
              <w:t>Revista da Associação Médica Brasileira. 2003;49(2):162-6.</w:t>
            </w:r>
          </w:p>
          <w:p w14:paraId="5E3FF44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Burlandy L, Anjos LAd. Acesso à alimentação escolar e estado nutricional de escolares no Nordeste e Sudeste do Brasil, 1997. </w:t>
            </w:r>
            <w:r w:rsidRPr="008014E5">
              <w:rPr>
                <w:rFonts w:ascii="Times New Roman" w:hAnsi="Times New Roman" w:cs="Times New Roman"/>
                <w:noProof w:val="0"/>
                <w:sz w:val="24"/>
                <w:szCs w:val="24"/>
              </w:rPr>
              <w:t>Cadernos de Saúde Pública. 2007;23:1217-26.</w:t>
            </w:r>
          </w:p>
        </w:tc>
      </w:tr>
      <w:tr w:rsidR="000125ED" w:rsidRPr="002A0A3E" w14:paraId="186509FE" w14:textId="77777777" w:rsidTr="00FD20F3">
        <w:trPr>
          <w:trHeight w:val="57"/>
        </w:trPr>
        <w:tc>
          <w:tcPr>
            <w:tcW w:w="1134" w:type="dxa"/>
            <w:tcBorders>
              <w:top w:val="single" w:sz="4" w:space="0" w:color="auto"/>
              <w:bottom w:val="single" w:sz="4" w:space="0" w:color="auto"/>
            </w:tcBorders>
            <w:vAlign w:val="center"/>
          </w:tcPr>
          <w:p w14:paraId="2FBED63F"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Pretto 2014</w:t>
            </w:r>
            <w:r w:rsidRPr="00CC74BA">
              <w:rPr>
                <w:rFonts w:ascii="Times New Roman" w:eastAsia="Times New Roman" w:hAnsi="Times New Roman" w:cs="Times New Roman"/>
                <w:sz w:val="24"/>
                <w:szCs w:val="24"/>
                <w:highlight w:val="lightGray"/>
                <w:lang w:val="en-US" w:eastAsia="pt-BR"/>
              </w:rPr>
              <w:fldChar w:fldCharType="begin">
                <w:fldData xml:space="preserve">PEVuZE5vdGU+PENpdGU+PEF1dGhvcj5Eb3VtaWQgQm9yZ2VzIFByZXR0bzwvQXV0aG9yPjxZZWFy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</w:fldData>
              </w:fldChar>
            </w:r>
            <w:r w:rsidRPr="00CC74BA">
              <w:rPr>
                <w:rFonts w:ascii="Times New Roman" w:eastAsia="Times New Roman" w:hAnsi="Times New Roman" w:cs="Times New Roman"/>
                <w:sz w:val="24"/>
                <w:szCs w:val="24"/>
                <w:highlight w:val="lightGray"/>
                <w:lang w:val="en-US" w:eastAsia="pt-BR"/>
              </w:rPr>
              <w:instrText xml:space="preserve"> ADDIN EN.CITE </w:instrText>
            </w:r>
            <w:r w:rsidRPr="00CC74BA">
              <w:rPr>
                <w:rFonts w:ascii="Times New Roman" w:eastAsia="Times New Roman" w:hAnsi="Times New Roman" w:cs="Times New Roman"/>
                <w:sz w:val="24"/>
                <w:szCs w:val="24"/>
                <w:highlight w:val="lightGray"/>
                <w:lang w:val="en-US" w:eastAsia="pt-BR"/>
              </w:rPr>
              <w:fldChar w:fldCharType="begin">
                <w:fldData xml:space="preserve">PEVuZE5vdGU+PENpdGU+PEF1dGhvcj5Eb3VtaWQgQm9yZ2VzIFByZXR0bzwvQXV0aG9yPjxZZWFy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</w:fldData>
              </w:fldChar>
            </w:r>
            <w:r w:rsidRPr="00CC74BA">
              <w:rPr>
                <w:rFonts w:ascii="Times New Roman" w:eastAsia="Times New Roman" w:hAnsi="Times New Roman" w:cs="Times New Roman"/>
                <w:sz w:val="24"/>
                <w:szCs w:val="24"/>
                <w:highlight w:val="lightGray"/>
                <w:lang w:val="en-US" w:eastAsia="pt-BR"/>
              </w:rPr>
              <w:instrText xml:space="preserve"> ADDIN EN.CITE.DATA </w:instrText>
            </w:r>
            <w:r w:rsidRPr="00CC74BA">
              <w:rPr>
                <w:rFonts w:ascii="Times New Roman" w:eastAsia="Times New Roman" w:hAnsi="Times New Roman" w:cs="Times New Roman"/>
                <w:sz w:val="24"/>
                <w:szCs w:val="24"/>
                <w:highlight w:val="lightGray"/>
                <w:lang w:val="en-US" w:eastAsia="pt-BR"/>
              </w:rPr>
            </w:r>
            <w:r w:rsidRPr="00CC74BA">
              <w:rPr>
                <w:rFonts w:ascii="Times New Roman" w:eastAsia="Times New Roman" w:hAnsi="Times New Roman" w:cs="Times New Roman"/>
                <w:sz w:val="24"/>
                <w:szCs w:val="24"/>
                <w:highlight w:val="lightGray"/>
                <w:lang w:val="en-US" w:eastAsia="pt-BR"/>
              </w:rPr>
              <w:fldChar w:fldCharType="end"/>
            </w:r>
            <w:r w:rsidRPr="00CC74BA">
              <w:rPr>
                <w:rFonts w:ascii="Times New Roman" w:eastAsia="Times New Roman" w:hAnsi="Times New Roman" w:cs="Times New Roman"/>
                <w:sz w:val="24"/>
                <w:szCs w:val="24"/>
                <w:highlight w:val="lightGray"/>
                <w:lang w:val="en-US" w:eastAsia="pt-BR"/>
              </w:rPr>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5]</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472DE8BB"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Doumid Borges Pretto A, Correa Kaufmann C, Ferreira Dutra G, Pinto Albernaz E. Prevalence of factors related to the bone mass formation of children from a cohort in Southern Brazil. Nutr Hosp. 2014;31(3):1122-8.</w:t>
            </w:r>
          </w:p>
          <w:p w14:paraId="47463077"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Pretto ADB, Correa Kaufmann C, Ferreira Dutra G, Pinto Albernaz E. Prevalence of factors associated to metabolic syndrome in a cohort of children in South Brazil. Nutricion hospitalaria. 2015;32(1):118-23.</w:t>
            </w:r>
          </w:p>
          <w:p w14:paraId="6ABE199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Dutra GF, Kaufmann CC, Pretto AD, Albernaz EP. Television viewing habits and their influence on physical activity and childhood overweight. Jornal de pediatria. 2015;91(4):346-51.</w:t>
            </w:r>
          </w:p>
          <w:p w14:paraId="19E8F0A8"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Dutra GF, Kaufmann CC, Pretto ADB, Albernaz EP. Sedentary lifestyle and poor eating habits in childhood: a cohort study. Cien Saude Colet. 2016;21:1051-9.</w:t>
            </w:r>
          </w:p>
        </w:tc>
      </w:tr>
      <w:tr w:rsidR="000125ED" w:rsidRPr="008014E5" w14:paraId="5942DCA6" w14:textId="77777777" w:rsidTr="00FD20F3">
        <w:trPr>
          <w:trHeight w:val="57"/>
        </w:trPr>
        <w:tc>
          <w:tcPr>
            <w:tcW w:w="1134" w:type="dxa"/>
            <w:tcBorders>
              <w:top w:val="single" w:sz="4" w:space="0" w:color="auto"/>
              <w:bottom w:val="single" w:sz="4" w:space="0" w:color="auto"/>
            </w:tcBorders>
            <w:vAlign w:val="center"/>
          </w:tcPr>
          <w:p w14:paraId="773D0826"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Ramalho 2013</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Ramalho&lt;/Author&gt;&lt;Year&gt;2013&lt;/Year&gt;&lt;RecNum&gt;72&lt;/RecNum&gt;&lt;DisplayText&gt;[56]&lt;/DisplayText&gt;&lt;record&gt;&lt;rec-number&gt;72&lt;/rec-number&gt;&lt;foreign-keys&gt;&lt;key app="EN" db-id="z5d9tpvr3rrdx1eaddt5se9g0dvs5zvdarfv" timestamp="1599744532"&gt;72&lt;/key&gt;&lt;/foreign-keys&gt;&lt;ref-type name="Journal Article"&gt;17&lt;/ref-type&gt;&lt;contributors&gt;&lt;authors&gt;&lt;author&gt;Ramalho, Alanderson A.&lt;/author&gt;&lt;author&gt;Mantovani, Saulo A. S.&lt;/author&gt;&lt;author&gt;Delfino, Breno M.&lt;/author&gt;&lt;author&gt;Pereira, Thasciany M.&lt;/author&gt;&lt;author&gt;Martins, Antonio C.&lt;/author&gt;&lt;author&gt;Oliart-Guzmán, Humberto&lt;/author&gt;&lt;author&gt;Brãna, Athos M.&lt;/author&gt;&lt;author&gt;Branco, Fernando L. C. C.&lt;/author&gt;&lt;author&gt;Campos, Rhanderson G.&lt;/author&gt;&lt;author&gt;Guimarães, Andréia S.&lt;/author&gt;&lt;author&gt;Araújo, Thiago S.&lt;/author&gt;&lt;author&gt;Oliveira, Cristieli S. M.&lt;/author&gt;&lt;author&gt;Codeço, Cláudia T.&lt;/author&gt;&lt;author&gt;Muniz, Pascoal T.&lt;/author&gt;&lt;author&gt;da Silva-Nunes, Mônica&lt;/author&gt;&lt;/authors&gt;&lt;/contributors&gt;&lt;titles&gt;&lt;title&gt;Nutritional status of children under 5 years of age in the Brazilian Western Amazon before and after the Interoceanic highway paving: a population-based study&lt;/title&gt;&lt;secondary-title&gt;BMC Public Health&lt;/secondary-title&gt;&lt;/titles&gt;&lt;periodical&gt;&lt;full-title&gt;BMC Public Health&lt;/full-title&gt;&lt;/periodical&gt;&lt;pages&gt;1098&lt;/pages&gt;&lt;volume&gt;13&lt;/volume&gt;&lt;number&gt;1&lt;/number&gt;&lt;dates&gt;&lt;year&gt;2013&lt;/year&gt;&lt;pub-dates&gt;&lt;date&gt;2013/11/28&lt;/date&gt;&lt;/pub-dates&gt;&lt;/dates&gt;&lt;isbn&gt;1471-2458&lt;/isbn&gt;&lt;urls&gt;&lt;related-urls&gt;&lt;url&gt;https://doi.org/10.1186/1471-2458-13-1098&lt;/url&gt;&lt;/related-urls&gt;&lt;/urls&gt;&lt;electronic-resource-num&gt;10.1186/1471-2458-13-1098&lt;/electronic-resource-num&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6]</w:t>
            </w:r>
            <w:r w:rsidRPr="00CC74BA">
              <w:rPr>
                <w:rFonts w:ascii="Times New Roman" w:eastAsia="Times New Roman" w:hAnsi="Times New Roman" w:cs="Times New Roman"/>
                <w:sz w:val="24"/>
                <w:szCs w:val="24"/>
                <w:highlight w:val="lightGray"/>
                <w:lang w:val="en-US" w:eastAsia="pt-BR"/>
              </w:rPr>
              <w:fldChar w:fldCharType="end"/>
            </w:r>
            <w:r w:rsidRPr="008014E5">
              <w:rPr>
                <w:rFonts w:ascii="Times New Roman" w:eastAsia="Times New Roman" w:hAnsi="Times New Roman" w:cs="Times New Roman"/>
                <w:sz w:val="24"/>
                <w:szCs w:val="24"/>
                <w:vertAlign w:val="superscript"/>
                <w:lang w:val="en-US" w:eastAsia="pt-BR"/>
              </w:rPr>
              <w:t xml:space="preserve"> a</w:t>
            </w:r>
            <w:r w:rsidRPr="008014E5">
              <w:rPr>
                <w:rFonts w:ascii="Times New Roman" w:hAnsi="Times New Roman" w:cs="Times New Roman"/>
                <w:sz w:val="20"/>
                <w:szCs w:val="20"/>
                <w:lang w:val="en-US"/>
              </w:rPr>
              <w:t xml:space="preserve"> </w:t>
            </w:r>
          </w:p>
        </w:tc>
        <w:tc>
          <w:tcPr>
            <w:tcW w:w="8647" w:type="dxa"/>
            <w:tcBorders>
              <w:top w:val="single" w:sz="4" w:space="0" w:color="auto"/>
              <w:bottom w:val="single" w:sz="4" w:space="0" w:color="auto"/>
            </w:tcBorders>
          </w:tcPr>
          <w:p w14:paraId="7B6E8074"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Ramalho AA, Mantovani SAS, Delfino BM, Pereira TM, Martins AC, Oliart-Guzmán H, et al. </w:t>
            </w:r>
            <w:r w:rsidRPr="008014E5">
              <w:rPr>
                <w:rFonts w:ascii="Times New Roman" w:hAnsi="Times New Roman" w:cs="Times New Roman"/>
                <w:noProof w:val="0"/>
                <w:sz w:val="24"/>
                <w:szCs w:val="24"/>
              </w:rPr>
              <w:t>Nutritional status of children under 5 years of age in the Brazilian Western Amazon before and after the Interoceanic highway paving: a population-based study. BMC Public Health. 2013;13(1):1098.</w:t>
            </w:r>
          </w:p>
        </w:tc>
      </w:tr>
      <w:tr w:rsidR="000125ED" w:rsidRPr="008014E5" w14:paraId="37D63A28" w14:textId="77777777" w:rsidTr="00FD20F3">
        <w:trPr>
          <w:trHeight w:val="57"/>
        </w:trPr>
        <w:tc>
          <w:tcPr>
            <w:tcW w:w="1134" w:type="dxa"/>
            <w:tcBorders>
              <w:top w:val="single" w:sz="4" w:space="0" w:color="auto"/>
              <w:bottom w:val="single" w:sz="4" w:space="0" w:color="auto"/>
            </w:tcBorders>
            <w:vAlign w:val="center"/>
          </w:tcPr>
          <w:p w14:paraId="7517A58B"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Rocha 2019</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Rocha&lt;/Author&gt;&lt;Year&gt;2019&lt;/Year&gt;&lt;RecNum&gt;79&lt;/RecNum&gt;&lt;DisplayText&gt;[63]&lt;/DisplayText&gt;&lt;record&gt;&lt;rec-number&gt;79&lt;/rec-number&gt;&lt;foreign-keys&gt;&lt;key app="EN" db-id="z5d9tpvr3rrdx1eaddt5se9g0dvs5zvdarfv" timestamp="1599755265"&gt;79&lt;/key&gt;&lt;/foreign-keys&gt;&lt;ref-type name="Journal Article"&gt;17&lt;/ref-type&gt;&lt;contributors&gt;&lt;authors&gt;&lt;author&gt;Rocha, Naruna Pereira&lt;/author&gt;&lt;author&gt;Milagres, Luana Cupertino&lt;/author&gt;&lt;author&gt;Filgueiras, Mariana De Santis&lt;/author&gt;&lt;author&gt;Suhett, Lara Gomes&lt;/author&gt;&lt;author&gt;Silva, Mariane Alves&lt;/author&gt;&lt;author&gt;Albuquerque, Fernanda Martins de&lt;/author&gt;&lt;author&gt;Ribeiro, Andréia Queiroz&lt;/author&gt;&lt;author&gt;Vieira, Sarah Aparecida&lt;/author&gt;&lt;author&gt;Novaes, Juliana Farias de&lt;/author&gt;&lt;/authors&gt;&lt;/contributors&gt;&lt;titles&gt;&lt;title&gt;Association of dietary patterns with excess weight and body adiposity in Brazilian children: the pase-brasil study&lt;/title&gt;&lt;secondary-title&gt;Arquivos Brasileiros de Cardiologia&lt;/secondary-title&gt;&lt;/titles&gt;&lt;periodical&gt;&lt;full-title&gt;Arquivos Brasileiros de Cardiologia&lt;/full-title&gt;&lt;/periodical&gt;&lt;pages&gt;52-59&lt;/pages&gt;&lt;volume&gt;113&lt;/volume&gt;&lt;number&gt;1&lt;/number&gt;&lt;dates&gt;&lt;year&gt;2019&lt;/year&gt;&lt;/dates&gt;&lt;isbn&gt;0066-782X&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3]</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736AC26"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Rocha NP, Milagres LC, Filgueiras MDS, Suhett LG, Silva MA, Albuquerque FMd, et al. </w:t>
            </w:r>
            <w:r w:rsidRPr="008014E5">
              <w:rPr>
                <w:rFonts w:ascii="Times New Roman" w:hAnsi="Times New Roman" w:cs="Times New Roman"/>
                <w:noProof w:val="0"/>
                <w:sz w:val="24"/>
                <w:szCs w:val="24"/>
              </w:rPr>
              <w:t>Association of dietary patterns with excess weight and body adiposity in Brazilian children: the pase-brasil study. Arquivos Brasileiros de Cardiologia. 2019;113(1):52-9.</w:t>
            </w:r>
          </w:p>
          <w:p w14:paraId="777701F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astro APP, Hermsdorff HHM, Milagres LC, Albuquerque FMd, Filgueiras MdS, Rocha NP, et al. </w:t>
            </w:r>
            <w:r w:rsidRPr="008014E5">
              <w:rPr>
                <w:rFonts w:ascii="Times New Roman" w:hAnsi="Times New Roman" w:cs="Times New Roman"/>
                <w:noProof w:val="0"/>
                <w:sz w:val="24"/>
                <w:szCs w:val="24"/>
              </w:rPr>
              <w:t>Increased ApoB/ApoA1 ratio is associated with excess weight, body adiposity, and altered lipid profile in children. Jornal de Pediatria. 2019;95(2):238-46.</w:t>
            </w:r>
          </w:p>
          <w:p w14:paraId="2B92A07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rPr>
              <w:t xml:space="preserve">Suhett LG, Silveira BKS, Filgueiras MDS, Peluzio MdCG, Hermsdorff HHM, de Novaes JF. </w:t>
            </w:r>
            <w:r w:rsidRPr="008014E5">
              <w:rPr>
                <w:rFonts w:ascii="Times New Roman" w:hAnsi="Times New Roman" w:cs="Times New Roman"/>
                <w:noProof w:val="0"/>
                <w:sz w:val="24"/>
                <w:szCs w:val="24"/>
              </w:rPr>
              <w:t>Inverse association of calcium intake with abdominal adiposity and C-reactive protein in Brazilian children. Public health nutrition. 2018;21(10):1912-20.</w:t>
            </w:r>
          </w:p>
          <w:p w14:paraId="3321EEE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uhett LG, Hermsdorff HHM, Rocha NP, Silva MA, Filgueiras MDS, Milagres LC, et al. </w:t>
            </w:r>
            <w:r w:rsidRPr="008014E5">
              <w:rPr>
                <w:rFonts w:ascii="Times New Roman" w:hAnsi="Times New Roman" w:cs="Times New Roman"/>
                <w:noProof w:val="0"/>
                <w:sz w:val="24"/>
                <w:szCs w:val="24"/>
              </w:rPr>
              <w:t>Increased C-reactive protein in Brazilian children: association with cardiometabolic risk and metabolic syndrome components (PASE study). Cardiology Research and Practice. 2019;2019.</w:t>
            </w:r>
          </w:p>
        </w:tc>
      </w:tr>
      <w:tr w:rsidR="000125ED" w:rsidRPr="008014E5" w14:paraId="047A7A5D" w14:textId="77777777" w:rsidTr="00FD20F3">
        <w:trPr>
          <w:trHeight w:val="57"/>
        </w:trPr>
        <w:tc>
          <w:tcPr>
            <w:tcW w:w="1134" w:type="dxa"/>
            <w:tcBorders>
              <w:top w:val="single" w:sz="4" w:space="0" w:color="auto"/>
              <w:bottom w:val="single" w:sz="4" w:space="0" w:color="auto"/>
            </w:tcBorders>
            <w:vAlign w:val="center"/>
          </w:tcPr>
          <w:p w14:paraId="3081D325"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Salomons 2007</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Salomons&lt;/Author&gt;&lt;Year&gt;2007&lt;/Year&gt;&lt;RecNum&gt;73&lt;/RecNum&gt;&lt;DisplayText&gt;[57]&lt;/DisplayText&gt;&lt;record&gt;&lt;rec-number&gt;73&lt;/rec-number&gt;&lt;foreign-keys&gt;&lt;key app="EN" db-id="z5d9tpvr3rrdx1eaddt5se9g0dvs5zvdarfv" timestamp="1599744681"&gt;73&lt;/key&gt;&lt;/foreign-keys&gt;&lt;ref-type name="Journal Article"&gt;17&lt;/ref-type&gt;&lt;contributors&gt;&lt;authors&gt;&lt;author&gt;Salomons, Eline&lt;/author&gt;&lt;author&gt;Rech, Cassiano Ricardo&lt;/author&gt;&lt;author&gt;Loch, Mathias Roberto&lt;/author&gt;&lt;/authors&gt;&lt;/contributors&gt;&lt;titles&gt;&lt;title&gt;Nutritional status of six to ten-year-old schoolchildren in the municipal education system of arapoti, Paraná, Brazil&lt;/title&gt;&lt;secondary-title&gt;2007&lt;/secondary-title&gt;&lt;short-title&gt;Nutritional status of six to ten-year-old schoolchildren in the municipal education system of arapoti, Paraná, Brazil&lt;/short-title&gt;&lt;/titles&gt;&lt;periodical&gt;&lt;full-title&gt;2007&lt;/full-title&gt;&lt;/periodical&gt;&lt;pages&gt;6&lt;/pages&gt;&lt;volume&gt;9&lt;/volume&gt;&lt;number&gt;3&lt;/number&gt;&lt;edition&gt;2007-09-05&lt;/edition&gt;&lt;section&gt;244&lt;/section&gt;&lt;keywords&gt;&lt;keyword&gt;Crescimento físico&lt;/keyword&gt;&lt;keyword&gt;Estado nutricional&lt;/keyword&gt;&lt;keyword&gt;Crianças&lt;/keyword&gt;&lt;keyword&gt;Antropometria. &amp;amp;lt&lt;/keyword&gt;&lt;keyword&gt;p&amp;amp;gt&lt;/keyword&gt;&lt;keyword&gt;Physical growth&lt;/keyword&gt;&lt;keyword&gt;Nutritional status&lt;/keyword&gt;&lt;keyword&gt;Children&lt;/keyword&gt;&lt;keyword&gt;Anthropometry.&lt;/keyword&gt;&lt;/keywords&gt;&lt;dates&gt;&lt;year&gt;2007&lt;/year&gt;&lt;pub-dates&gt;&lt;date&gt;2007-09-24&lt;/date&gt;&lt;/pub-dates&gt;&lt;/dates&gt;&lt;isbn&gt;1980-0037&lt;/isbn&gt;&lt;work-type&gt;Crescimento físico; Estado nutricional; Crianças; Antropometria. &amp;amp;lt;p&amp;amp;gt; Physical growth; Nutritional status; Children; Anthropometry.&lt;/work-type&gt;&lt;urls&gt;&lt;related-urls&gt;&lt;url&gt;https://periodicos.ufsc.br/index.php/rbcdh/article/view/4079&lt;/url&gt;&lt;/related-urls&gt;&lt;/urls&gt;&lt;electronic-resource-num&gt;10.1590/%x&lt;/electronic-resource-num&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7]</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7F8DF845"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Salomons E, Rech CR, Loch MR. Nutritional status of six to ten-year-old schoolchildren in the municipal education system of arapoti, Paraná, Brazil. 2007. 2007;9(3):6.</w:t>
            </w:r>
          </w:p>
        </w:tc>
      </w:tr>
      <w:tr w:rsidR="000125ED" w:rsidRPr="002A0A3E" w14:paraId="22954F01" w14:textId="77777777" w:rsidTr="00FD20F3">
        <w:trPr>
          <w:trHeight w:val="57"/>
        </w:trPr>
        <w:tc>
          <w:tcPr>
            <w:tcW w:w="1134" w:type="dxa"/>
            <w:tcBorders>
              <w:top w:val="single" w:sz="4" w:space="0" w:color="auto"/>
              <w:bottom w:val="single" w:sz="4" w:space="0" w:color="auto"/>
            </w:tcBorders>
            <w:vAlign w:val="center"/>
          </w:tcPr>
          <w:p w14:paraId="69B4E8AC"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Santos 2019</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Santos&lt;/Author&gt;&lt;Year&gt;2019&lt;/Year&gt;&lt;RecNum&gt;74&lt;/RecNum&gt;&lt;DisplayText&gt;[58]&lt;/DisplayText&gt;&lt;record&gt;&lt;rec-number&gt;74&lt;/rec-number&gt;&lt;foreign-keys&gt;&lt;key app="EN" db-id="z5d9tpvr3rrdx1eaddt5se9g0dvs5zvdarfv" timestamp="1599744724"&gt;74&lt;/key&gt;&lt;/foreign-keys&gt;&lt;ref-type name="Journal Article"&gt;17&lt;/ref-type&gt;&lt;contributors&gt;&lt;authors&gt;&lt;author&gt;Santos, Leonardo Pozza&lt;/author&gt;&lt;author&gt;Santos, Ina S.&lt;/author&gt;&lt;author&gt;Matijasevich, Alicia&lt;/author&gt;&lt;author&gt;Barros, Aluísio J. D.&lt;/author&gt;&lt;/authors&gt;&lt;/contributors&gt;&lt;titles&gt;&lt;title&gt;Changes in overall and regional body fatness from childhood to early adolescence&lt;/title&gt;&lt;secondary-title&gt;Scientific Reports&lt;/secondary-title&gt;&lt;/titles&gt;&lt;periodical&gt;&lt;full-title&gt;Scientific Reports&lt;/full-title&gt;&lt;/periodical&gt;&lt;pages&gt;1888&lt;/pages&gt;&lt;volume&gt;9&lt;/volume&gt;&lt;number&gt;1&lt;/number&gt;&lt;dates&gt;&lt;year&gt;2019&lt;/year&gt;&lt;pub-dates&gt;&lt;date&gt;2019/02/13&lt;/date&gt;&lt;/pub-dates&gt;&lt;/dates&gt;&lt;isbn&gt;2045-2322&lt;/isbn&gt;&lt;urls&gt;&lt;related-urls&gt;&lt;url&gt;https://doi.org/10.1038/s41598-019-38486-x&lt;/url&gt;&lt;/related-urls&gt;&lt;/urls&gt;&lt;electronic-resource-num&gt;10.1038/s41598-019-38486-x&lt;/electronic-resource-num&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8]</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C4EF2BD"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antos LP, Santos IS, Matijasevich A, Barros AJD. </w:t>
            </w:r>
            <w:r w:rsidRPr="008014E5">
              <w:rPr>
                <w:rFonts w:ascii="Times New Roman" w:hAnsi="Times New Roman" w:cs="Times New Roman"/>
                <w:noProof w:val="0"/>
                <w:sz w:val="24"/>
                <w:szCs w:val="24"/>
              </w:rPr>
              <w:t>Changes in overall and regional body fatness from childhood to early adolescence. Scientific Reports. 2019;9(1):1888.</w:t>
            </w:r>
          </w:p>
          <w:p w14:paraId="5BC317D9"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antos LP, Assunção MCF, Matijasevich A, Santos IS, Barros AJ. </w:t>
            </w:r>
            <w:r w:rsidRPr="008014E5">
              <w:rPr>
                <w:rFonts w:ascii="Times New Roman" w:hAnsi="Times New Roman" w:cs="Times New Roman"/>
                <w:noProof w:val="0"/>
                <w:sz w:val="24"/>
                <w:szCs w:val="24"/>
              </w:rPr>
              <w:t>Dietary intake patterns of children aged 6 years and their association with socioeconomic and demographic characteristics, early feeding practices and body mass index. BMC Public Health. 2016;16(1):1055.</w:t>
            </w:r>
          </w:p>
          <w:p w14:paraId="6676BBD8"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lastRenderedPageBreak/>
              <w:t>Santos L, Ong K, Day F, Wells J, Matijasevich A, Santos I, et al. Body shape and size in 6-year old children: assessment by three-dimensional photonic scanning. International Journal of Obesity. 2016;40(6):1012-7.</w:t>
            </w:r>
          </w:p>
          <w:p w14:paraId="74112967"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Cruz SHd. O excesso de peso na infância e sua associação com problemas de comportamento, fatores sociodemográficos e biológicos: estudo dos 4 aos 6-7 anos de uma coorte de nascimentos. </w:t>
            </w:r>
            <w:r w:rsidRPr="008014E5">
              <w:rPr>
                <w:rFonts w:ascii="Times New Roman" w:hAnsi="Times New Roman" w:cs="Times New Roman"/>
                <w:noProof w:val="0"/>
                <w:sz w:val="24"/>
                <w:szCs w:val="24"/>
              </w:rPr>
              <w:t>2015.</w:t>
            </w:r>
          </w:p>
          <w:p w14:paraId="516E4FC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da Silva IC, van Hees VT, Ramires VV, Knuth AG, Bielemann RM, Ekelund U, et al. Physical activity levels in three Brazilian birth cohorts as assessed with raw triaxial wrist accelerometry. International journal of epidemiology. 2014;43(6):1959-68.</w:t>
            </w:r>
          </w:p>
          <w:p w14:paraId="0FF651FE"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8014E5">
              <w:rPr>
                <w:rFonts w:ascii="Times New Roman" w:hAnsi="Times New Roman" w:cs="Times New Roman"/>
                <w:noProof w:val="0"/>
                <w:sz w:val="24"/>
                <w:szCs w:val="24"/>
              </w:rPr>
              <w:t>Halal CS, Matijasevich A, Howe LD, Santos IS, Barros FC, Nunes ML. Short sleep duration in the first years of life and obesity/overweight at age 4 years: a birth cohort study. The Journal of pediatrics. 2016;168:99-103. e3.</w:t>
            </w:r>
          </w:p>
          <w:p w14:paraId="77B43D8F"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Buffarini R, Barros AJ, Matijasevich A, de Mola CL, Santos IS. </w:t>
            </w:r>
            <w:r w:rsidRPr="008014E5">
              <w:rPr>
                <w:rFonts w:ascii="Times New Roman" w:hAnsi="Times New Roman" w:cs="Times New Roman"/>
                <w:noProof w:val="0"/>
                <w:sz w:val="24"/>
                <w:szCs w:val="24"/>
              </w:rPr>
              <w:t>Gestational diabetes mellitus, pre-gestational BMI and offspring BMI z-score during infancy and childhood: 2004 Pelotas Birth Cohort. BMJ open. 2019;9(7):e024734.</w:t>
            </w:r>
          </w:p>
          <w:p w14:paraId="58AA914E"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2A0A3E">
              <w:rPr>
                <w:rFonts w:ascii="Times New Roman" w:hAnsi="Times New Roman" w:cs="Times New Roman"/>
                <w:noProof w:val="0"/>
                <w:sz w:val="24"/>
                <w:szCs w:val="24"/>
                <w:lang w:val="es-ES_tradnl"/>
              </w:rPr>
              <w:t xml:space="preserve">Guttier MC, Barcelos RS, Ferreira RW, Bortolotto CC, Dartora WJ, Schmidt MI, et al. </w:t>
            </w:r>
            <w:r w:rsidRPr="008014E5">
              <w:rPr>
                <w:rFonts w:ascii="Times New Roman" w:hAnsi="Times New Roman" w:cs="Times New Roman"/>
                <w:noProof w:val="0"/>
                <w:sz w:val="24"/>
                <w:szCs w:val="24"/>
              </w:rPr>
              <w:t>Repeated high blood pressure at 6 and 11 years at the Pelotas 2004 birth cohort study. BMC public health. 2019;19(1):1260.</w:t>
            </w:r>
          </w:p>
        </w:tc>
      </w:tr>
      <w:tr w:rsidR="000125ED" w:rsidRPr="008014E5" w14:paraId="451517F5" w14:textId="77777777" w:rsidTr="00FD20F3">
        <w:trPr>
          <w:trHeight w:val="57"/>
        </w:trPr>
        <w:tc>
          <w:tcPr>
            <w:tcW w:w="1134" w:type="dxa"/>
            <w:tcBorders>
              <w:top w:val="single" w:sz="4" w:space="0" w:color="auto"/>
              <w:bottom w:val="single" w:sz="4" w:space="0" w:color="auto"/>
            </w:tcBorders>
            <w:vAlign w:val="center"/>
          </w:tcPr>
          <w:p w14:paraId="5504A1E5"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lastRenderedPageBreak/>
              <w:t>Silva 2018</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Silva&lt;/Author&gt;&lt;Year&gt;2018&lt;/Year&gt;&lt;RecNum&gt;76&lt;/RecNum&gt;&lt;DisplayText&gt;[59]&lt;/DisplayText&gt;&lt;record&gt;&lt;rec-number&gt;76&lt;/rec-number&gt;&lt;foreign-keys&gt;&lt;key app="EN" db-id="z5d9tpvr3rrdx1eaddt5se9g0dvs5zvdarfv" timestamp="1599744838"&gt;76&lt;/key&gt;&lt;/foreign-keys&gt;&lt;ref-type name="Journal Article"&gt;17&lt;/ref-type&gt;&lt;contributors&gt;&lt;authors&gt;&lt;author&gt;Silva, Adriana Paula da&lt;/author&gt;&lt;author&gt;Feilbelmann, Taciana Carla Maia&lt;/author&gt;&lt;author&gt;Silva, Daniela Cristina&lt;/author&gt;&lt;author&gt;Palhares, Heloisa Marcelina Cunha&lt;/author&gt;&lt;author&gt;Scatena, Lúcia Marina&lt;/author&gt;&lt;author&gt;Resende, Elisabete Aparecida Mantovani Rodrigues de&lt;/author&gt;&lt;author&gt;Fátima Borges, Maria de&lt;/author&gt;&lt;/authors&gt;&lt;/contributors&gt;&lt;titles&gt;&lt;title&gt;Prevalence of overweight and obesity and associated factors in school children and adolescents in a medium-sized Brazilian city&lt;/title&gt;&lt;secondary-title&gt;Clinics&lt;/secondary-title&gt;&lt;/titles&gt;&lt;periodical&gt;&lt;full-title&gt;Clinics&lt;/full-title&gt;&lt;/periodical&gt;&lt;volume&gt;73&lt;/volume&gt;&lt;dates&gt;&lt;year&gt;2018&lt;/year&gt;&lt;/dates&gt;&lt;isbn&gt;1807-5932&lt;/isbn&gt;&lt;urls&gt;&lt;related-urls&gt;&lt;url&gt;http://www.scielo.br/scielo.php?script=sci_arttext&amp;amp;pid=S1807-59322018000100291&amp;amp;nrm=iso&lt;/url&gt;&lt;/related-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59]</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2DC3A170"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ilva APd, Feilbelmann TCM, Silva DC, Palhares HMC, Scatena LM, Resende EAMRd, et al. </w:t>
            </w:r>
            <w:r w:rsidRPr="008014E5">
              <w:rPr>
                <w:rFonts w:ascii="Times New Roman" w:hAnsi="Times New Roman" w:cs="Times New Roman"/>
                <w:noProof w:val="0"/>
                <w:sz w:val="24"/>
                <w:szCs w:val="24"/>
              </w:rPr>
              <w:t>Prevalence of overweight and obesity and associated factors in school children and adolescents in a medium-sized Brazilian city. Clinics. 2018;73.</w:t>
            </w:r>
          </w:p>
        </w:tc>
      </w:tr>
      <w:tr w:rsidR="000125ED" w:rsidRPr="008014E5" w14:paraId="452D64A5" w14:textId="77777777" w:rsidTr="00FD20F3">
        <w:trPr>
          <w:trHeight w:val="57"/>
        </w:trPr>
        <w:tc>
          <w:tcPr>
            <w:tcW w:w="1134" w:type="dxa"/>
            <w:tcBorders>
              <w:top w:val="single" w:sz="4" w:space="0" w:color="auto"/>
              <w:bottom w:val="single" w:sz="4" w:space="0" w:color="auto"/>
            </w:tcBorders>
            <w:vAlign w:val="center"/>
          </w:tcPr>
          <w:p w14:paraId="5544FCC7"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Strufaldi 2011</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Strufaldi&lt;/Author&gt;&lt;Year&gt;2011&lt;/Year&gt;&lt;RecNum&gt;77&lt;/RecNum&gt;&lt;DisplayText&gt;[60]&lt;/DisplayText&gt;&lt;record&gt;&lt;rec-number&gt;77&lt;/rec-number&gt;&lt;foreign-keys&gt;&lt;key app="EN" db-id="z5d9tpvr3rrdx1eaddt5se9g0dvs5zvdarfv" timestamp="1599744877"&gt;77&lt;/key&gt;&lt;/foreign-keys&gt;&lt;ref-type name="Journal Article"&gt;17&lt;/ref-type&gt;&lt;contributors&gt;&lt;authors&gt;&lt;author&gt;Strufaldi, Maria Wany Louzada&lt;/author&gt;&lt;author&gt;Silva, Edina Mariko Koga da&lt;/author&gt;&lt;author&gt;Puccini, Rosana Fiorini&lt;/author&gt;&lt;/authors&gt;&lt;/contributors&gt;&lt;titles&gt;&lt;title&gt;Sobrepeso e obesidade em escolares pré-púberes: associação com baixo peso ao nascer e antecedentes familiares para doença cardiovascular. Embu região metropolitana de São Paulo, 2006&lt;/title&gt;&lt;secondary-title&gt;Ciência &amp;amp; Saúde Coletiva&lt;/secondary-title&gt;&lt;/titles&gt;&lt;periodical&gt;&lt;full-title&gt;Cien Saude Colet&lt;/full-title&gt;&lt;abbr-1&gt;Ciencia &amp;amp; saude coletiva&lt;/abbr-1&gt;&lt;/periodical&gt;&lt;pages&gt;4465-4472&lt;/pages&gt;&lt;volume&gt;16&lt;/volume&gt;&lt;dates&gt;&lt;year&gt;2011&lt;/year&gt;&lt;/dates&gt;&lt;isbn&gt;1413-8123&lt;/isbn&gt;&lt;urls&gt;&lt;related-urls&gt;&lt;url&gt;http://www.scielo.br/scielo.php?script=sci_arttext&amp;amp;pid=S1413-81232011001200019&amp;amp;nrm=iso&lt;/url&gt;&lt;/related-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0]</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2A231EA" w14:textId="77777777" w:rsidR="000125ED" w:rsidRPr="00792089"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lang w:val="pt-BR"/>
              </w:rPr>
            </w:pPr>
            <w:r w:rsidRPr="002A0A3E">
              <w:rPr>
                <w:rFonts w:ascii="Times New Roman" w:hAnsi="Times New Roman" w:cs="Times New Roman"/>
                <w:noProof w:val="0"/>
                <w:sz w:val="24"/>
                <w:szCs w:val="24"/>
              </w:rPr>
              <w:t xml:space="preserve">Strufaldi MWL, Silva EMKd, Puccini RF. </w:t>
            </w:r>
            <w:r w:rsidRPr="00192716">
              <w:rPr>
                <w:rFonts w:ascii="Times New Roman" w:hAnsi="Times New Roman" w:cs="Times New Roman"/>
                <w:noProof w:val="0"/>
                <w:sz w:val="24"/>
                <w:szCs w:val="24"/>
                <w:lang w:val="pt-BR"/>
              </w:rPr>
              <w:t xml:space="preserve">Sobrepeso e obesidade em escolares pré-púberes: associação com baixo peso ao nascer e antecedentes familiares para doença cardiovascular. </w:t>
            </w:r>
            <w:r w:rsidRPr="00792089">
              <w:rPr>
                <w:rFonts w:ascii="Times New Roman" w:hAnsi="Times New Roman" w:cs="Times New Roman"/>
                <w:noProof w:val="0"/>
                <w:sz w:val="24"/>
                <w:szCs w:val="24"/>
                <w:lang w:val="pt-BR"/>
              </w:rPr>
              <w:t>Embu região metropolitana de São Paulo, 2006. Cien Saude Colet. 2011;16:4465-72.</w:t>
            </w:r>
          </w:p>
          <w:p w14:paraId="3361ACC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Strufaldi MWL, Da Silva EMK, Puccini RF. </w:t>
            </w:r>
            <w:r w:rsidRPr="008014E5">
              <w:rPr>
                <w:rFonts w:ascii="Times New Roman" w:hAnsi="Times New Roman" w:cs="Times New Roman"/>
                <w:noProof w:val="0"/>
                <w:sz w:val="24"/>
                <w:szCs w:val="24"/>
              </w:rPr>
              <w:t>Metabolic syndrome among prepubertal Brazilian schoolchildren. Diabetes and Vascular Disease Research. 2008;5(4):291-7.</w:t>
            </w:r>
          </w:p>
        </w:tc>
      </w:tr>
      <w:tr w:rsidR="000125ED" w:rsidRPr="008014E5" w14:paraId="4EB7333F" w14:textId="77777777" w:rsidTr="00FD20F3">
        <w:trPr>
          <w:trHeight w:val="57"/>
        </w:trPr>
        <w:tc>
          <w:tcPr>
            <w:tcW w:w="1134" w:type="dxa"/>
            <w:tcBorders>
              <w:top w:val="single" w:sz="4" w:space="0" w:color="auto"/>
              <w:bottom w:val="single" w:sz="4" w:space="0" w:color="auto"/>
            </w:tcBorders>
            <w:vAlign w:val="center"/>
          </w:tcPr>
          <w:p w14:paraId="797AE36E"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Travi 2012</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Travi&lt;/Author&gt;&lt;Year&gt;2012&lt;/Year&gt;&lt;RecNum&gt;34&lt;/RecNum&gt;&lt;DisplayText&gt;[61]&lt;/DisplayText&gt;&lt;record&gt;&lt;rec-number&gt;34&lt;/rec-number&gt;&lt;foreign-keys&gt;&lt;key app="EN" db-id="z5d9tpvr3rrdx1eaddt5se9g0dvs5zvdarfv" timestamp="1599742706"&gt;34&lt;/key&gt;&lt;/foreign-keys&gt;&lt;ref-type name="Journal Article"&gt;17&lt;/ref-type&gt;&lt;contributors&gt;&lt;authors&gt;&lt;author&gt;Travi, Maria Isabel Carneiro&lt;/author&gt;&lt;author&gt;de Oliveira Bastos, Paulo Roberto Haidamus&lt;/author&gt;&lt;author&gt;Pontes, Elenir Rose Jardim Cury&lt;/author&gt;&lt;/authors&gt;&lt;/contributors&gt;&lt;titles&gt;&lt;title&gt;Prevalência de sobrepeso, obesidade e circunferência abdominal alterada em escolares de 6 a 11 anos de idade em Campo Grande/MS&lt;/title&gt;&lt;secondary-title&gt;Revista Brasileira em Promoção da Saúde&lt;/secondary-title&gt;&lt;/titles&gt;&lt;periodical&gt;&lt;full-title&gt;Revista Brasileira em Promoção da Saúde&lt;/full-title&gt;&lt;/periodical&gt;&lt;pages&gt;54-62&lt;/pages&gt;&lt;volume&gt;24&lt;/volume&gt;&lt;number&gt;1&lt;/number&gt;&lt;dates&gt;&lt;year&gt;2012&lt;/year&gt;&lt;/dates&gt;&lt;isbn&gt;1806-1230&lt;/isbn&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1]</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7A73FCD3"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Travi MIC, de Oliveira Bastos PRH, Pontes ERJC. Prevalência de sobrepeso, obesidade e circunferência abdominal alterada em escolares de 6 a 11 anos de idade em Campo Grande/MS. </w:t>
            </w:r>
            <w:r w:rsidRPr="008014E5">
              <w:rPr>
                <w:rFonts w:ascii="Times New Roman" w:hAnsi="Times New Roman" w:cs="Times New Roman"/>
                <w:noProof w:val="0"/>
                <w:sz w:val="24"/>
                <w:szCs w:val="24"/>
              </w:rPr>
              <w:t>Revista Brasileira em Promoção da Saúde. 2012;24(1):54-62.</w:t>
            </w:r>
          </w:p>
        </w:tc>
      </w:tr>
      <w:tr w:rsidR="000125ED" w:rsidRPr="008014E5" w14:paraId="50A6F205" w14:textId="77777777" w:rsidTr="00FD20F3">
        <w:trPr>
          <w:trHeight w:val="57"/>
        </w:trPr>
        <w:tc>
          <w:tcPr>
            <w:tcW w:w="1134" w:type="dxa"/>
            <w:tcBorders>
              <w:top w:val="single" w:sz="4" w:space="0" w:color="auto"/>
              <w:bottom w:val="single" w:sz="4" w:space="0" w:color="auto"/>
            </w:tcBorders>
            <w:vAlign w:val="center"/>
          </w:tcPr>
          <w:p w14:paraId="6535D6D2" w14:textId="77777777" w:rsidR="000125ED" w:rsidRPr="008014E5" w:rsidRDefault="000125ED" w:rsidP="00FD20F3">
            <w:pPr>
              <w:spacing w:after="0"/>
              <w:rPr>
                <w:rFonts w:ascii="Times New Roman" w:hAnsi="Times New Roman" w:cs="Times New Roman"/>
                <w:sz w:val="24"/>
                <w:szCs w:val="24"/>
                <w:lang w:val="en-US"/>
              </w:rPr>
            </w:pPr>
            <w:r w:rsidRPr="008014E5">
              <w:rPr>
                <w:rFonts w:ascii="Times New Roman" w:eastAsia="Times New Roman" w:hAnsi="Times New Roman" w:cs="Times New Roman"/>
                <w:sz w:val="24"/>
                <w:szCs w:val="24"/>
                <w:lang w:val="en-US" w:eastAsia="pt-BR"/>
              </w:rPr>
              <w:t>Villa 2014</w:t>
            </w:r>
            <w:r w:rsidRPr="00CC74BA">
              <w:rPr>
                <w:rFonts w:ascii="Times New Roman" w:eastAsia="Times New Roman" w:hAnsi="Times New Roman" w:cs="Times New Roman"/>
                <w:sz w:val="24"/>
                <w:szCs w:val="24"/>
                <w:highlight w:val="lightGray"/>
                <w:lang w:val="en-US" w:eastAsia="pt-BR"/>
              </w:rPr>
              <w:fldChar w:fldCharType="begin"/>
            </w:r>
            <w:r w:rsidRPr="00CC74BA">
              <w:rPr>
                <w:rFonts w:ascii="Times New Roman" w:eastAsia="Times New Roman" w:hAnsi="Times New Roman" w:cs="Times New Roman"/>
                <w:sz w:val="24"/>
                <w:szCs w:val="24"/>
                <w:highlight w:val="lightGray"/>
                <w:lang w:val="en-US" w:eastAsia="pt-BR"/>
              </w:rPr>
              <w:instrText xml:space="preserve"> ADDIN EN.CITE &lt;EndNote&gt;&lt;Cite&gt;&lt;Author&gt;Villa&lt;/Author&gt;&lt;Year&gt;2014&lt;/Year&gt;&lt;RecNum&gt;78&lt;/RecNum&gt;&lt;DisplayText&gt;[62]&lt;/DisplayText&gt;&lt;record&gt;&lt;rec-number&gt;78&lt;/rec-number&gt;&lt;foreign-keys&gt;&lt;key app="EN" db-id="z5d9tpvr3rrdx1eaddt5se9g0dvs5zvdarfv" timestamp="1599745194"&gt;78&lt;/key&gt;&lt;/foreign-keys&gt;&lt;ref-type name="Thesis"&gt;32&lt;/ref-type&gt;&lt;contributors&gt;&lt;authors&gt;&lt;author&gt;Villa, Júlia Khéde Dourado&lt;/author&gt;&lt;/authors&gt;&lt;/contributors&gt;&lt;titles&gt;&lt;title&gt;Padrões alimentares e escore de síndrome metabólica em crianças de 8 e 9 anos do município de Viçosa, Minas Gerais. &lt;/title&gt;&lt;secondary-title&gt;Universidade Federal de Viçosa&lt;/secondary-title&gt;&lt;/titles&gt;&lt;periodical&gt;&lt;full-title&gt;Universidade Federal de Viçosa&lt;/full-title&gt;&lt;/periodical&gt;&lt;dates&gt;&lt;year&gt;2014&lt;/year&gt;&lt;/dates&gt;&lt;urls&gt;&lt;/urls&gt;&lt;/record&gt;&lt;/Cite&gt;&lt;/EndNote&gt;</w:instrText>
            </w:r>
            <w:r w:rsidRPr="00CC74BA">
              <w:rPr>
                <w:rFonts w:ascii="Times New Roman" w:eastAsia="Times New Roman" w:hAnsi="Times New Roman" w:cs="Times New Roman"/>
                <w:sz w:val="24"/>
                <w:szCs w:val="24"/>
                <w:highlight w:val="lightGray"/>
                <w:lang w:val="en-US" w:eastAsia="pt-BR"/>
              </w:rPr>
              <w:fldChar w:fldCharType="separate"/>
            </w:r>
            <w:r w:rsidRPr="00CC74BA">
              <w:rPr>
                <w:rFonts w:ascii="Times New Roman" w:eastAsia="Times New Roman" w:hAnsi="Times New Roman" w:cs="Times New Roman"/>
                <w:sz w:val="24"/>
                <w:szCs w:val="24"/>
                <w:highlight w:val="lightGray"/>
                <w:lang w:val="en-US" w:eastAsia="pt-BR"/>
              </w:rPr>
              <w:t>[62]</w:t>
            </w:r>
            <w:r w:rsidRPr="00CC74BA">
              <w:rPr>
                <w:rFonts w:ascii="Times New Roman" w:eastAsia="Times New Roman" w:hAnsi="Times New Roman" w:cs="Times New Roman"/>
                <w:sz w:val="24"/>
                <w:szCs w:val="24"/>
                <w:highlight w:val="lightGray"/>
                <w:lang w:val="en-US" w:eastAsia="pt-BR"/>
              </w:rPr>
              <w:fldChar w:fldCharType="end"/>
            </w:r>
          </w:p>
        </w:tc>
        <w:tc>
          <w:tcPr>
            <w:tcW w:w="8647" w:type="dxa"/>
            <w:tcBorders>
              <w:top w:val="single" w:sz="4" w:space="0" w:color="auto"/>
              <w:bottom w:val="single" w:sz="4" w:space="0" w:color="auto"/>
            </w:tcBorders>
          </w:tcPr>
          <w:p w14:paraId="5D7F1572"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Villa JKD. Padrões alimentares e escore de síndrome metabólica em crianças de 8 e 9 anos do município de Viçosa, Minas Gerais. </w:t>
            </w:r>
            <w:r w:rsidRPr="008014E5">
              <w:rPr>
                <w:rFonts w:ascii="Times New Roman" w:hAnsi="Times New Roman" w:cs="Times New Roman"/>
                <w:noProof w:val="0"/>
                <w:sz w:val="24"/>
                <w:szCs w:val="24"/>
              </w:rPr>
              <w:t>2014.</w:t>
            </w:r>
          </w:p>
          <w:p w14:paraId="6F66AA7A" w14:textId="77777777" w:rsidR="000125ED" w:rsidRPr="008014E5" w:rsidRDefault="000125ED" w:rsidP="00FD20F3">
            <w:pPr>
              <w:pStyle w:val="EndNoteBibliography"/>
              <w:numPr>
                <w:ilvl w:val="0"/>
                <w:numId w:val="6"/>
              </w:numPr>
              <w:tabs>
                <w:tab w:val="left" w:pos="359"/>
              </w:tabs>
              <w:spacing w:after="0"/>
              <w:ind w:left="217" w:hanging="283"/>
              <w:jc w:val="both"/>
              <w:rPr>
                <w:rFonts w:ascii="Times New Roman" w:hAnsi="Times New Roman" w:cs="Times New Roman"/>
                <w:noProof w:val="0"/>
                <w:sz w:val="24"/>
                <w:szCs w:val="24"/>
              </w:rPr>
            </w:pPr>
            <w:r w:rsidRPr="00192716">
              <w:rPr>
                <w:rFonts w:ascii="Times New Roman" w:hAnsi="Times New Roman" w:cs="Times New Roman"/>
                <w:noProof w:val="0"/>
                <w:sz w:val="24"/>
                <w:szCs w:val="24"/>
                <w:lang w:val="pt-BR"/>
              </w:rPr>
              <w:t xml:space="preserve">Magalhães EIdS. Relação da ingestão de macro e micronutrientes com fatores de risco cardiovasculares em crianças de Viçosa-MG. </w:t>
            </w:r>
            <w:r w:rsidRPr="008014E5">
              <w:rPr>
                <w:rFonts w:ascii="Times New Roman" w:hAnsi="Times New Roman" w:cs="Times New Roman"/>
                <w:noProof w:val="0"/>
                <w:sz w:val="24"/>
                <w:szCs w:val="24"/>
              </w:rPr>
              <w:t>2014.</w:t>
            </w:r>
          </w:p>
        </w:tc>
      </w:tr>
    </w:tbl>
    <w:p w14:paraId="2F9F92A4" w14:textId="77777777" w:rsidR="000125ED" w:rsidRPr="00731507" w:rsidRDefault="000125ED" w:rsidP="000125ED">
      <w:pPr>
        <w:pStyle w:val="EndNoteBibliography"/>
        <w:spacing w:after="0" w:line="360" w:lineRule="auto"/>
        <w:ind w:left="720" w:hanging="720"/>
        <w:jc w:val="both"/>
        <w:rPr>
          <w:rFonts w:ascii="Times New Roman" w:hAnsi="Times New Roman" w:cs="Times New Roman"/>
          <w:noProof w:val="0"/>
          <w:sz w:val="24"/>
          <w:szCs w:val="24"/>
        </w:rPr>
      </w:pPr>
      <w:r w:rsidRPr="00731507">
        <w:rPr>
          <w:rFonts w:ascii="Times New Roman" w:eastAsia="Times New Roman" w:hAnsi="Times New Roman" w:cs="Times New Roman"/>
          <w:noProof w:val="0"/>
          <w:sz w:val="24"/>
          <w:szCs w:val="24"/>
          <w:vertAlign w:val="superscript"/>
          <w:lang w:eastAsia="pt-BR"/>
        </w:rPr>
        <w:t>a</w:t>
      </w:r>
      <w:r w:rsidRPr="00CC74BA">
        <w:rPr>
          <w:rFonts w:ascii="Times New Roman" w:eastAsia="Times New Roman" w:hAnsi="Times New Roman" w:cs="Times New Roman"/>
          <w:noProof w:val="0"/>
          <w:sz w:val="24"/>
          <w:szCs w:val="24"/>
          <w:lang w:eastAsia="pt-BR"/>
        </w:rPr>
        <w:t xml:space="preserve"> </w:t>
      </w:r>
      <w:r w:rsidRPr="00731507">
        <w:rPr>
          <w:rFonts w:ascii="Times New Roman" w:hAnsi="Times New Roman" w:cs="Times New Roman"/>
          <w:noProof w:val="0"/>
          <w:sz w:val="24"/>
          <w:szCs w:val="24"/>
        </w:rPr>
        <w:t>One publication reported results of two studies, held in 2003 and 2010.</w:t>
      </w:r>
      <w:r w:rsidRPr="00731507">
        <w:rPr>
          <w:rFonts w:ascii="Times New Roman" w:hAnsi="Times New Roman" w:cs="Times New Roman"/>
          <w:noProof w:val="0"/>
          <w:sz w:val="24"/>
          <w:szCs w:val="24"/>
        </w:rPr>
        <w:br w:type="page"/>
      </w:r>
    </w:p>
    <w:p w14:paraId="17C97BD7" w14:textId="1FF09DA6" w:rsidR="000125ED" w:rsidRPr="00731507" w:rsidRDefault="000125ED" w:rsidP="000125ED">
      <w:pPr>
        <w:pStyle w:val="EndNoteBibliography"/>
        <w:spacing w:after="0" w:line="360" w:lineRule="auto"/>
        <w:jc w:val="both"/>
        <w:rPr>
          <w:rFonts w:ascii="Times New Roman" w:hAnsi="Times New Roman" w:cs="Times New Roman"/>
          <w:b/>
          <w:bCs/>
          <w:noProof w:val="0"/>
          <w:sz w:val="24"/>
          <w:szCs w:val="24"/>
          <w:u w:val="single"/>
        </w:rPr>
      </w:pPr>
      <w:bookmarkStart w:id="3" w:name="_Hlk57276928"/>
      <w:r w:rsidRPr="00731507">
        <w:rPr>
          <w:rFonts w:ascii="Times New Roman" w:hAnsi="Times New Roman" w:cs="Times New Roman"/>
          <w:b/>
          <w:bCs/>
          <w:noProof w:val="0"/>
          <w:sz w:val="24"/>
          <w:szCs w:val="24"/>
        </w:rPr>
        <w:lastRenderedPageBreak/>
        <w:t xml:space="preserve">Supplementary Material 2 - Reason for exclusion of reports assessed for data extraction </w:t>
      </w:r>
      <w:bookmarkEnd w:id="3"/>
      <w:r w:rsidRPr="00731507">
        <w:rPr>
          <w:rFonts w:ascii="Times New Roman" w:hAnsi="Times New Roman" w:cs="Times New Roman"/>
          <w:b/>
          <w:bCs/>
          <w:noProof w:val="0"/>
          <w:sz w:val="24"/>
          <w:szCs w:val="24"/>
        </w:rPr>
        <w:t>(n = 222)</w:t>
      </w:r>
      <w:r>
        <w:rPr>
          <w:rFonts w:ascii="Times New Roman" w:hAnsi="Times New Roman" w:cs="Times New Roman"/>
          <w:b/>
          <w:bCs/>
          <w:noProof w:val="0"/>
          <w:sz w:val="24"/>
          <w:szCs w:val="24"/>
        </w:rPr>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7"/>
      </w:tblGrid>
      <w:tr w:rsidR="000125ED" w:rsidRPr="002A0A3E" w14:paraId="5A3CB66F" w14:textId="77777777" w:rsidTr="00FD20F3">
        <w:tc>
          <w:tcPr>
            <w:tcW w:w="9747" w:type="dxa"/>
            <w:tcBorders>
              <w:top w:val="single" w:sz="4" w:space="0" w:color="auto"/>
              <w:bottom w:val="single" w:sz="4" w:space="0" w:color="auto"/>
            </w:tcBorders>
          </w:tcPr>
          <w:p w14:paraId="27A0ADEA" w14:textId="77777777" w:rsidR="000125ED" w:rsidRPr="008014E5" w:rsidRDefault="000125ED" w:rsidP="00FD20F3">
            <w:pPr>
              <w:jc w:val="both"/>
              <w:rPr>
                <w:rFonts w:ascii="Times New Roman" w:hAnsi="Times New Roman" w:cs="Times New Roman"/>
                <w:b/>
                <w:bCs/>
                <w:sz w:val="24"/>
                <w:szCs w:val="24"/>
                <w:lang w:val="en-US"/>
              </w:rPr>
            </w:pPr>
            <w:bookmarkStart w:id="4" w:name="_Hlk57276328"/>
            <w:r w:rsidRPr="008014E5">
              <w:rPr>
                <w:rFonts w:ascii="Times New Roman" w:hAnsi="Times New Roman" w:cs="Times New Roman"/>
                <w:b/>
                <w:bCs/>
                <w:sz w:val="24"/>
                <w:szCs w:val="24"/>
                <w:lang w:val="en-US"/>
              </w:rPr>
              <w:t>Study did not report all needed data and/or did not sent enough data after request (n = 109)</w:t>
            </w:r>
          </w:p>
        </w:tc>
      </w:tr>
      <w:bookmarkEnd w:id="4"/>
      <w:tr w:rsidR="000125ED" w:rsidRPr="008014E5" w14:paraId="4CCC7CD3" w14:textId="77777777" w:rsidTr="00FD20F3">
        <w:tc>
          <w:tcPr>
            <w:tcW w:w="9747" w:type="dxa"/>
            <w:tcBorders>
              <w:top w:val="single" w:sz="4" w:space="0" w:color="auto"/>
            </w:tcBorders>
          </w:tcPr>
          <w:p w14:paraId="662FA4A7"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e Abreu RBF. Prevalência do excesso de peso em escolares do município de Belo Horizonte/MG-2ª fase do estudo do coração de Belo Horizonte. </w:t>
            </w:r>
            <w:r w:rsidRPr="008014E5">
              <w:rPr>
                <w:rFonts w:ascii="Times New Roman" w:hAnsi="Times New Roman" w:cs="Times New Roman"/>
                <w:sz w:val="24"/>
                <w:szCs w:val="24"/>
                <w:lang w:val="en-US"/>
              </w:rPr>
              <w:t>2013.</w:t>
            </w:r>
          </w:p>
        </w:tc>
      </w:tr>
      <w:tr w:rsidR="000125ED" w:rsidRPr="008014E5" w14:paraId="5BE5EACE" w14:textId="77777777" w:rsidTr="00FD20F3">
        <w:tc>
          <w:tcPr>
            <w:tcW w:w="9747" w:type="dxa"/>
          </w:tcPr>
          <w:p w14:paraId="5BDD828B"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Almeida CAN, Ramos APP, João CA, et al. Jardinópolis sem anemia, primeira fase: avaliação antropométrica e do estado nutricional de ferro. </w:t>
            </w:r>
            <w:r w:rsidRPr="008014E5">
              <w:rPr>
                <w:rFonts w:ascii="Times New Roman" w:hAnsi="Times New Roman" w:cs="Times New Roman"/>
                <w:sz w:val="24"/>
                <w:szCs w:val="24"/>
                <w:lang w:val="en-US"/>
              </w:rPr>
              <w:t>Rev Paul Pediatr 2007;25(3):254-57.</w:t>
            </w:r>
          </w:p>
        </w:tc>
      </w:tr>
      <w:tr w:rsidR="000125ED" w:rsidRPr="008014E5" w14:paraId="771D1CC9" w14:textId="77777777" w:rsidTr="00FD20F3">
        <w:tc>
          <w:tcPr>
            <w:tcW w:w="9747" w:type="dxa"/>
          </w:tcPr>
          <w:p w14:paraId="1E6DD8A6"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Andrade DEGd. Prevalência de sobrepeso e obesidade em crianças de escolas públicas e privadas do ensino fundamental da cidade de Franca-SP e alguns fatores de risco associados. </w:t>
            </w:r>
            <w:r w:rsidRPr="008014E5">
              <w:rPr>
                <w:rFonts w:ascii="Times New Roman" w:hAnsi="Times New Roman" w:cs="Times New Roman"/>
                <w:sz w:val="24"/>
                <w:szCs w:val="24"/>
                <w:lang w:val="en-US"/>
              </w:rPr>
              <w:t>Universidade de São Paulo, 2006.</w:t>
            </w:r>
          </w:p>
        </w:tc>
      </w:tr>
      <w:tr w:rsidR="000125ED" w:rsidRPr="008014E5" w14:paraId="47FD5A29" w14:textId="77777777" w:rsidTr="00FD20F3">
        <w:tc>
          <w:tcPr>
            <w:tcW w:w="9747" w:type="dxa"/>
          </w:tcPr>
          <w:p w14:paraId="32E64BF9" w14:textId="77777777" w:rsidR="000125ED" w:rsidRPr="00792089" w:rsidRDefault="000125ED" w:rsidP="00FD20F3">
            <w:pPr>
              <w:pStyle w:val="ListParagraph"/>
              <w:numPr>
                <w:ilvl w:val="0"/>
                <w:numId w:val="7"/>
              </w:numPr>
              <w:ind w:left="284" w:hanging="284"/>
              <w:jc w:val="both"/>
              <w:rPr>
                <w:rFonts w:ascii="Times New Roman" w:hAnsi="Times New Roman" w:cs="Times New Roman"/>
                <w:sz w:val="24"/>
                <w:szCs w:val="24"/>
              </w:rPr>
            </w:pPr>
            <w:r w:rsidRPr="00192716">
              <w:rPr>
                <w:rFonts w:ascii="Times New Roman" w:hAnsi="Times New Roman" w:cs="Times New Roman"/>
                <w:sz w:val="24"/>
                <w:szCs w:val="24"/>
              </w:rPr>
              <w:t xml:space="preserve">Anjos LAd, Castro IRRd, Engstrom EM, et al. Crescimento e estado nutricional em amostra probabilística de escolares no Município do Rio de Janeiro, 1999. </w:t>
            </w:r>
            <w:r w:rsidRPr="00792089">
              <w:rPr>
                <w:rFonts w:ascii="Times New Roman" w:hAnsi="Times New Roman" w:cs="Times New Roman"/>
                <w:sz w:val="24"/>
                <w:szCs w:val="24"/>
              </w:rPr>
              <w:t>Cadernos de Saúde Pública 2003;19:S171-S79.</w:t>
            </w:r>
          </w:p>
        </w:tc>
      </w:tr>
      <w:tr w:rsidR="000125ED" w:rsidRPr="002A0A3E" w14:paraId="7AADC7A1" w14:textId="77777777" w:rsidTr="00FD20F3">
        <w:tc>
          <w:tcPr>
            <w:tcW w:w="9747" w:type="dxa"/>
          </w:tcPr>
          <w:p w14:paraId="5D78B467"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Assis MAAd, Rolland-Cachera MF, Vasconcelos FdAGd, et al. </w:t>
            </w:r>
            <w:r w:rsidRPr="008014E5">
              <w:rPr>
                <w:rFonts w:ascii="Times New Roman" w:hAnsi="Times New Roman" w:cs="Times New Roman"/>
                <w:sz w:val="24"/>
                <w:szCs w:val="24"/>
                <w:lang w:val="en-US"/>
              </w:rPr>
              <w:t>Overweight and thinness in 7-9 year old children from Florianópolis, Southern Brazil: a comparison with a French study using a similar protocol. Rev Nutr 2006;19(3):299-308.</w:t>
            </w:r>
          </w:p>
        </w:tc>
      </w:tr>
      <w:tr w:rsidR="000125ED" w:rsidRPr="008014E5" w14:paraId="102AE95C" w14:textId="77777777" w:rsidTr="00FD20F3">
        <w:tc>
          <w:tcPr>
            <w:tcW w:w="9747" w:type="dxa"/>
          </w:tcPr>
          <w:p w14:paraId="77D0611F"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Augusto RA, Cobayashi F, Cardoso MA. </w:t>
            </w:r>
            <w:r w:rsidRPr="008014E5">
              <w:rPr>
                <w:rFonts w:ascii="Times New Roman" w:hAnsi="Times New Roman" w:cs="Times New Roman"/>
                <w:sz w:val="24"/>
                <w:szCs w:val="24"/>
                <w:lang w:val="en-US"/>
              </w:rPr>
              <w:t>Associations between low consumption of fruits and vegetables and nutritional deficiencies in Brazilian schoolchildren. Public Health Nutrition 2015;18(5):927-35.</w:t>
            </w:r>
          </w:p>
        </w:tc>
      </w:tr>
      <w:tr w:rsidR="000125ED" w:rsidRPr="008014E5" w14:paraId="1BCC251F" w14:textId="77777777" w:rsidTr="00FD20F3">
        <w:tc>
          <w:tcPr>
            <w:tcW w:w="9747" w:type="dxa"/>
          </w:tcPr>
          <w:p w14:paraId="59473514"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Azambuja APdO, Oliveira ERN, Azambuja MdA, et al. Prevalência e fatores associados ao excesso de peso em escolares. </w:t>
            </w:r>
            <w:r w:rsidRPr="008014E5">
              <w:rPr>
                <w:rFonts w:ascii="Times New Roman" w:hAnsi="Times New Roman" w:cs="Times New Roman"/>
                <w:sz w:val="24"/>
                <w:szCs w:val="24"/>
                <w:lang w:val="en-US"/>
              </w:rPr>
              <w:t>Rev baiana saúde pública 2012</w:t>
            </w:r>
          </w:p>
        </w:tc>
      </w:tr>
      <w:tr w:rsidR="000125ED" w:rsidRPr="008014E5" w14:paraId="2BEEC901" w14:textId="77777777" w:rsidTr="00FD20F3">
        <w:tc>
          <w:tcPr>
            <w:tcW w:w="9747" w:type="dxa"/>
          </w:tcPr>
          <w:p w14:paraId="01B8DC79"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 Azambuja APdO, Netto-Oliveira ER, Oliveira AABd, et al. Prevalência de sobrepeso/obesidade e nível econômico de escolares. </w:t>
            </w:r>
            <w:r w:rsidRPr="008014E5">
              <w:rPr>
                <w:rFonts w:ascii="Times New Roman" w:hAnsi="Times New Roman" w:cs="Times New Roman"/>
                <w:sz w:val="24"/>
                <w:szCs w:val="24"/>
                <w:lang w:val="en-US"/>
              </w:rPr>
              <w:t>Rev Paul Pediatr 2013;31(2):166-71.</w:t>
            </w:r>
          </w:p>
        </w:tc>
      </w:tr>
      <w:tr w:rsidR="000125ED" w:rsidRPr="008014E5" w14:paraId="17B23DFD" w14:textId="77777777" w:rsidTr="00FD20F3">
        <w:tc>
          <w:tcPr>
            <w:tcW w:w="9747" w:type="dxa"/>
          </w:tcPr>
          <w:p w14:paraId="02A1E3F1" w14:textId="77777777" w:rsidR="000125ED" w:rsidRPr="008014E5" w:rsidRDefault="000125ED" w:rsidP="00FD20F3">
            <w:pPr>
              <w:pStyle w:val="ListParagraph"/>
              <w:numPr>
                <w:ilvl w:val="0"/>
                <w:numId w:val="7"/>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Wellington Oliveira Barros J. Programação fetal e aptidão física em crianças dos 07 aos 09 anos de idade do município de Vitória de Santo Antão-PE. </w:t>
            </w:r>
            <w:r w:rsidRPr="008014E5">
              <w:rPr>
                <w:rFonts w:ascii="Times New Roman" w:hAnsi="Times New Roman" w:cs="Times New Roman"/>
                <w:sz w:val="24"/>
                <w:szCs w:val="24"/>
                <w:lang w:val="en-US"/>
              </w:rPr>
              <w:t>Universidade Federal de Pernambuco, 2011.</w:t>
            </w:r>
          </w:p>
        </w:tc>
      </w:tr>
      <w:tr w:rsidR="000125ED" w:rsidRPr="008014E5" w14:paraId="3759EF06" w14:textId="77777777" w:rsidTr="00FD20F3">
        <w:tc>
          <w:tcPr>
            <w:tcW w:w="9747" w:type="dxa"/>
          </w:tcPr>
          <w:p w14:paraId="2C00D78C"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aruki SBS. Estado nutricional e atividade física em escolares de 7 a 10 anos da rede municipal de ensino de Corumbá-MS. </w:t>
            </w:r>
            <w:r w:rsidRPr="008014E5">
              <w:rPr>
                <w:rFonts w:ascii="Times New Roman" w:hAnsi="Times New Roman" w:cs="Times New Roman"/>
                <w:sz w:val="24"/>
                <w:szCs w:val="24"/>
                <w:lang w:val="en-US"/>
              </w:rPr>
              <w:t>2004</w:t>
            </w:r>
          </w:p>
        </w:tc>
      </w:tr>
      <w:tr w:rsidR="000125ED" w:rsidRPr="008014E5" w14:paraId="267C2E67" w14:textId="77777777" w:rsidTr="00FD20F3">
        <w:tc>
          <w:tcPr>
            <w:tcW w:w="9747" w:type="dxa"/>
          </w:tcPr>
          <w:p w14:paraId="103398DE"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Batista da Silva J, de Melo EM, Micussi MT, et al. Prevalência da síndrome metabólica nos estágios pubertários de escolares do sexo feminino. </w:t>
            </w:r>
            <w:r w:rsidRPr="00792089">
              <w:rPr>
                <w:rFonts w:ascii="Times New Roman" w:hAnsi="Times New Roman" w:cs="Times New Roman"/>
                <w:sz w:val="24"/>
                <w:szCs w:val="24"/>
              </w:rPr>
              <w:t>Revista de Salud Pública 2016;18:425-36</w:t>
            </w:r>
          </w:p>
        </w:tc>
      </w:tr>
      <w:tr w:rsidR="000125ED" w:rsidRPr="008014E5" w14:paraId="5C6A7283" w14:textId="77777777" w:rsidTr="00FD20F3">
        <w:tc>
          <w:tcPr>
            <w:tcW w:w="9747" w:type="dxa"/>
          </w:tcPr>
          <w:p w14:paraId="050CF046"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Bergmann GG, de Araújo Bergmann ML, Hallal PC. Independent and combined associations of cardiorespiratory fitness and fatness with cardiovascular risk factors in Brazilian youth. Journal of Physical Activity and Health 2014;11(2):375-83.</w:t>
            </w:r>
          </w:p>
        </w:tc>
      </w:tr>
      <w:tr w:rsidR="000125ED" w:rsidRPr="008014E5" w14:paraId="7EA11F55" w14:textId="77777777" w:rsidTr="00FD20F3">
        <w:tc>
          <w:tcPr>
            <w:tcW w:w="9747" w:type="dxa"/>
          </w:tcPr>
          <w:p w14:paraId="7AB7F78F"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Bettiol H, Sabbag Filho D, Haeffner L, et al. Do intrauterine growth restriction and overweight at primary school age increase the risk of elevated body mass index in young adults? Brazilian Journal of Medical and Biological Research 2007;40(9):1237-43.</w:t>
            </w:r>
          </w:p>
        </w:tc>
      </w:tr>
      <w:tr w:rsidR="000125ED" w:rsidRPr="008014E5" w14:paraId="46D077E5" w14:textId="77777777" w:rsidTr="00FD20F3">
        <w:tc>
          <w:tcPr>
            <w:tcW w:w="9747" w:type="dxa"/>
          </w:tcPr>
          <w:p w14:paraId="063BFFC9"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ruscato NM, Pitrez Filho MS, Romor Vargas LT, et al. A prevalência de obesidade na infância e adolescência é maior em escolas públicas no sul do Brasil. </w:t>
            </w:r>
            <w:r w:rsidRPr="008014E5">
              <w:rPr>
                <w:rFonts w:ascii="Times New Roman" w:hAnsi="Times New Roman" w:cs="Times New Roman"/>
                <w:sz w:val="24"/>
                <w:szCs w:val="24"/>
                <w:lang w:val="en-US"/>
              </w:rPr>
              <w:t>Nutrición clínica y dietética hospitalaria 2016;36(4):59-64.</w:t>
            </w:r>
          </w:p>
        </w:tc>
      </w:tr>
      <w:tr w:rsidR="000125ED" w:rsidRPr="008014E5" w14:paraId="43CDCD17" w14:textId="77777777" w:rsidTr="00FD20F3">
        <w:tc>
          <w:tcPr>
            <w:tcW w:w="9747" w:type="dxa"/>
          </w:tcPr>
          <w:p w14:paraId="469456AC"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Bueno MB, Marchioni DML, Fisberg RM. Evolução nutricional de crianças atendidas em creches públicas no Município de São Paulo, Brasil. </w:t>
            </w:r>
            <w:r w:rsidRPr="00792089">
              <w:rPr>
                <w:rFonts w:ascii="Times New Roman" w:hAnsi="Times New Roman" w:cs="Times New Roman"/>
                <w:sz w:val="24"/>
                <w:szCs w:val="24"/>
              </w:rPr>
              <w:t>Revista Panamericana de Salud Pública 2003;14:165-70.</w:t>
            </w:r>
          </w:p>
        </w:tc>
      </w:tr>
      <w:tr w:rsidR="000125ED" w:rsidRPr="008014E5" w14:paraId="7B454030" w14:textId="77777777" w:rsidTr="00FD20F3">
        <w:tc>
          <w:tcPr>
            <w:tcW w:w="9747" w:type="dxa"/>
          </w:tcPr>
          <w:p w14:paraId="4941C592"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aldeira KMS. Excesso de peso e sua relação com a duração do aleitamento materno em pré-escolares de um município de Minas Gerais, MG. </w:t>
            </w:r>
            <w:r w:rsidRPr="008014E5">
              <w:rPr>
                <w:rFonts w:ascii="Times New Roman" w:hAnsi="Times New Roman" w:cs="Times New Roman"/>
                <w:sz w:val="24"/>
                <w:szCs w:val="24"/>
                <w:lang w:val="en-US"/>
              </w:rPr>
              <w:t>Universidade de São Paulo, 2013.</w:t>
            </w:r>
          </w:p>
        </w:tc>
      </w:tr>
      <w:tr w:rsidR="000125ED" w:rsidRPr="008014E5" w14:paraId="1738B6BE" w14:textId="77777777" w:rsidTr="00FD20F3">
        <w:tc>
          <w:tcPr>
            <w:tcW w:w="9747" w:type="dxa"/>
          </w:tcPr>
          <w:p w14:paraId="2ABC5C96"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ereira PB, Arruda IKGd, Cavalcanti AMTdS, et al. Perfil lipídico em escolares de Recife-PE. </w:t>
            </w:r>
            <w:r w:rsidRPr="008014E5">
              <w:rPr>
                <w:rFonts w:ascii="Times New Roman" w:hAnsi="Times New Roman" w:cs="Times New Roman"/>
                <w:sz w:val="24"/>
                <w:szCs w:val="24"/>
                <w:lang w:val="en-US"/>
              </w:rPr>
              <w:t>Arquivos Brasileiros de Cardiologia 2010;95(5):606-13.</w:t>
            </w:r>
          </w:p>
        </w:tc>
      </w:tr>
      <w:tr w:rsidR="000125ED" w:rsidRPr="008014E5" w14:paraId="7C985E9B" w14:textId="77777777" w:rsidTr="00FD20F3">
        <w:tc>
          <w:tcPr>
            <w:tcW w:w="9747" w:type="dxa"/>
          </w:tcPr>
          <w:p w14:paraId="75C75F1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lastRenderedPageBreak/>
              <w:t xml:space="preserve">Cordeiro JP, Dalmaso SB, Anceschi SA, et al. Hipertensão em estudantes da rede pública de Vitória/ES: influência do sobrepeso e obesidade. </w:t>
            </w:r>
            <w:r w:rsidRPr="008014E5">
              <w:rPr>
                <w:rFonts w:ascii="Times New Roman" w:hAnsi="Times New Roman" w:cs="Times New Roman"/>
                <w:sz w:val="24"/>
                <w:szCs w:val="24"/>
                <w:lang w:val="en-US"/>
              </w:rPr>
              <w:t>Revista Brasileira de Medicina do Esporte 2016;22(1):59-65.</w:t>
            </w:r>
          </w:p>
        </w:tc>
      </w:tr>
      <w:tr w:rsidR="000125ED" w:rsidRPr="008014E5" w14:paraId="47C2B7CE" w14:textId="77777777" w:rsidTr="00FD20F3">
        <w:tc>
          <w:tcPr>
            <w:tcW w:w="9747" w:type="dxa"/>
          </w:tcPr>
          <w:p w14:paraId="7C724B61"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oronelli CLS, Moura ECd. Hipercolesterolemia em escolares e seus fatores de risco. </w:t>
            </w:r>
            <w:r w:rsidRPr="008014E5">
              <w:rPr>
                <w:rFonts w:ascii="Times New Roman" w:hAnsi="Times New Roman" w:cs="Times New Roman"/>
                <w:sz w:val="24"/>
                <w:szCs w:val="24"/>
                <w:lang w:val="en-US"/>
              </w:rPr>
              <w:t>Revista de Saúde Pública 2003;37:24-31.</w:t>
            </w:r>
          </w:p>
        </w:tc>
      </w:tr>
      <w:tr w:rsidR="000125ED" w:rsidRPr="008014E5" w14:paraId="1C0166BE" w14:textId="77777777" w:rsidTr="00FD20F3">
        <w:tc>
          <w:tcPr>
            <w:tcW w:w="9747" w:type="dxa"/>
          </w:tcPr>
          <w:p w14:paraId="14124583"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osta RFd, Cintra IdP, Fisberg M. Prevalência de sobrepeso e obesidade em escolares da cidade de Santos, SP. </w:t>
            </w:r>
            <w:r w:rsidRPr="008014E5">
              <w:rPr>
                <w:rFonts w:ascii="Times New Roman" w:hAnsi="Times New Roman" w:cs="Times New Roman"/>
                <w:sz w:val="24"/>
                <w:szCs w:val="24"/>
                <w:lang w:val="en-US"/>
              </w:rPr>
              <w:t>Arquivos Brasileiros de Endocrinologia &amp; Metabologia 2006;50(1):60-67.</w:t>
            </w:r>
          </w:p>
        </w:tc>
      </w:tr>
      <w:tr w:rsidR="000125ED" w:rsidRPr="008014E5" w14:paraId="3770F63D" w14:textId="77777777" w:rsidTr="00FD20F3">
        <w:tc>
          <w:tcPr>
            <w:tcW w:w="9747" w:type="dxa"/>
          </w:tcPr>
          <w:p w14:paraId="7CCF4AAE"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Costa C, Machado E, Colli C, et al. Anemia em pré-escolares atendidos em creches de São Paulo (SP): perspectivas decorrentes da fortificação das farinhas de trigo e de milho* Anemia in pre-school children attending day care centers of São Paulo: perspectives of the wheat. </w:t>
            </w:r>
            <w:r w:rsidRPr="00792089">
              <w:rPr>
                <w:rFonts w:ascii="Times New Roman" w:hAnsi="Times New Roman" w:cs="Times New Roman"/>
                <w:sz w:val="24"/>
                <w:szCs w:val="24"/>
              </w:rPr>
              <w:t>CEP 2009;1246:904.</w:t>
            </w:r>
          </w:p>
        </w:tc>
      </w:tr>
      <w:tr w:rsidR="000125ED" w:rsidRPr="008014E5" w14:paraId="2BD6CBA4" w14:textId="77777777" w:rsidTr="00FD20F3">
        <w:tc>
          <w:tcPr>
            <w:tcW w:w="9747" w:type="dxa"/>
          </w:tcPr>
          <w:p w14:paraId="03A353E9"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osta PdB. Prevalência de sobrepeso e obesidade e sua associação com polimorfismos em escolares. </w:t>
            </w:r>
            <w:r w:rsidRPr="008014E5">
              <w:rPr>
                <w:rFonts w:ascii="Times New Roman" w:hAnsi="Times New Roman" w:cs="Times New Roman"/>
                <w:sz w:val="24"/>
                <w:szCs w:val="24"/>
                <w:lang w:val="en-US"/>
              </w:rPr>
              <w:t>Universidade Federal de Pelotas, 2017.</w:t>
            </w:r>
          </w:p>
        </w:tc>
      </w:tr>
      <w:tr w:rsidR="000125ED" w:rsidRPr="008014E5" w14:paraId="780C31B3" w14:textId="77777777" w:rsidTr="00FD20F3">
        <w:tc>
          <w:tcPr>
            <w:tcW w:w="9747" w:type="dxa"/>
          </w:tcPr>
          <w:p w14:paraId="6A4F1CAE"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Silva ACPd, Rosa AAA. Blood pressure and obesity of children and adolescents association with body mass index and waist circumference. Archivos latinoamericanos de nutrición Caracas Vol 56, no 3 (Sept 2006), p 244-250 2006.</w:t>
            </w:r>
          </w:p>
        </w:tc>
      </w:tr>
      <w:tr w:rsidR="000125ED" w:rsidRPr="008014E5" w14:paraId="3003E72F" w14:textId="77777777" w:rsidTr="00FD20F3">
        <w:tc>
          <w:tcPr>
            <w:tcW w:w="9747" w:type="dxa"/>
          </w:tcPr>
          <w:p w14:paraId="06DB8ED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De Assis M, Rolland-Cachera M, de Vasconcelos F, et al. </w:t>
            </w:r>
            <w:r w:rsidRPr="008014E5">
              <w:rPr>
                <w:rFonts w:ascii="Times New Roman" w:hAnsi="Times New Roman" w:cs="Times New Roman"/>
                <w:sz w:val="24"/>
                <w:szCs w:val="24"/>
                <w:lang w:val="en-US"/>
              </w:rPr>
              <w:t>Central adiposity in Brazilian schoolchildren aged 7–10 years. British journal of nutrition 2007;97(4):799-805.</w:t>
            </w:r>
          </w:p>
        </w:tc>
      </w:tr>
      <w:tr w:rsidR="000125ED" w:rsidRPr="008014E5" w14:paraId="53642F9A" w14:textId="77777777" w:rsidTr="00FD20F3">
        <w:tc>
          <w:tcPr>
            <w:tcW w:w="9747" w:type="dxa"/>
          </w:tcPr>
          <w:p w14:paraId="20C8D370"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cêdo SFd, Araújo MFMd, Marinho NPB, et al. Fatores de risco para diabetes mellitus tipo 2 em crianças. </w:t>
            </w:r>
            <w:r w:rsidRPr="008014E5">
              <w:rPr>
                <w:rFonts w:ascii="Times New Roman" w:hAnsi="Times New Roman" w:cs="Times New Roman"/>
                <w:sz w:val="24"/>
                <w:szCs w:val="24"/>
                <w:lang w:val="en-US"/>
              </w:rPr>
              <w:t>Revista Latino-Americana de Enfermagem 2010;18(5):936-42.</w:t>
            </w:r>
          </w:p>
        </w:tc>
      </w:tr>
      <w:tr w:rsidR="000125ED" w:rsidRPr="008014E5" w14:paraId="4D68D4B3" w14:textId="77777777" w:rsidTr="00FD20F3">
        <w:tc>
          <w:tcPr>
            <w:tcW w:w="9747" w:type="dxa"/>
          </w:tcPr>
          <w:p w14:paraId="4582FE76"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amos de Marins VM, Almeida RMVR, Pereira RA, et al. </w:t>
            </w:r>
            <w:r w:rsidRPr="008014E5">
              <w:rPr>
                <w:rFonts w:ascii="Times New Roman" w:hAnsi="Times New Roman" w:cs="Times New Roman"/>
                <w:sz w:val="24"/>
                <w:szCs w:val="24"/>
                <w:lang w:val="en-US"/>
              </w:rPr>
              <w:t>Overweight and risk of overweight in schoolchildren in the city of Rio de Janeiro, Brazil: prevalence and characteristics. Annals of tropical paediatrics 2002;22(2):137-44.</w:t>
            </w:r>
          </w:p>
        </w:tc>
      </w:tr>
      <w:tr w:rsidR="000125ED" w:rsidRPr="008014E5" w14:paraId="35C6913E" w14:textId="77777777" w:rsidTr="00FD20F3">
        <w:tc>
          <w:tcPr>
            <w:tcW w:w="9747" w:type="dxa"/>
          </w:tcPr>
          <w:p w14:paraId="49B4BD1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nandes MdM, Penha DSG, Braga FdA. Obesidade infantil em crianças da rede pública de ensino: prevalência e consequências para flexibilidade, força explosiva e velocidade. </w:t>
            </w:r>
            <w:r w:rsidRPr="008014E5">
              <w:rPr>
                <w:rFonts w:ascii="Times New Roman" w:hAnsi="Times New Roman" w:cs="Times New Roman"/>
                <w:sz w:val="24"/>
                <w:szCs w:val="24"/>
                <w:lang w:val="en-US"/>
              </w:rPr>
              <w:t>Revista da Educação Física/UEM 2012;23(4):629-34.</w:t>
            </w:r>
          </w:p>
        </w:tc>
      </w:tr>
      <w:tr w:rsidR="000125ED" w:rsidRPr="008014E5" w14:paraId="397330FD" w14:textId="77777777" w:rsidTr="00FD20F3">
        <w:tc>
          <w:tcPr>
            <w:tcW w:w="9747" w:type="dxa"/>
          </w:tcPr>
          <w:p w14:paraId="1DBEBD5C"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e Novaes JF, Priore SE, do Carmo Castro Franceschini S, et al. </w:t>
            </w:r>
            <w:r w:rsidRPr="008014E5">
              <w:rPr>
                <w:rFonts w:ascii="Times New Roman" w:hAnsi="Times New Roman" w:cs="Times New Roman"/>
                <w:sz w:val="24"/>
                <w:szCs w:val="24"/>
                <w:lang w:val="en-US"/>
              </w:rPr>
              <w:t>Does the body mass index reflect cardiovascular risk factors in Brazilian children? Journal of tropical pediatrics 2013;59(1):43-48.</w:t>
            </w:r>
          </w:p>
        </w:tc>
      </w:tr>
      <w:tr w:rsidR="000125ED" w:rsidRPr="008014E5" w14:paraId="79875446" w14:textId="77777777" w:rsidTr="00FD20F3">
        <w:tc>
          <w:tcPr>
            <w:tcW w:w="9747" w:type="dxa"/>
          </w:tcPr>
          <w:p w14:paraId="132B2717"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Quadros TMBd, Silva RCRd, Gordia AP, et al. Excesso de peso em crianças: comparação entre o critério internacional e nacional de classificação do índice de massa corpórea. </w:t>
            </w:r>
            <w:r w:rsidRPr="008014E5">
              <w:rPr>
                <w:rFonts w:ascii="Times New Roman" w:hAnsi="Times New Roman" w:cs="Times New Roman"/>
                <w:sz w:val="24"/>
                <w:szCs w:val="24"/>
                <w:lang w:val="en-US"/>
              </w:rPr>
              <w:t>Rev Paul Pediatr 2012;30(4):537-43.</w:t>
            </w:r>
          </w:p>
        </w:tc>
      </w:tr>
      <w:tr w:rsidR="000125ED" w:rsidRPr="00BC49F3" w14:paraId="70524C14" w14:textId="77777777" w:rsidTr="00FD20F3">
        <w:tc>
          <w:tcPr>
            <w:tcW w:w="9747" w:type="dxa"/>
          </w:tcPr>
          <w:p w14:paraId="57B9071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os Santos FK, Moura dos Santos MA, Almeida MB, et al. </w:t>
            </w:r>
            <w:r w:rsidRPr="008014E5">
              <w:rPr>
                <w:rFonts w:ascii="Times New Roman" w:hAnsi="Times New Roman" w:cs="Times New Roman"/>
                <w:sz w:val="24"/>
                <w:szCs w:val="24"/>
                <w:lang w:val="en-US"/>
              </w:rPr>
              <w:t>Biological and behavioral correlates of body weight status among rural Northeast Brazilian schoolchildren. American Journal of Human Biology 2018;30(3):e23096.</w:t>
            </w:r>
          </w:p>
        </w:tc>
      </w:tr>
      <w:tr w:rsidR="000125ED" w:rsidRPr="008014E5" w14:paraId="7759B2B7" w14:textId="77777777" w:rsidTr="00FD20F3">
        <w:tc>
          <w:tcPr>
            <w:tcW w:w="9747" w:type="dxa"/>
          </w:tcPr>
          <w:p w14:paraId="203DA117"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os Santos Rocha A, de Cássia Ribeiro-Silva R, Nunes de Oliveira Costa G, et al. </w:t>
            </w:r>
            <w:r w:rsidRPr="008014E5">
              <w:rPr>
                <w:rFonts w:ascii="Times New Roman" w:hAnsi="Times New Roman" w:cs="Times New Roman"/>
                <w:sz w:val="24"/>
                <w:szCs w:val="24"/>
                <w:lang w:val="en-US"/>
              </w:rPr>
              <w:t>Food Consumption as a Modifier of the Association between LEPR Gene Variants and Excess Body Weight in Children and Adolescents: A Study of the SCAALA Cohort. Nutrients 2018;10(8):1117.</w:t>
            </w:r>
          </w:p>
        </w:tc>
      </w:tr>
      <w:tr w:rsidR="000125ED" w:rsidRPr="008014E5" w14:paraId="30A75815" w14:textId="77777777" w:rsidTr="00FD20F3">
        <w:tc>
          <w:tcPr>
            <w:tcW w:w="9747" w:type="dxa"/>
          </w:tcPr>
          <w:p w14:paraId="4729FBA2" w14:textId="77777777" w:rsidR="000125ED" w:rsidRPr="002A0A3E" w:rsidRDefault="000125ED" w:rsidP="00FD20F3">
            <w:pPr>
              <w:pStyle w:val="ListParagraph"/>
              <w:numPr>
                <w:ilvl w:val="0"/>
                <w:numId w:val="7"/>
              </w:numPr>
              <w:ind w:left="426" w:hanging="426"/>
              <w:jc w:val="both"/>
              <w:rPr>
                <w:rFonts w:ascii="Times New Roman" w:hAnsi="Times New Roman" w:cs="Times New Roman"/>
                <w:sz w:val="24"/>
                <w:szCs w:val="24"/>
                <w:lang w:val="pt-PT"/>
              </w:rPr>
            </w:pPr>
            <w:r w:rsidRPr="002A0A3E">
              <w:rPr>
                <w:rFonts w:ascii="Times New Roman" w:hAnsi="Times New Roman" w:cs="Times New Roman"/>
                <w:sz w:val="24"/>
                <w:szCs w:val="24"/>
                <w:lang w:val="pt-PT"/>
              </w:rPr>
              <w:t xml:space="preserve">Drachler MdL, Macluf SPZ, Leite JCdC, et al. </w:t>
            </w:r>
            <w:r w:rsidRPr="00192716">
              <w:rPr>
                <w:rFonts w:ascii="Times New Roman" w:hAnsi="Times New Roman" w:cs="Times New Roman"/>
                <w:sz w:val="24"/>
                <w:szCs w:val="24"/>
              </w:rPr>
              <w:t xml:space="preserve">Fatores de risco para sobrepeso em crianças no Sul do Brasil. </w:t>
            </w:r>
            <w:r w:rsidRPr="002A0A3E">
              <w:rPr>
                <w:rFonts w:ascii="Times New Roman" w:hAnsi="Times New Roman" w:cs="Times New Roman"/>
                <w:sz w:val="24"/>
                <w:szCs w:val="24"/>
                <w:lang w:val="pt-PT"/>
              </w:rPr>
              <w:t>Cadernos de Saúde Pública 2003;19(4):1073-81.</w:t>
            </w:r>
          </w:p>
        </w:tc>
      </w:tr>
      <w:tr w:rsidR="000125ED" w:rsidRPr="008014E5" w14:paraId="37E51F9A" w14:textId="77777777" w:rsidTr="00FD20F3">
        <w:tc>
          <w:tcPr>
            <w:tcW w:w="9747" w:type="dxa"/>
          </w:tcPr>
          <w:p w14:paraId="1EEAFC7E"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agundes ALN, Ribeiro DC, Naspitz L, et al. Prevalência de sobrepeso e obesidade em escolares da região de Parelheiros do município de São Paulo. </w:t>
            </w:r>
            <w:r w:rsidRPr="008014E5">
              <w:rPr>
                <w:rFonts w:ascii="Times New Roman" w:hAnsi="Times New Roman" w:cs="Times New Roman"/>
                <w:sz w:val="24"/>
                <w:szCs w:val="24"/>
                <w:lang w:val="en-US"/>
              </w:rPr>
              <w:t>Rev Paul Pediatr 2008;26(3):212-17.</w:t>
            </w:r>
          </w:p>
        </w:tc>
      </w:tr>
      <w:tr w:rsidR="000125ED" w:rsidRPr="008014E5" w14:paraId="76FACE87" w14:textId="77777777" w:rsidTr="00FD20F3">
        <w:tc>
          <w:tcPr>
            <w:tcW w:w="9747" w:type="dxa"/>
          </w:tcPr>
          <w:p w14:paraId="6BFA28C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reira HS, Moura FA, Júnior CRC, et al. </w:t>
            </w:r>
            <w:r w:rsidRPr="008014E5">
              <w:rPr>
                <w:rFonts w:ascii="Times New Roman" w:hAnsi="Times New Roman" w:cs="Times New Roman"/>
                <w:sz w:val="24"/>
                <w:szCs w:val="24"/>
                <w:lang w:val="en-US"/>
              </w:rPr>
              <w:t xml:space="preserve">Short stature of mothers from an area endemic for undernutrition is associated with obesity, hypertension and stunted children: a population-based </w:t>
            </w:r>
            <w:r w:rsidRPr="008014E5">
              <w:rPr>
                <w:rFonts w:ascii="Times New Roman" w:hAnsi="Times New Roman" w:cs="Times New Roman"/>
                <w:sz w:val="24"/>
                <w:szCs w:val="24"/>
                <w:lang w:val="en-US"/>
              </w:rPr>
              <w:lastRenderedPageBreak/>
              <w:t>study in the semi-arid region of Alagoas, Northeast Brazil. British journal of nutrition 2008;101(8):1239-45.</w:t>
            </w:r>
          </w:p>
        </w:tc>
      </w:tr>
      <w:tr w:rsidR="000125ED" w:rsidRPr="008014E5" w14:paraId="28F591C7" w14:textId="77777777" w:rsidTr="00FD20F3">
        <w:tc>
          <w:tcPr>
            <w:tcW w:w="9747" w:type="dxa"/>
          </w:tcPr>
          <w:p w14:paraId="0ED1FD78"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lastRenderedPageBreak/>
              <w:t xml:space="preserve">Ferreira JS, Aydos RD. Prevalência de hipertensão arterialem crianças e adolescentes obesos. </w:t>
            </w:r>
            <w:r w:rsidRPr="00792089">
              <w:rPr>
                <w:rFonts w:ascii="Times New Roman" w:hAnsi="Times New Roman" w:cs="Times New Roman"/>
                <w:sz w:val="24"/>
                <w:szCs w:val="24"/>
              </w:rPr>
              <w:t>Ciência &amp; Saúde Coletiva 2010;15:97-104.</w:t>
            </w:r>
          </w:p>
        </w:tc>
      </w:tr>
      <w:tr w:rsidR="000125ED" w:rsidRPr="008014E5" w14:paraId="70417E30" w14:textId="77777777" w:rsidTr="00FD20F3">
        <w:tc>
          <w:tcPr>
            <w:tcW w:w="9747" w:type="dxa"/>
          </w:tcPr>
          <w:p w14:paraId="6FE64712"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reira AP, Ferreira CB, Brito CJ, et al. Predição da síndrome metabólica em crianças por indicadores antropométricos. </w:t>
            </w:r>
            <w:r w:rsidRPr="008014E5">
              <w:rPr>
                <w:rFonts w:ascii="Times New Roman" w:hAnsi="Times New Roman" w:cs="Times New Roman"/>
                <w:sz w:val="24"/>
                <w:szCs w:val="24"/>
                <w:lang w:val="en-US"/>
              </w:rPr>
              <w:t>Arquivos brasileiros de cardiologia 2011;96(2):121-25.</w:t>
            </w:r>
          </w:p>
        </w:tc>
      </w:tr>
      <w:tr w:rsidR="000125ED" w:rsidRPr="008014E5" w14:paraId="6F80E857" w14:textId="77777777" w:rsidTr="00FD20F3">
        <w:tc>
          <w:tcPr>
            <w:tcW w:w="9747" w:type="dxa"/>
          </w:tcPr>
          <w:p w14:paraId="1B92F2FF"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reira HdS, Luciano SCM. Prevalência de extremos antropométricos em crianças do estado de Alagoas. </w:t>
            </w:r>
            <w:r w:rsidRPr="008014E5">
              <w:rPr>
                <w:rFonts w:ascii="Times New Roman" w:hAnsi="Times New Roman" w:cs="Times New Roman"/>
                <w:sz w:val="24"/>
                <w:szCs w:val="24"/>
                <w:lang w:val="en-US"/>
              </w:rPr>
              <w:t>Revista de Saúde Pública 2010;44(2):377-80.</w:t>
            </w:r>
          </w:p>
        </w:tc>
      </w:tr>
      <w:tr w:rsidR="000125ED" w:rsidRPr="008014E5" w14:paraId="1F7B2F20" w14:textId="77777777" w:rsidTr="00FD20F3">
        <w:tc>
          <w:tcPr>
            <w:tcW w:w="9747" w:type="dxa"/>
          </w:tcPr>
          <w:p w14:paraId="3F5E4B4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iaminghi DC. Variação temporal do excesso de peso em crianças matriculadas em Escolas Municipais de Educação Infantil de Porto Alegre e análise da alimentação escolar (2006-2013). </w:t>
            </w:r>
            <w:r w:rsidRPr="008014E5">
              <w:rPr>
                <w:rFonts w:ascii="Times New Roman" w:hAnsi="Times New Roman" w:cs="Times New Roman"/>
                <w:sz w:val="24"/>
                <w:szCs w:val="24"/>
                <w:lang w:val="en-US"/>
              </w:rPr>
              <w:t>2015</w:t>
            </w:r>
          </w:p>
        </w:tc>
      </w:tr>
      <w:tr w:rsidR="000125ED" w:rsidRPr="008014E5" w14:paraId="459C4B01" w14:textId="77777777" w:rsidTr="00FD20F3">
        <w:tc>
          <w:tcPr>
            <w:tcW w:w="9747" w:type="dxa"/>
          </w:tcPr>
          <w:p w14:paraId="53CB9EEA" w14:textId="77777777" w:rsidR="000125ED" w:rsidRPr="002A0A3E" w:rsidRDefault="000125ED" w:rsidP="00FD20F3">
            <w:pPr>
              <w:pStyle w:val="ListParagraph"/>
              <w:numPr>
                <w:ilvl w:val="0"/>
                <w:numId w:val="7"/>
              </w:numPr>
              <w:ind w:left="426" w:hanging="426"/>
              <w:jc w:val="both"/>
              <w:rPr>
                <w:rFonts w:ascii="Times New Roman" w:hAnsi="Times New Roman" w:cs="Times New Roman"/>
                <w:sz w:val="24"/>
                <w:szCs w:val="24"/>
                <w:lang w:val="pt-PT"/>
              </w:rPr>
            </w:pPr>
            <w:r w:rsidRPr="002A0A3E">
              <w:rPr>
                <w:rFonts w:ascii="Times New Roman" w:hAnsi="Times New Roman" w:cs="Times New Roman"/>
                <w:sz w:val="24"/>
                <w:szCs w:val="24"/>
                <w:lang w:val="es-ES_tradnl"/>
              </w:rPr>
              <w:t xml:space="preserve">Frainer DES, Vasconcelos FdAGd, Costa LdCF, et al. </w:t>
            </w:r>
            <w:r w:rsidRPr="00192716">
              <w:rPr>
                <w:rFonts w:ascii="Times New Roman" w:hAnsi="Times New Roman" w:cs="Times New Roman"/>
                <w:sz w:val="24"/>
                <w:szCs w:val="24"/>
              </w:rPr>
              <w:t xml:space="preserve">Distribuição da gordura corporal em escolares: um estudo usando o método LMS. </w:t>
            </w:r>
            <w:r w:rsidRPr="002A0A3E">
              <w:rPr>
                <w:rFonts w:ascii="Times New Roman" w:hAnsi="Times New Roman" w:cs="Times New Roman"/>
                <w:sz w:val="24"/>
                <w:szCs w:val="24"/>
                <w:lang w:val="pt-PT"/>
              </w:rPr>
              <w:t>Revista Brasileira de Medicina do Esporte 2013;19(5):317-22.</w:t>
            </w:r>
          </w:p>
        </w:tc>
      </w:tr>
      <w:tr w:rsidR="000125ED" w:rsidRPr="002A0A3E" w14:paraId="5AB2F8C8" w14:textId="77777777" w:rsidTr="00FD20F3">
        <w:tc>
          <w:tcPr>
            <w:tcW w:w="9747" w:type="dxa"/>
          </w:tcPr>
          <w:p w14:paraId="17F63098"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Fuly JTB, Giovaninni NPB, Marcato DG, et al. Evidence of underdiagnosis and markers of high blood pressure risk in children aged 6 to 13 years. Jornal de pediatria 2014;90(1):65-70.</w:t>
            </w:r>
          </w:p>
        </w:tc>
      </w:tr>
      <w:tr w:rsidR="000125ED" w:rsidRPr="002A0A3E" w14:paraId="34180014" w14:textId="77777777" w:rsidTr="00FD20F3">
        <w:tc>
          <w:tcPr>
            <w:tcW w:w="9747" w:type="dxa"/>
          </w:tcPr>
          <w:p w14:paraId="1EFEE806"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Granville-Garcia AF, Menezes VAd, Lira PId, et al. </w:t>
            </w:r>
            <w:r w:rsidRPr="008014E5">
              <w:rPr>
                <w:rFonts w:ascii="Times New Roman" w:hAnsi="Times New Roman" w:cs="Times New Roman"/>
                <w:sz w:val="24"/>
                <w:szCs w:val="24"/>
                <w:lang w:val="en-US"/>
              </w:rPr>
              <w:t>Obesity and dental caries among preschool children in Brazil. Revista de Salud Pública 2008;10:788-95.</w:t>
            </w:r>
          </w:p>
        </w:tc>
      </w:tr>
      <w:tr w:rsidR="000125ED" w:rsidRPr="002A0A3E" w14:paraId="6631B163" w14:textId="77777777" w:rsidTr="00FD20F3">
        <w:tc>
          <w:tcPr>
            <w:tcW w:w="9747" w:type="dxa"/>
          </w:tcPr>
          <w:p w14:paraId="17C7C733"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Giovaninni NP, Fuly JT, Moraes LI, et al. Study of the association between 3111T/C polymorphism of the CLOCK gene and the presence of overweight in schoolchildren. Jornal de Pediatria (Versão em Português) 2014;90(5):500-05.</w:t>
            </w:r>
          </w:p>
        </w:tc>
      </w:tr>
      <w:tr w:rsidR="000125ED" w:rsidRPr="004C1BEB" w14:paraId="0FB3B0AB" w14:textId="77777777" w:rsidTr="00FD20F3">
        <w:tc>
          <w:tcPr>
            <w:tcW w:w="9747" w:type="dxa"/>
          </w:tcPr>
          <w:p w14:paraId="1B6F1635"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Giuliano I, Freitas S, Coutinho M, et al. </w:t>
            </w:r>
            <w:r w:rsidRPr="008014E5">
              <w:rPr>
                <w:rFonts w:ascii="Times New Roman" w:hAnsi="Times New Roman" w:cs="Times New Roman"/>
                <w:sz w:val="24"/>
                <w:szCs w:val="24"/>
                <w:lang w:val="en-US"/>
              </w:rPr>
              <w:t>Distribution of HDL–cholesterol and non-HDL–cholesterol in Brazilian children and adolescents–The Floripa study. Nutrition, Metabolism and Cardiovascular Diseases 2011;21(1):33-38.</w:t>
            </w:r>
          </w:p>
        </w:tc>
      </w:tr>
      <w:tr w:rsidR="000125ED" w:rsidRPr="008014E5" w14:paraId="78B1505C" w14:textId="77777777" w:rsidTr="00FD20F3">
        <w:tc>
          <w:tcPr>
            <w:tcW w:w="9747" w:type="dxa"/>
          </w:tcPr>
          <w:p w14:paraId="7B8D598C"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Goldani MZ, Barbieri MA, da Silva AAM, et al. </w:t>
            </w:r>
            <w:r w:rsidRPr="008014E5">
              <w:rPr>
                <w:rFonts w:ascii="Times New Roman" w:hAnsi="Times New Roman" w:cs="Times New Roman"/>
                <w:sz w:val="24"/>
                <w:szCs w:val="24"/>
                <w:lang w:val="en-US"/>
              </w:rPr>
              <w:t>Cesarean section and increased body mass index in school children: two cohort studies from distinct socioeconomic background areas in Brazil. Nutrition Journal 2013;12(1):104.</w:t>
            </w:r>
          </w:p>
        </w:tc>
      </w:tr>
      <w:tr w:rsidR="000125ED" w:rsidRPr="008014E5" w14:paraId="4634C0F2" w14:textId="77777777" w:rsidTr="00FD20F3">
        <w:tc>
          <w:tcPr>
            <w:tcW w:w="9747" w:type="dxa"/>
          </w:tcPr>
          <w:p w14:paraId="4564C70B"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Granville‐Garcia AF, De Menezes VA, De Lira PIC. </w:t>
            </w:r>
            <w:r w:rsidRPr="008014E5">
              <w:rPr>
                <w:rFonts w:ascii="Times New Roman" w:hAnsi="Times New Roman" w:cs="Times New Roman"/>
                <w:sz w:val="24"/>
                <w:szCs w:val="24"/>
                <w:lang w:val="en-US"/>
              </w:rPr>
              <w:t>Dental trauma and associated factors in Brazilian preschoolers. Dental traumatology 2006;22(6):318-22.</w:t>
            </w:r>
          </w:p>
        </w:tc>
      </w:tr>
      <w:tr w:rsidR="000125ED" w:rsidRPr="008014E5" w14:paraId="16633355" w14:textId="77777777" w:rsidTr="00FD20F3">
        <w:tc>
          <w:tcPr>
            <w:tcW w:w="9747" w:type="dxa"/>
          </w:tcPr>
          <w:p w14:paraId="70DAD67B"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2A0A3E">
              <w:rPr>
                <w:rFonts w:ascii="Times New Roman" w:hAnsi="Times New Roman" w:cs="Times New Roman"/>
                <w:sz w:val="24"/>
                <w:szCs w:val="24"/>
                <w:lang w:val="es-ES_tradnl"/>
              </w:rPr>
              <w:t xml:space="preserve">Granville-Garcia AF, Menezes VAd, Lira PICd, et al. </w:t>
            </w:r>
            <w:r w:rsidRPr="00192716">
              <w:rPr>
                <w:rFonts w:ascii="Times New Roman" w:hAnsi="Times New Roman" w:cs="Times New Roman"/>
                <w:sz w:val="24"/>
                <w:szCs w:val="24"/>
              </w:rPr>
              <w:t xml:space="preserve">Prevalência de sobrepeso e obesidade em pré-escolares de escolas públicas e privadas em Recife, Pernambuco, Brasil. </w:t>
            </w:r>
            <w:r w:rsidRPr="00792089">
              <w:rPr>
                <w:rFonts w:ascii="Times New Roman" w:hAnsi="Times New Roman" w:cs="Times New Roman"/>
                <w:sz w:val="24"/>
                <w:szCs w:val="24"/>
              </w:rPr>
              <w:t>Cad saúde colet,(Rio J) 2009</w:t>
            </w:r>
          </w:p>
        </w:tc>
      </w:tr>
      <w:tr w:rsidR="000125ED" w:rsidRPr="008014E5" w14:paraId="19DDD493" w14:textId="77777777" w:rsidTr="00FD20F3">
        <w:tc>
          <w:tcPr>
            <w:tcW w:w="9747" w:type="dxa"/>
          </w:tcPr>
          <w:p w14:paraId="76B50716"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Guedes DP, Miranda Neto JT, Almeida MJ, et al. Impacto de fatores sociodemográficos e comportamentais na prevalência de sobrepeso e obesidade de escolares. </w:t>
            </w:r>
            <w:r w:rsidRPr="008014E5">
              <w:rPr>
                <w:rFonts w:ascii="Times New Roman" w:hAnsi="Times New Roman" w:cs="Times New Roman"/>
                <w:sz w:val="24"/>
                <w:szCs w:val="24"/>
                <w:lang w:val="en-US"/>
              </w:rPr>
              <w:t>Revista Brasileira de Cineantropometria &amp; Desempenho Humano 2010;12(4):221-31.</w:t>
            </w:r>
          </w:p>
        </w:tc>
      </w:tr>
      <w:tr w:rsidR="000125ED" w:rsidRPr="008014E5" w14:paraId="618FF2F5" w14:textId="77777777" w:rsidTr="00FD20F3">
        <w:tc>
          <w:tcPr>
            <w:tcW w:w="9747" w:type="dxa"/>
          </w:tcPr>
          <w:p w14:paraId="6E30CF5C"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Guimarães LV, Barros M. As diferenças de estado nutricional em pré-escolares de rede pública e a transição nutricional. </w:t>
            </w:r>
            <w:r w:rsidRPr="008014E5">
              <w:rPr>
                <w:rFonts w:ascii="Times New Roman" w:hAnsi="Times New Roman" w:cs="Times New Roman"/>
                <w:sz w:val="24"/>
                <w:szCs w:val="24"/>
                <w:lang w:val="en-US"/>
              </w:rPr>
              <w:t>Jornal de Pediatria 2001</w:t>
            </w:r>
          </w:p>
        </w:tc>
      </w:tr>
      <w:tr w:rsidR="000125ED" w:rsidRPr="008014E5" w14:paraId="474E6A58" w14:textId="77777777" w:rsidTr="00FD20F3">
        <w:tc>
          <w:tcPr>
            <w:tcW w:w="9747" w:type="dxa"/>
          </w:tcPr>
          <w:p w14:paraId="6A6888A1"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Guimarães LV. Estado nutricional e fatores associados ao sobrepeso em escolares da área urbana de Cuiabá-MT. </w:t>
            </w:r>
            <w:r w:rsidRPr="008014E5">
              <w:rPr>
                <w:rFonts w:ascii="Times New Roman" w:hAnsi="Times New Roman" w:cs="Times New Roman"/>
                <w:sz w:val="24"/>
                <w:szCs w:val="24"/>
                <w:lang w:val="en-US"/>
              </w:rPr>
              <w:t>2001</w:t>
            </w:r>
          </w:p>
        </w:tc>
      </w:tr>
      <w:tr w:rsidR="000125ED" w:rsidRPr="008014E5" w14:paraId="49120721" w14:textId="77777777" w:rsidTr="00FD20F3">
        <w:tc>
          <w:tcPr>
            <w:tcW w:w="9747" w:type="dxa"/>
          </w:tcPr>
          <w:p w14:paraId="2652945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Hobold E, Arruda M. Prevalência de sobrepeso e obesidade em estudantes: relações com nível socioeconômico, sexo e idade. </w:t>
            </w:r>
            <w:r w:rsidRPr="008014E5">
              <w:rPr>
                <w:rFonts w:ascii="Times New Roman" w:hAnsi="Times New Roman" w:cs="Times New Roman"/>
                <w:sz w:val="24"/>
                <w:szCs w:val="24"/>
                <w:lang w:val="en-US"/>
              </w:rPr>
              <w:t>Rec Bras Cineantropom Desempenho Hum [Internet]. 2015 [cited 2016 Dec 15]; 17 (2): 156-64, 2017.</w:t>
            </w:r>
          </w:p>
        </w:tc>
      </w:tr>
      <w:tr w:rsidR="000125ED" w:rsidRPr="008014E5" w14:paraId="7A9C65C1" w14:textId="77777777" w:rsidTr="00FD20F3">
        <w:tc>
          <w:tcPr>
            <w:tcW w:w="9747" w:type="dxa"/>
          </w:tcPr>
          <w:p w14:paraId="53A84CF0"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Jesus GMd, Vieira GO, Vieira TO, et al. </w:t>
            </w:r>
            <w:r w:rsidRPr="008014E5">
              <w:rPr>
                <w:rFonts w:ascii="Times New Roman" w:hAnsi="Times New Roman" w:cs="Times New Roman"/>
                <w:sz w:val="24"/>
                <w:szCs w:val="24"/>
                <w:lang w:val="en-US"/>
              </w:rPr>
              <w:t>Determinants of overweight in children under 4 years of age. Jornal de pediatria 2010;86(4):311-16.</w:t>
            </w:r>
          </w:p>
        </w:tc>
      </w:tr>
      <w:tr w:rsidR="000125ED" w:rsidRPr="008014E5" w14:paraId="49AF330D" w14:textId="77777777" w:rsidTr="00FD20F3">
        <w:tc>
          <w:tcPr>
            <w:tcW w:w="9747" w:type="dxa"/>
          </w:tcPr>
          <w:p w14:paraId="5CF8A3C2" w14:textId="77777777" w:rsidR="000125ED" w:rsidRPr="004C1BEB" w:rsidRDefault="000125ED" w:rsidP="00FD20F3">
            <w:pPr>
              <w:pStyle w:val="ListParagraph"/>
              <w:numPr>
                <w:ilvl w:val="0"/>
                <w:numId w:val="7"/>
              </w:numPr>
              <w:ind w:left="426" w:hanging="426"/>
              <w:jc w:val="both"/>
              <w:rPr>
                <w:rFonts w:ascii="Times New Roman" w:hAnsi="Times New Roman" w:cs="Times New Roman"/>
                <w:sz w:val="24"/>
                <w:szCs w:val="24"/>
              </w:rPr>
            </w:pPr>
            <w:r w:rsidRPr="002A0A3E">
              <w:rPr>
                <w:rFonts w:ascii="Times New Roman" w:hAnsi="Times New Roman" w:cs="Times New Roman"/>
                <w:sz w:val="24"/>
                <w:szCs w:val="24"/>
                <w:lang w:val="pt-PT"/>
              </w:rPr>
              <w:t xml:space="preserve">Krinski K, Elsangedy HM, Hora Sd, et al. </w:t>
            </w:r>
            <w:r w:rsidRPr="00192716">
              <w:rPr>
                <w:rFonts w:ascii="Times New Roman" w:hAnsi="Times New Roman" w:cs="Times New Roman"/>
                <w:sz w:val="24"/>
                <w:szCs w:val="24"/>
              </w:rPr>
              <w:t xml:space="preserve">Estado nutricional e associação do excesso de peso com gênero e idade de crianças e adolescentes. </w:t>
            </w:r>
            <w:r w:rsidRPr="004C1BEB">
              <w:rPr>
                <w:rFonts w:ascii="Times New Roman" w:hAnsi="Times New Roman" w:cs="Times New Roman"/>
                <w:sz w:val="24"/>
                <w:szCs w:val="24"/>
              </w:rPr>
              <w:t>Revista Brasileira de Cineantropometria &amp; Desempenho Humano 2011;13(1):29-35.</w:t>
            </w:r>
          </w:p>
        </w:tc>
      </w:tr>
      <w:tr w:rsidR="000125ED" w:rsidRPr="008014E5" w14:paraId="619BF182" w14:textId="77777777" w:rsidTr="00FD20F3">
        <w:tc>
          <w:tcPr>
            <w:tcW w:w="9747" w:type="dxa"/>
          </w:tcPr>
          <w:p w14:paraId="614650F0"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lastRenderedPageBreak/>
              <w:t xml:space="preserve">Leão LS, Araújo LMB, Moraes LT, et al. Prevalência de obesidade em escolares de Salvador, Bahia. </w:t>
            </w:r>
            <w:r w:rsidRPr="008014E5">
              <w:rPr>
                <w:rFonts w:ascii="Times New Roman" w:hAnsi="Times New Roman" w:cs="Times New Roman"/>
                <w:sz w:val="24"/>
                <w:szCs w:val="24"/>
                <w:lang w:val="en-US"/>
              </w:rPr>
              <w:t>Arquivos Brasileiros de Endocrinologia &amp; Metabologia 2003;47(2):151-57.</w:t>
            </w:r>
          </w:p>
        </w:tc>
      </w:tr>
      <w:tr w:rsidR="000125ED" w:rsidRPr="008014E5" w14:paraId="5A166651" w14:textId="77777777" w:rsidTr="00FD20F3">
        <w:tc>
          <w:tcPr>
            <w:tcW w:w="9747" w:type="dxa"/>
          </w:tcPr>
          <w:p w14:paraId="368CFEC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Ledo DL, Suano-Souza FI, Maria do Carmo PF, et al. </w:t>
            </w:r>
            <w:r w:rsidRPr="008014E5">
              <w:rPr>
                <w:rFonts w:ascii="Times New Roman" w:hAnsi="Times New Roman" w:cs="Times New Roman"/>
                <w:sz w:val="24"/>
                <w:szCs w:val="24"/>
                <w:lang w:val="en-US"/>
              </w:rPr>
              <w:t>Body Mass Index and Cardiovascular Risk Factors in Children and Adolescents with High Birth Weight. Annals of Nutrition and Metabolism 2018;72(4):272-78.</w:t>
            </w:r>
          </w:p>
        </w:tc>
      </w:tr>
      <w:tr w:rsidR="000125ED" w:rsidRPr="008014E5" w14:paraId="06B9EB98" w14:textId="77777777" w:rsidTr="00FD20F3">
        <w:tc>
          <w:tcPr>
            <w:tcW w:w="9747" w:type="dxa"/>
          </w:tcPr>
          <w:p w14:paraId="28600559"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tos SM, Jesus SR, Saldiva SR, et al. </w:t>
            </w:r>
            <w:r w:rsidRPr="008014E5">
              <w:rPr>
                <w:rFonts w:ascii="Times New Roman" w:hAnsi="Times New Roman" w:cs="Times New Roman"/>
                <w:sz w:val="24"/>
                <w:szCs w:val="24"/>
                <w:lang w:val="en-US"/>
              </w:rPr>
              <w:t>Overweight, asthma symptoms, atopy and pulmonary function in children of 4–12 years of age: findings from the SCAALA cohort in Salvador, Bahia, Brazil. Public health nutrition 2011;14(7):1270-78.</w:t>
            </w:r>
          </w:p>
        </w:tc>
      </w:tr>
      <w:tr w:rsidR="000125ED" w:rsidRPr="008014E5" w14:paraId="1D59D3EA" w14:textId="77777777" w:rsidTr="00FD20F3">
        <w:tc>
          <w:tcPr>
            <w:tcW w:w="9747" w:type="dxa"/>
          </w:tcPr>
          <w:p w14:paraId="258FEBE7"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zaro IAR. Prevalência de obesidade e hipertensão arterial e associação com fatores de risco em escolares da cidade de Sorocaba, São Paulo, Brasil. </w:t>
            </w:r>
            <w:r w:rsidRPr="008014E5">
              <w:rPr>
                <w:rFonts w:ascii="Times New Roman" w:hAnsi="Times New Roman" w:cs="Times New Roman"/>
                <w:sz w:val="24"/>
                <w:szCs w:val="24"/>
                <w:lang w:val="en-US"/>
              </w:rPr>
              <w:t>2011</w:t>
            </w:r>
          </w:p>
        </w:tc>
      </w:tr>
      <w:tr w:rsidR="000125ED" w:rsidRPr="008014E5" w14:paraId="5B35AD59" w14:textId="77777777" w:rsidTr="00FD20F3">
        <w:tc>
          <w:tcPr>
            <w:tcW w:w="9747" w:type="dxa"/>
          </w:tcPr>
          <w:p w14:paraId="1A236711" w14:textId="77777777" w:rsidR="000125ED" w:rsidRPr="002A0A3E" w:rsidRDefault="000125ED" w:rsidP="00FD20F3">
            <w:pPr>
              <w:pStyle w:val="ListParagraph"/>
              <w:numPr>
                <w:ilvl w:val="0"/>
                <w:numId w:val="7"/>
              </w:numPr>
              <w:ind w:left="426" w:hanging="426"/>
              <w:jc w:val="both"/>
              <w:rPr>
                <w:rFonts w:ascii="Times New Roman" w:hAnsi="Times New Roman" w:cs="Times New Roman"/>
                <w:sz w:val="24"/>
                <w:szCs w:val="24"/>
                <w:lang w:val="pt-PT"/>
              </w:rPr>
            </w:pPr>
            <w:r w:rsidRPr="002A0A3E">
              <w:rPr>
                <w:rFonts w:ascii="Times New Roman" w:hAnsi="Times New Roman" w:cs="Times New Roman"/>
                <w:sz w:val="24"/>
                <w:szCs w:val="24"/>
                <w:lang w:val="pt-PT"/>
              </w:rPr>
              <w:t xml:space="preserve">Mello ADM, Marcon SS, Hulsmeyer APC, et al. </w:t>
            </w:r>
            <w:r w:rsidRPr="00192716">
              <w:rPr>
                <w:rFonts w:ascii="Times New Roman" w:hAnsi="Times New Roman" w:cs="Times New Roman"/>
                <w:sz w:val="24"/>
                <w:szCs w:val="24"/>
              </w:rPr>
              <w:t xml:space="preserve">Prevalência de sobrepeso e obesidade em crianças de seis a dez anos de escolas municipais de área urbana. </w:t>
            </w:r>
            <w:r w:rsidRPr="002A0A3E">
              <w:rPr>
                <w:rFonts w:ascii="Times New Roman" w:hAnsi="Times New Roman" w:cs="Times New Roman"/>
                <w:sz w:val="24"/>
                <w:szCs w:val="24"/>
                <w:lang w:val="pt-PT"/>
              </w:rPr>
              <w:t>Rev Paul Pediatr 2010;28(1):48-54.</w:t>
            </w:r>
          </w:p>
        </w:tc>
      </w:tr>
      <w:tr w:rsidR="000125ED" w:rsidRPr="008014E5" w14:paraId="2974B90F" w14:textId="77777777" w:rsidTr="00FD20F3">
        <w:tc>
          <w:tcPr>
            <w:tcW w:w="9747" w:type="dxa"/>
          </w:tcPr>
          <w:p w14:paraId="354815AF"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endonça MRT, Silva MAMd, Rivera IR, et al. Prevalência de sobrepeso e obesidade em crianças e adolescentes da cidade de Maceió. </w:t>
            </w:r>
            <w:r w:rsidRPr="008014E5">
              <w:rPr>
                <w:rFonts w:ascii="Times New Roman" w:hAnsi="Times New Roman" w:cs="Times New Roman"/>
                <w:sz w:val="24"/>
                <w:szCs w:val="24"/>
                <w:lang w:val="en-US"/>
              </w:rPr>
              <w:t>Revista da Associação Médica Brasileira 2010;56(2):192-96.</w:t>
            </w:r>
          </w:p>
        </w:tc>
      </w:tr>
      <w:tr w:rsidR="000125ED" w:rsidRPr="008014E5" w14:paraId="6DCC1B52" w14:textId="77777777" w:rsidTr="00FD20F3">
        <w:tc>
          <w:tcPr>
            <w:tcW w:w="9747" w:type="dxa"/>
          </w:tcPr>
          <w:p w14:paraId="7DEC5028"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ristina Egito de Menezes R. Consumo energético-protéico e estado nutricional de crianças menores de cinco anos no estado de pernambuco. </w:t>
            </w:r>
            <w:r w:rsidRPr="008014E5">
              <w:rPr>
                <w:rFonts w:ascii="Times New Roman" w:hAnsi="Times New Roman" w:cs="Times New Roman"/>
                <w:sz w:val="24"/>
                <w:szCs w:val="24"/>
                <w:lang w:val="en-US"/>
              </w:rPr>
              <w:t>Universidade Federal de Pernambuco, 2006.</w:t>
            </w:r>
          </w:p>
        </w:tc>
      </w:tr>
      <w:tr w:rsidR="000125ED" w:rsidRPr="008014E5" w14:paraId="3A694810" w14:textId="77777777" w:rsidTr="00FD20F3">
        <w:tc>
          <w:tcPr>
            <w:tcW w:w="9747" w:type="dxa"/>
          </w:tcPr>
          <w:p w14:paraId="4A40FE51"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Molina MdCB, Faria CPd, Montero P, et al. </w:t>
            </w:r>
            <w:r w:rsidRPr="008014E5">
              <w:rPr>
                <w:rFonts w:ascii="Times New Roman" w:hAnsi="Times New Roman" w:cs="Times New Roman"/>
                <w:sz w:val="24"/>
                <w:szCs w:val="24"/>
                <w:lang w:val="en-US"/>
              </w:rPr>
              <w:t>Correspondence between children's nutritional status and mothers' perceptions: a population-based study. Cadernos de saude publica 2009;25(10):2285-90.</w:t>
            </w:r>
          </w:p>
        </w:tc>
      </w:tr>
      <w:tr w:rsidR="000125ED" w:rsidRPr="008014E5" w14:paraId="7E7A0A43" w14:textId="77777777" w:rsidTr="00FD20F3">
        <w:tc>
          <w:tcPr>
            <w:tcW w:w="9747" w:type="dxa"/>
          </w:tcPr>
          <w:p w14:paraId="73FE5118"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Molina MdCB, Faria CPd, Montero MP, et al. Fatores de risco cardiovascular em crianças de 7 a 10 anos de área urbana, Vitória, Espírito Santo, Brasil. </w:t>
            </w:r>
            <w:r w:rsidRPr="00792089">
              <w:rPr>
                <w:rFonts w:ascii="Times New Roman" w:hAnsi="Times New Roman" w:cs="Times New Roman"/>
                <w:sz w:val="24"/>
                <w:szCs w:val="24"/>
              </w:rPr>
              <w:t>Cadernos de Saúde Pública 2010;26:909-17.</w:t>
            </w:r>
          </w:p>
        </w:tc>
      </w:tr>
      <w:tr w:rsidR="000125ED" w:rsidRPr="008014E5" w14:paraId="3D0D4CC6" w14:textId="77777777" w:rsidTr="00FD20F3">
        <w:tc>
          <w:tcPr>
            <w:tcW w:w="9747" w:type="dxa"/>
          </w:tcPr>
          <w:p w14:paraId="2AE8B8FB" w14:textId="77777777" w:rsidR="000125ED" w:rsidRPr="002A0A3E" w:rsidRDefault="000125ED" w:rsidP="00FD20F3">
            <w:pPr>
              <w:pStyle w:val="ListParagraph"/>
              <w:numPr>
                <w:ilvl w:val="0"/>
                <w:numId w:val="7"/>
              </w:numPr>
              <w:ind w:left="426" w:hanging="426"/>
              <w:jc w:val="both"/>
              <w:rPr>
                <w:rFonts w:ascii="Times New Roman" w:hAnsi="Times New Roman" w:cs="Times New Roman"/>
                <w:sz w:val="24"/>
                <w:szCs w:val="24"/>
                <w:lang w:val="pt-PT"/>
              </w:rPr>
            </w:pPr>
            <w:r w:rsidRPr="002A0A3E">
              <w:rPr>
                <w:rFonts w:ascii="Times New Roman" w:hAnsi="Times New Roman" w:cs="Times New Roman"/>
                <w:sz w:val="24"/>
                <w:szCs w:val="24"/>
                <w:lang w:val="es-ES_tradnl"/>
              </w:rPr>
              <w:t xml:space="preserve">Mondini L, Levy RB, Saldiva SRDM, et al. </w:t>
            </w:r>
            <w:r w:rsidRPr="00192716">
              <w:rPr>
                <w:rFonts w:ascii="Times New Roman" w:hAnsi="Times New Roman" w:cs="Times New Roman"/>
                <w:sz w:val="24"/>
                <w:szCs w:val="24"/>
              </w:rPr>
              <w:t xml:space="preserve">Prevalência de sobrepeso e fatores associados em crianças ingressantes no ensino fundamental em um município da região metropolitana de São Paulo, Brasil. </w:t>
            </w:r>
            <w:r w:rsidRPr="002A0A3E">
              <w:rPr>
                <w:rFonts w:ascii="Times New Roman" w:hAnsi="Times New Roman" w:cs="Times New Roman"/>
                <w:sz w:val="24"/>
                <w:szCs w:val="24"/>
                <w:lang w:val="pt-PT"/>
              </w:rPr>
              <w:t>Cadernos de Saúde Pública 2007;23(8):1825-34.</w:t>
            </w:r>
          </w:p>
        </w:tc>
      </w:tr>
      <w:tr w:rsidR="000125ED" w:rsidRPr="008014E5" w14:paraId="3FD89DDD" w14:textId="77777777" w:rsidTr="00FD20F3">
        <w:tc>
          <w:tcPr>
            <w:tcW w:w="9747" w:type="dxa"/>
          </w:tcPr>
          <w:p w14:paraId="42472EBB"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onego ET, Jardim PCBV. Determinantes de risco para doenças cardiovasculares em escolares. </w:t>
            </w:r>
            <w:r w:rsidRPr="008014E5">
              <w:rPr>
                <w:rFonts w:ascii="Times New Roman" w:hAnsi="Times New Roman" w:cs="Times New Roman"/>
                <w:sz w:val="24"/>
                <w:szCs w:val="24"/>
                <w:lang w:val="en-US"/>
              </w:rPr>
              <w:t>Arquivos brasileiros de cardiologia 2006;87(1):37-45.</w:t>
            </w:r>
          </w:p>
        </w:tc>
      </w:tr>
      <w:tr w:rsidR="000125ED" w:rsidRPr="008014E5" w14:paraId="7FE3FF86" w14:textId="77777777" w:rsidTr="00FD20F3">
        <w:tc>
          <w:tcPr>
            <w:tcW w:w="9747" w:type="dxa"/>
          </w:tcPr>
          <w:p w14:paraId="742D10A2" w14:textId="77777777" w:rsidR="000125ED" w:rsidRPr="00192716"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Moraes NLM. Fatores de risco associados ao sobrepeso e obesidade em escolares de Mutuípe-Bahia. </w:t>
            </w:r>
          </w:p>
        </w:tc>
      </w:tr>
      <w:tr w:rsidR="000125ED" w:rsidRPr="002A0A3E" w14:paraId="5C06FB24" w14:textId="77777777" w:rsidTr="00FD20F3">
        <w:tc>
          <w:tcPr>
            <w:tcW w:w="9747" w:type="dxa"/>
          </w:tcPr>
          <w:p w14:paraId="68CEAE70"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Moraes LId, Nicola TC, Jesus JSAd, et al. </w:t>
            </w:r>
            <w:r w:rsidRPr="008014E5">
              <w:rPr>
                <w:rFonts w:ascii="Times New Roman" w:hAnsi="Times New Roman" w:cs="Times New Roman"/>
                <w:sz w:val="24"/>
                <w:szCs w:val="24"/>
                <w:lang w:val="en-US"/>
              </w:rPr>
              <w:t>High blood pressure in children and its correlation with three definitions of obesity in childhood. Arquivos brasileiros de cardiologia 2014;102(2):175-80.</w:t>
            </w:r>
          </w:p>
        </w:tc>
      </w:tr>
      <w:tr w:rsidR="000125ED" w:rsidRPr="008014E5" w14:paraId="57DC535B" w14:textId="77777777" w:rsidTr="00FD20F3">
        <w:tc>
          <w:tcPr>
            <w:tcW w:w="9747" w:type="dxa"/>
          </w:tcPr>
          <w:p w14:paraId="12DD88F8" w14:textId="77777777" w:rsidR="000125ED" w:rsidRPr="004C1BEB"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Moura AA, Silva MA, Ferraz MRT, et al. Prevalência de pressão arterial elevada em escolares e adolescentes de Maceió. </w:t>
            </w:r>
            <w:r w:rsidRPr="004C1BEB">
              <w:rPr>
                <w:rFonts w:ascii="Times New Roman" w:hAnsi="Times New Roman" w:cs="Times New Roman"/>
                <w:sz w:val="24"/>
                <w:szCs w:val="24"/>
              </w:rPr>
              <w:t>Jornal de Pediatria 2004;80(1):35-40.</w:t>
            </w:r>
          </w:p>
        </w:tc>
      </w:tr>
      <w:tr w:rsidR="000125ED" w:rsidRPr="008014E5" w14:paraId="75AE1263" w14:textId="77777777" w:rsidTr="00FD20F3">
        <w:tc>
          <w:tcPr>
            <w:tcW w:w="9747" w:type="dxa"/>
          </w:tcPr>
          <w:p w14:paraId="3A76ABE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Nascimento GG, Seerig LM, Vargas‐Ferreira F, et al. </w:t>
            </w:r>
            <w:r w:rsidRPr="008014E5">
              <w:rPr>
                <w:rFonts w:ascii="Times New Roman" w:hAnsi="Times New Roman" w:cs="Times New Roman"/>
                <w:sz w:val="24"/>
                <w:szCs w:val="24"/>
                <w:lang w:val="en-US"/>
              </w:rPr>
              <w:t>Are obesity and overweight associated with gingivitis occurrence in Brazilian schoolchildren? Journal of clinical periodontology 2013;40(12):1072-78.</w:t>
            </w:r>
          </w:p>
        </w:tc>
      </w:tr>
      <w:tr w:rsidR="000125ED" w:rsidRPr="008014E5" w14:paraId="6A01A4C9" w14:textId="77777777" w:rsidTr="00FD20F3">
        <w:tc>
          <w:tcPr>
            <w:tcW w:w="9747" w:type="dxa"/>
          </w:tcPr>
          <w:p w14:paraId="32044CC3"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Nogueira RC. Prevalência de Sobrepeso e Obesidade em Escolares entre sete e 10 anos de idade da Rede Municipal de Porto Alegre-RS. </w:t>
            </w:r>
            <w:r w:rsidRPr="008014E5">
              <w:rPr>
                <w:rFonts w:ascii="Times New Roman" w:hAnsi="Times New Roman" w:cs="Times New Roman"/>
                <w:sz w:val="24"/>
                <w:szCs w:val="24"/>
                <w:lang w:val="en-US"/>
              </w:rPr>
              <w:t>2009</w:t>
            </w:r>
          </w:p>
        </w:tc>
      </w:tr>
      <w:tr w:rsidR="000125ED" w:rsidRPr="008014E5" w14:paraId="2CA08FED" w14:textId="77777777" w:rsidTr="00FD20F3">
        <w:tc>
          <w:tcPr>
            <w:tcW w:w="9747" w:type="dxa"/>
          </w:tcPr>
          <w:p w14:paraId="5C1BABF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Pazdziora A, Guimarães L, Barros M, et al. </w:t>
            </w:r>
            <w:r w:rsidRPr="008014E5">
              <w:rPr>
                <w:rFonts w:ascii="Times New Roman" w:hAnsi="Times New Roman" w:cs="Times New Roman"/>
                <w:sz w:val="24"/>
                <w:szCs w:val="24"/>
                <w:lang w:val="en-US"/>
              </w:rPr>
              <w:t>Association between the nutritional status of school children and the nutritional status of their parents. Nutrire-Revista da Sociedade Brasileira de Alimentação e Nutrição 2009;34(1):45-57.</w:t>
            </w:r>
          </w:p>
        </w:tc>
      </w:tr>
      <w:tr w:rsidR="000125ED" w:rsidRPr="008014E5" w14:paraId="6ACCE00B" w14:textId="77777777" w:rsidTr="00FD20F3">
        <w:tc>
          <w:tcPr>
            <w:tcW w:w="9747" w:type="dxa"/>
          </w:tcPr>
          <w:p w14:paraId="26BE3A3C" w14:textId="77777777" w:rsidR="000125ED" w:rsidRPr="002A0A3E" w:rsidRDefault="000125ED" w:rsidP="00FD20F3">
            <w:pPr>
              <w:pStyle w:val="ListParagraph"/>
              <w:numPr>
                <w:ilvl w:val="0"/>
                <w:numId w:val="7"/>
              </w:numPr>
              <w:ind w:left="426" w:hanging="426"/>
              <w:jc w:val="both"/>
              <w:rPr>
                <w:rFonts w:ascii="Times New Roman" w:hAnsi="Times New Roman" w:cs="Times New Roman"/>
                <w:sz w:val="24"/>
                <w:szCs w:val="24"/>
                <w:lang w:val="pt-PT"/>
              </w:rPr>
            </w:pPr>
            <w:r w:rsidRPr="002A0A3E">
              <w:rPr>
                <w:rFonts w:ascii="Times New Roman" w:hAnsi="Times New Roman" w:cs="Times New Roman"/>
                <w:sz w:val="24"/>
                <w:szCs w:val="24"/>
                <w:lang w:val="es-ES_tradnl"/>
              </w:rPr>
              <w:t xml:space="preserve">Pazin DC, Rosaneli CF, Olandoski M, et al. </w:t>
            </w:r>
            <w:r w:rsidRPr="00192716">
              <w:rPr>
                <w:rFonts w:ascii="Times New Roman" w:hAnsi="Times New Roman" w:cs="Times New Roman"/>
                <w:sz w:val="24"/>
                <w:szCs w:val="24"/>
              </w:rPr>
              <w:t xml:space="preserve">Circunferência da Cintura está Associada à Pressão Arterial em Crianças com Índice de Massa Corpórea Normal: Avaliação Transversal de 3417 Crianças Escolares. </w:t>
            </w:r>
            <w:r w:rsidRPr="002A0A3E">
              <w:rPr>
                <w:rFonts w:ascii="Times New Roman" w:hAnsi="Times New Roman" w:cs="Times New Roman"/>
                <w:sz w:val="24"/>
                <w:szCs w:val="24"/>
                <w:lang w:val="pt-PT"/>
              </w:rPr>
              <w:t>Arquivos Brasileiros de Cardiologia 2017;109(6):509-15.</w:t>
            </w:r>
          </w:p>
        </w:tc>
      </w:tr>
      <w:tr w:rsidR="000125ED" w:rsidRPr="008014E5" w14:paraId="559D6300" w14:textId="77777777" w:rsidTr="00FD20F3">
        <w:tc>
          <w:tcPr>
            <w:tcW w:w="9747" w:type="dxa"/>
          </w:tcPr>
          <w:p w14:paraId="50BBF471"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lastRenderedPageBreak/>
              <w:t>Pinheiro AP, Giugliani ERJ. Who are the children with adequate weight who feel fat? Jornal de pediatria 2006;82(3):232-35.</w:t>
            </w:r>
          </w:p>
        </w:tc>
      </w:tr>
      <w:tr w:rsidR="000125ED" w:rsidRPr="008014E5" w14:paraId="1DA0C653" w14:textId="77777777" w:rsidTr="00FD20F3">
        <w:tc>
          <w:tcPr>
            <w:tcW w:w="9747" w:type="dxa"/>
          </w:tcPr>
          <w:p w14:paraId="11EBC993"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inho CPS, da Silva JEM, Silva ACG, et al. Avaliação antropométrica de crianças em creches do município de Bezerros, PE. </w:t>
            </w:r>
            <w:r w:rsidRPr="008014E5">
              <w:rPr>
                <w:rFonts w:ascii="Times New Roman" w:hAnsi="Times New Roman" w:cs="Times New Roman"/>
                <w:sz w:val="24"/>
                <w:szCs w:val="24"/>
                <w:lang w:val="en-US"/>
              </w:rPr>
              <w:t>Rev Paul Pediatr 2010;28(3):315-21.</w:t>
            </w:r>
          </w:p>
        </w:tc>
      </w:tr>
      <w:tr w:rsidR="000125ED" w:rsidRPr="008014E5" w14:paraId="603AE421" w14:textId="77777777" w:rsidTr="00FD20F3">
        <w:tc>
          <w:tcPr>
            <w:tcW w:w="9747" w:type="dxa"/>
          </w:tcPr>
          <w:p w14:paraId="3BE5214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into EF. Estado nutricional, desempenho motor e marcadores dermatoglíficos em escolares púberes. </w:t>
            </w:r>
            <w:r w:rsidRPr="008014E5">
              <w:rPr>
                <w:rFonts w:ascii="Times New Roman" w:hAnsi="Times New Roman" w:cs="Times New Roman"/>
                <w:sz w:val="24"/>
                <w:szCs w:val="24"/>
                <w:lang w:val="en-US"/>
              </w:rPr>
              <w:t>Universidade Federal do Rio Grande do Norte, 2009.</w:t>
            </w:r>
          </w:p>
        </w:tc>
      </w:tr>
      <w:tr w:rsidR="000125ED" w:rsidRPr="008014E5" w14:paraId="3C6CD620" w14:textId="77777777" w:rsidTr="00FD20F3">
        <w:tc>
          <w:tcPr>
            <w:tcW w:w="9747" w:type="dxa"/>
          </w:tcPr>
          <w:p w14:paraId="4E4EB46F" w14:textId="77777777" w:rsidR="000125ED" w:rsidRPr="00192716"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Pitangueira JCD. Prevalência dos fatores de riscos metabólicos e o impacto da promoção de alimentação e estilo de vida saudáveis no controle do excesso de peso em escolares. </w:t>
            </w:r>
          </w:p>
        </w:tc>
      </w:tr>
      <w:tr w:rsidR="000125ED" w:rsidRPr="008014E5" w14:paraId="014A2281" w14:textId="77777777" w:rsidTr="00FD20F3">
        <w:tc>
          <w:tcPr>
            <w:tcW w:w="9747" w:type="dxa"/>
          </w:tcPr>
          <w:p w14:paraId="365F4E43"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olla SF, Scherer F. Perfil alimentar e nutricional de escolares da rede municipal de ensino de um município do interior do Rio Grande do Sul. </w:t>
            </w:r>
            <w:r w:rsidRPr="008014E5">
              <w:rPr>
                <w:rFonts w:ascii="Times New Roman" w:hAnsi="Times New Roman" w:cs="Times New Roman"/>
                <w:sz w:val="24"/>
                <w:szCs w:val="24"/>
                <w:lang w:val="en-US"/>
              </w:rPr>
              <w:t>Cad Saúde Colet 2011;19(1):111-16.</w:t>
            </w:r>
          </w:p>
        </w:tc>
      </w:tr>
      <w:tr w:rsidR="000125ED" w:rsidRPr="008014E5" w14:paraId="55777B8B" w14:textId="77777777" w:rsidTr="00FD20F3">
        <w:tc>
          <w:tcPr>
            <w:tcW w:w="9747" w:type="dxa"/>
          </w:tcPr>
          <w:p w14:paraId="141A7141"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e Marins VR, Almeida RMV, Pereira RA, et al. </w:t>
            </w:r>
            <w:r w:rsidRPr="008014E5">
              <w:rPr>
                <w:rFonts w:ascii="Times New Roman" w:hAnsi="Times New Roman" w:cs="Times New Roman"/>
                <w:sz w:val="24"/>
                <w:szCs w:val="24"/>
                <w:lang w:val="en-US"/>
              </w:rPr>
              <w:t>The relationship between parental nutritional status and overweight children/adolescents in Rio de Janeiro, Brazil. Public Health 2004;118(1):43-49.</w:t>
            </w:r>
          </w:p>
        </w:tc>
      </w:tr>
      <w:tr w:rsidR="000125ED" w:rsidRPr="008014E5" w14:paraId="0B45B3C4" w14:textId="77777777" w:rsidTr="00FD20F3">
        <w:tc>
          <w:tcPr>
            <w:tcW w:w="9747" w:type="dxa"/>
          </w:tcPr>
          <w:p w14:paraId="63CB59ED"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ech RR, Halpern R, Costanzi CB, et al. Prevalência de obesidade em escolares de 7 a 12 anos de uma cidade Serrana do RS, Brasil. </w:t>
            </w:r>
            <w:r w:rsidRPr="008014E5">
              <w:rPr>
                <w:rFonts w:ascii="Times New Roman" w:hAnsi="Times New Roman" w:cs="Times New Roman"/>
                <w:sz w:val="24"/>
                <w:szCs w:val="24"/>
                <w:lang w:val="en-US"/>
              </w:rPr>
              <w:t>Revista Brasileira de Cineantropometria &amp; Desempenho Humano 2010;12(2):90-97.</w:t>
            </w:r>
          </w:p>
        </w:tc>
      </w:tr>
      <w:tr w:rsidR="000125ED" w:rsidRPr="008014E5" w14:paraId="12BFC81D" w14:textId="77777777" w:rsidTr="00FD20F3">
        <w:tc>
          <w:tcPr>
            <w:tcW w:w="9747" w:type="dxa"/>
          </w:tcPr>
          <w:p w14:paraId="0C0E1171"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8014E5">
              <w:rPr>
                <w:rFonts w:ascii="Times New Roman" w:hAnsi="Times New Roman" w:cs="Times New Roman"/>
                <w:sz w:val="24"/>
                <w:szCs w:val="24"/>
                <w:lang w:val="en-US"/>
              </w:rPr>
              <w:t xml:space="preserve">Ribas DL, Philippi ST, Tanaka ACdA, et al. </w:t>
            </w:r>
            <w:r w:rsidRPr="00192716">
              <w:rPr>
                <w:rFonts w:ascii="Times New Roman" w:hAnsi="Times New Roman" w:cs="Times New Roman"/>
                <w:sz w:val="24"/>
                <w:szCs w:val="24"/>
              </w:rPr>
              <w:t xml:space="preserve">Saúde e estado nutricional infantil de uma população da região Centro-Oeste do Brasil. </w:t>
            </w:r>
            <w:r w:rsidRPr="00792089">
              <w:rPr>
                <w:rFonts w:ascii="Times New Roman" w:hAnsi="Times New Roman" w:cs="Times New Roman"/>
                <w:sz w:val="24"/>
                <w:szCs w:val="24"/>
              </w:rPr>
              <w:t>Revista de Saúde Pública 1999;33:358-65.</w:t>
            </w:r>
          </w:p>
        </w:tc>
      </w:tr>
      <w:tr w:rsidR="000125ED" w:rsidRPr="008014E5" w14:paraId="7E2335B1" w14:textId="77777777" w:rsidTr="00FD20F3">
        <w:tc>
          <w:tcPr>
            <w:tcW w:w="9747" w:type="dxa"/>
          </w:tcPr>
          <w:p w14:paraId="626CAC84" w14:textId="77777777" w:rsidR="000125ED" w:rsidRPr="004C1BEB"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Ribeiro RQ, Lotufo PA, Lamounier JA, et al. Fatores adicionais de risco cardiovascular associados ao excesso de peso em crianças e adolescentes: o estudo do coração de Belo Horizonte. </w:t>
            </w:r>
            <w:r w:rsidRPr="004C1BEB">
              <w:rPr>
                <w:rFonts w:ascii="Times New Roman" w:hAnsi="Times New Roman" w:cs="Times New Roman"/>
                <w:sz w:val="24"/>
                <w:szCs w:val="24"/>
              </w:rPr>
              <w:t>Arquivos Brasileiros de Cardiologia 2006;86(6):408-18.</w:t>
            </w:r>
          </w:p>
        </w:tc>
      </w:tr>
      <w:tr w:rsidR="000125ED" w:rsidRPr="008014E5" w14:paraId="6798C374" w14:textId="77777777" w:rsidTr="00FD20F3">
        <w:tc>
          <w:tcPr>
            <w:tcW w:w="9747" w:type="dxa"/>
          </w:tcPr>
          <w:p w14:paraId="27CFBD2A" w14:textId="77777777" w:rsidR="000125ED" w:rsidRPr="004C1BEB"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Rosaneli CF, Auler F, Manfrinato CB, et al. Avaliação da prevalência e de determinantes nutricionais e sociais do excesso de peso em uma população de escolares: análise transversal em 5.037 crianças. </w:t>
            </w:r>
            <w:r w:rsidRPr="004C1BEB">
              <w:rPr>
                <w:rFonts w:ascii="Times New Roman" w:hAnsi="Times New Roman" w:cs="Times New Roman"/>
                <w:sz w:val="24"/>
                <w:szCs w:val="24"/>
              </w:rPr>
              <w:t>Revista da Associação Médica Brasileira 2012;58(4):472-76.</w:t>
            </w:r>
          </w:p>
        </w:tc>
      </w:tr>
      <w:tr w:rsidR="000125ED" w:rsidRPr="002A0A3E" w14:paraId="138F1708" w14:textId="77777777" w:rsidTr="00FD20F3">
        <w:tc>
          <w:tcPr>
            <w:tcW w:w="9747" w:type="dxa"/>
          </w:tcPr>
          <w:p w14:paraId="6A8F391E"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Rosaneli CF, Baena CP, Auler F, et al. Elevated blood pressure and obesity in childhood: a cross-sectional evaluation of 4,609 schoolchildren. Arquivos brasileiros de cardiologia 2014;103(3):238-44.</w:t>
            </w:r>
          </w:p>
        </w:tc>
      </w:tr>
      <w:tr w:rsidR="000125ED" w:rsidRPr="008014E5" w14:paraId="296929B6" w14:textId="77777777" w:rsidTr="00FD20F3">
        <w:tc>
          <w:tcPr>
            <w:tcW w:w="9747" w:type="dxa"/>
          </w:tcPr>
          <w:p w14:paraId="73734D4B"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Rossi CE, Vasconcelos FdAGd. Relationship between birth weight and overweight/obesity among students in Florianópolis, Santa Catarina, Brazil: a retrospective cohort study. Sao Paulo Medical Journal 2014;132(5):273-81.</w:t>
            </w:r>
          </w:p>
        </w:tc>
      </w:tr>
      <w:tr w:rsidR="000125ED" w:rsidRPr="002A0A3E" w14:paraId="2AB0C2A0" w14:textId="77777777" w:rsidTr="00FD20F3">
        <w:tc>
          <w:tcPr>
            <w:tcW w:w="9747" w:type="dxa"/>
          </w:tcPr>
          <w:p w14:paraId="42720182"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Santos NHAd, Fiaccone RL, Barreto ML, et al. </w:t>
            </w:r>
            <w:r w:rsidRPr="008014E5">
              <w:rPr>
                <w:rFonts w:ascii="Times New Roman" w:hAnsi="Times New Roman" w:cs="Times New Roman"/>
                <w:sz w:val="24"/>
                <w:szCs w:val="24"/>
                <w:lang w:val="en-US"/>
              </w:rPr>
              <w:t>Association between eating patterns and body mass index in a sample of children and adolescents in Northeastern Brazil. Cadernos de saude publica 2014;30:2235-45.</w:t>
            </w:r>
          </w:p>
        </w:tc>
      </w:tr>
      <w:tr w:rsidR="000125ED" w:rsidRPr="008014E5" w14:paraId="307F530F" w14:textId="77777777" w:rsidTr="00FD20F3">
        <w:tc>
          <w:tcPr>
            <w:tcW w:w="9747" w:type="dxa"/>
          </w:tcPr>
          <w:p w14:paraId="5A274B4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eki M, Matsuo T, Carrilho AJF. </w:t>
            </w:r>
            <w:r w:rsidRPr="008014E5">
              <w:rPr>
                <w:rFonts w:ascii="Times New Roman" w:hAnsi="Times New Roman" w:cs="Times New Roman"/>
                <w:sz w:val="24"/>
                <w:szCs w:val="24"/>
                <w:lang w:val="en-US"/>
              </w:rPr>
              <w:t>Prevalence of metabolic syndrome and associated risk factors in Brazilian schoolchildren. Public health nutrition 2009;12(7):947-52.</w:t>
            </w:r>
          </w:p>
        </w:tc>
      </w:tr>
      <w:tr w:rsidR="000125ED" w:rsidRPr="008014E5" w14:paraId="2DB47220" w14:textId="77777777" w:rsidTr="00FD20F3">
        <w:tc>
          <w:tcPr>
            <w:tcW w:w="9747" w:type="dxa"/>
          </w:tcPr>
          <w:p w14:paraId="1FA23ABF"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ilva MAMd, Rivera IR, Ferraz MRMT, et al. Prevalência de fatores de risco cardiovascular em crianças e adolescentes da rede de ensino da cidade de Maceió. </w:t>
            </w:r>
            <w:r w:rsidRPr="008014E5">
              <w:rPr>
                <w:rFonts w:ascii="Times New Roman" w:hAnsi="Times New Roman" w:cs="Times New Roman"/>
                <w:sz w:val="24"/>
                <w:szCs w:val="24"/>
                <w:lang w:val="en-US"/>
              </w:rPr>
              <w:t>Arquivos Brasileiros de Cardiologia 2005;84(5):387-92.</w:t>
            </w:r>
          </w:p>
        </w:tc>
      </w:tr>
      <w:tr w:rsidR="000125ED" w:rsidRPr="008014E5" w14:paraId="37811E0B" w14:textId="77777777" w:rsidTr="00FD20F3">
        <w:tc>
          <w:tcPr>
            <w:tcW w:w="9747" w:type="dxa"/>
          </w:tcPr>
          <w:p w14:paraId="7E8B0D10" w14:textId="77777777" w:rsidR="000125ED" w:rsidRPr="004C1BEB"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Silva DA. Prevalência de sobrepeso e obesidade em pré-escolares de alto nível sócioeconômico da cidade de aracaju-se. </w:t>
            </w:r>
            <w:r w:rsidRPr="004C1BEB">
              <w:rPr>
                <w:rFonts w:ascii="Times New Roman" w:hAnsi="Times New Roman" w:cs="Times New Roman"/>
                <w:sz w:val="24"/>
                <w:szCs w:val="24"/>
              </w:rPr>
              <w:t>Medicina (Ribeirao Preto Online) 2008;41(2):177-81.</w:t>
            </w:r>
          </w:p>
        </w:tc>
      </w:tr>
      <w:tr w:rsidR="000125ED" w:rsidRPr="008014E5" w14:paraId="5C8A3A2D" w14:textId="77777777" w:rsidTr="00FD20F3">
        <w:tc>
          <w:tcPr>
            <w:tcW w:w="9747" w:type="dxa"/>
          </w:tcPr>
          <w:p w14:paraId="6F6A4FF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ilva KEdS, Pelegrini A, Pinto AdA, et al. </w:t>
            </w:r>
            <w:r w:rsidRPr="008014E5">
              <w:rPr>
                <w:rFonts w:ascii="Times New Roman" w:hAnsi="Times New Roman" w:cs="Times New Roman"/>
                <w:sz w:val="24"/>
                <w:szCs w:val="24"/>
                <w:lang w:val="en-US"/>
              </w:rPr>
              <w:t>Nutritional status of schoolchildren aged 7-10 years enrolled in public and private schools of Cascavel, Paraná, Brazil. Rev Nutr 2016;29(5):699-708.</w:t>
            </w:r>
          </w:p>
        </w:tc>
      </w:tr>
      <w:tr w:rsidR="000125ED" w:rsidRPr="008014E5" w14:paraId="572CAD50" w14:textId="77777777" w:rsidTr="00FD20F3">
        <w:tc>
          <w:tcPr>
            <w:tcW w:w="9747" w:type="dxa"/>
          </w:tcPr>
          <w:p w14:paraId="3DE6B7F9"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ouza MGBd, Rivera IR, Silva MAMd, et al. Relação da obesidade com a pressão arterial elevada em crianças e adolescentes. </w:t>
            </w:r>
            <w:r w:rsidRPr="008014E5">
              <w:rPr>
                <w:rFonts w:ascii="Times New Roman" w:hAnsi="Times New Roman" w:cs="Times New Roman"/>
                <w:sz w:val="24"/>
                <w:szCs w:val="24"/>
                <w:lang w:val="en-US"/>
              </w:rPr>
              <w:t>Arquivos brasileiros de cardiologia 2010;94(6):714-19.</w:t>
            </w:r>
          </w:p>
        </w:tc>
      </w:tr>
      <w:tr w:rsidR="000125ED" w:rsidRPr="008014E5" w14:paraId="250DB3D9" w14:textId="77777777" w:rsidTr="00FD20F3">
        <w:tc>
          <w:tcPr>
            <w:tcW w:w="9747" w:type="dxa"/>
          </w:tcPr>
          <w:p w14:paraId="6801B871"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lastRenderedPageBreak/>
              <w:t xml:space="preserve">Tomé F, Cardoso V, Barbieri M, et al. </w:t>
            </w:r>
            <w:r w:rsidRPr="008014E5">
              <w:rPr>
                <w:rFonts w:ascii="Times New Roman" w:hAnsi="Times New Roman" w:cs="Times New Roman"/>
                <w:sz w:val="24"/>
                <w:szCs w:val="24"/>
                <w:lang w:val="en-US"/>
              </w:rPr>
              <w:t>Are birth weight and maternal smoking during pregnancy associated with malnutrition and excess weight among school age children? Brazilian Journal of Medical and Biological Research 2007;40(9):1221-30.</w:t>
            </w:r>
          </w:p>
        </w:tc>
      </w:tr>
      <w:tr w:rsidR="000125ED" w:rsidRPr="008014E5" w14:paraId="7702DA39" w14:textId="77777777" w:rsidTr="00FD20F3">
        <w:tc>
          <w:tcPr>
            <w:tcW w:w="9747" w:type="dxa"/>
          </w:tcPr>
          <w:p w14:paraId="19B95BC8"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Triches RM, Giugliani ERJ. Insatisfação corporal em escolares de dois municípios da região Sul do Brasil. </w:t>
            </w:r>
            <w:r w:rsidRPr="008014E5">
              <w:rPr>
                <w:rFonts w:ascii="Times New Roman" w:hAnsi="Times New Roman" w:cs="Times New Roman"/>
                <w:sz w:val="24"/>
                <w:szCs w:val="24"/>
                <w:lang w:val="en-US"/>
              </w:rPr>
              <w:t>Rev Nutr 2007;20(2):119-28.</w:t>
            </w:r>
          </w:p>
        </w:tc>
      </w:tr>
      <w:tr w:rsidR="000125ED" w:rsidRPr="008014E5" w14:paraId="57A53D45" w14:textId="77777777" w:rsidTr="00FD20F3">
        <w:tc>
          <w:tcPr>
            <w:tcW w:w="9747" w:type="dxa"/>
          </w:tcPr>
          <w:p w14:paraId="437AC35A"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Vieira MdFA, Araújo CLP, Hallal PC, et al. Estado nutricional de escolares de 1ª a 4ª séries do Ensino Fundamental das escolas urbanas da cidade de Pelotas, Rio Grande do Sul, Brasil. </w:t>
            </w:r>
            <w:r w:rsidRPr="00792089">
              <w:rPr>
                <w:rFonts w:ascii="Times New Roman" w:hAnsi="Times New Roman" w:cs="Times New Roman"/>
                <w:sz w:val="24"/>
                <w:szCs w:val="24"/>
              </w:rPr>
              <w:t>Cadernos de Saúde Pública 2008;24:1667-74.</w:t>
            </w:r>
          </w:p>
        </w:tc>
      </w:tr>
      <w:tr w:rsidR="000125ED" w:rsidRPr="004C1BEB" w14:paraId="351D4F7B" w14:textId="77777777" w:rsidTr="00FD20F3">
        <w:tc>
          <w:tcPr>
            <w:tcW w:w="9747" w:type="dxa"/>
          </w:tcPr>
          <w:p w14:paraId="792C5748"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Vilella M, de Oliveira Costa GN, Barreto ML, et al. </w:t>
            </w:r>
            <w:r w:rsidRPr="008014E5">
              <w:rPr>
                <w:rFonts w:ascii="Times New Roman" w:hAnsi="Times New Roman" w:cs="Times New Roman"/>
                <w:sz w:val="24"/>
                <w:szCs w:val="24"/>
                <w:lang w:val="en-US"/>
              </w:rPr>
              <w:t>Effect of dietary consumption as a modifier on the association between FTO gene variants and excess body weight in children from an admixed population in Brazil: the Social Changes, Asthma and Allergy in Latin America (SCAALA) cohort study. British Journal of Nutrition 2017;117(11):1503-10.</w:t>
            </w:r>
          </w:p>
        </w:tc>
      </w:tr>
      <w:tr w:rsidR="000125ED" w:rsidRPr="008014E5" w14:paraId="611425E7" w14:textId="77777777" w:rsidTr="00FD20F3">
        <w:tc>
          <w:tcPr>
            <w:tcW w:w="9747" w:type="dxa"/>
          </w:tcPr>
          <w:p w14:paraId="407EF1EF" w14:textId="77777777" w:rsidR="000125ED" w:rsidRPr="00792089"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Quadros TMBd, Gordia AP, Andaki ACR, et al. Triagem da pressão arterial elevada em crianças e adolescentes de Amargosa, Bahia: utilidade de indicadores antropométricos de obesidade. </w:t>
            </w:r>
            <w:r w:rsidRPr="00792089">
              <w:rPr>
                <w:rFonts w:ascii="Times New Roman" w:hAnsi="Times New Roman" w:cs="Times New Roman"/>
                <w:sz w:val="24"/>
                <w:szCs w:val="24"/>
              </w:rPr>
              <w:t>Revista brasileira de epidemiologia 2019;22:e190017.</w:t>
            </w:r>
          </w:p>
        </w:tc>
      </w:tr>
      <w:tr w:rsidR="000125ED" w:rsidRPr="008014E5" w14:paraId="3E72BB43" w14:textId="77777777" w:rsidTr="00FD20F3">
        <w:tc>
          <w:tcPr>
            <w:tcW w:w="9747" w:type="dxa"/>
            <w:tcBorders>
              <w:bottom w:val="single" w:sz="4" w:space="0" w:color="auto"/>
            </w:tcBorders>
          </w:tcPr>
          <w:p w14:paraId="5CFF051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Valois Pedrosa I. Excesso de peso e fatores associados em escolares do município de Camaragibe-PE, 2004. </w:t>
            </w:r>
            <w:r w:rsidRPr="008014E5">
              <w:rPr>
                <w:rFonts w:ascii="Times New Roman" w:hAnsi="Times New Roman" w:cs="Times New Roman"/>
                <w:sz w:val="24"/>
                <w:szCs w:val="24"/>
                <w:lang w:val="en-US"/>
              </w:rPr>
              <w:t>Universidade Federal de Pernambuco, 2010.</w:t>
            </w:r>
          </w:p>
        </w:tc>
      </w:tr>
      <w:tr w:rsidR="000125ED" w:rsidRPr="008014E5" w14:paraId="1B93C40A" w14:textId="77777777" w:rsidTr="00FD20F3">
        <w:tc>
          <w:tcPr>
            <w:tcW w:w="9747" w:type="dxa"/>
            <w:tcBorders>
              <w:bottom w:val="single" w:sz="4" w:space="0" w:color="auto"/>
            </w:tcBorders>
          </w:tcPr>
          <w:p w14:paraId="5286E1DD"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urgos MS, Reuter CP, Burgos LT, et al. Uma análise entre índices pressóricos, obesidade e capacidade cardiorrespiratória em escolares. </w:t>
            </w:r>
            <w:r w:rsidRPr="008014E5">
              <w:rPr>
                <w:rFonts w:ascii="Times New Roman" w:hAnsi="Times New Roman" w:cs="Times New Roman"/>
                <w:sz w:val="24"/>
                <w:szCs w:val="24"/>
                <w:lang w:val="en-US"/>
              </w:rPr>
              <w:t>Arquivos Brasileiros de Cardiologia 2010;94(6):788-93.</w:t>
            </w:r>
          </w:p>
        </w:tc>
      </w:tr>
      <w:tr w:rsidR="000125ED" w:rsidRPr="00BC49F3" w14:paraId="0522B33F" w14:textId="77777777" w:rsidTr="00FD20F3">
        <w:tc>
          <w:tcPr>
            <w:tcW w:w="9747" w:type="dxa"/>
            <w:tcBorders>
              <w:bottom w:val="single" w:sz="4" w:space="0" w:color="auto"/>
            </w:tcBorders>
          </w:tcPr>
          <w:p w14:paraId="0ED46490"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Burgos MS, Reuter CP, Possuelo LG, et al. </w:t>
            </w:r>
            <w:r w:rsidRPr="008014E5">
              <w:rPr>
                <w:rFonts w:ascii="Times New Roman" w:hAnsi="Times New Roman" w:cs="Times New Roman"/>
                <w:sz w:val="24"/>
                <w:szCs w:val="24"/>
                <w:lang w:val="en-US"/>
              </w:rPr>
              <w:t>Obesity parameters as predictors of early development of cardiometabolic risk factors. Ciencia &amp; saude coletiva 2015;20:2381-88.</w:t>
            </w:r>
          </w:p>
        </w:tc>
      </w:tr>
      <w:tr w:rsidR="000125ED" w:rsidRPr="002A0A3E" w14:paraId="6CD27840" w14:textId="77777777" w:rsidTr="00FD20F3">
        <w:tc>
          <w:tcPr>
            <w:tcW w:w="9747" w:type="dxa"/>
            <w:tcBorders>
              <w:bottom w:val="single" w:sz="4" w:space="0" w:color="auto"/>
            </w:tcBorders>
          </w:tcPr>
          <w:p w14:paraId="1F431D94"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Reis LN, Renner JD, Reuter CP, et al. Hyperuricemia is associated with low cardiorespiratory fitness levels and excess weight in schoolchildren. Jornal de Pediatria 2017;93(5):538-43.</w:t>
            </w:r>
          </w:p>
        </w:tc>
      </w:tr>
      <w:tr w:rsidR="000125ED" w:rsidRPr="002A0A3E" w14:paraId="272B172F" w14:textId="77777777" w:rsidTr="00FD20F3">
        <w:tc>
          <w:tcPr>
            <w:tcW w:w="9747" w:type="dxa"/>
            <w:tcBorders>
              <w:bottom w:val="single" w:sz="4" w:space="0" w:color="auto"/>
            </w:tcBorders>
          </w:tcPr>
          <w:p w14:paraId="615C2602"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Reuter CP, Burgos MS, Bernhard JC, et al. Association between overweight and obesity in schoolchildren with rs9939609 polymorphism (FTO) and family history for obesity. Jornal de Pediatria (Versão em Português) 2016;92(5):493-98.</w:t>
            </w:r>
          </w:p>
        </w:tc>
      </w:tr>
      <w:tr w:rsidR="000125ED" w:rsidRPr="008014E5" w14:paraId="1D5FB936" w14:textId="77777777" w:rsidTr="00FD20F3">
        <w:tc>
          <w:tcPr>
            <w:tcW w:w="9747" w:type="dxa"/>
            <w:tcBorders>
              <w:bottom w:val="single" w:sz="4" w:space="0" w:color="auto"/>
            </w:tcBorders>
          </w:tcPr>
          <w:p w14:paraId="3B25349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euter C, Burgos L, Camargo M, et al. Prevalência de obesidade e risco cardiovascular em crianças e adolescentes do município de Santa Cruz do Sul, Rio Grande do Sul. </w:t>
            </w:r>
            <w:r w:rsidRPr="008014E5">
              <w:rPr>
                <w:rFonts w:ascii="Times New Roman" w:hAnsi="Times New Roman" w:cs="Times New Roman"/>
                <w:sz w:val="24"/>
                <w:szCs w:val="24"/>
                <w:lang w:val="en-US"/>
              </w:rPr>
              <w:t>Medicine Journal 2013;131(5)</w:t>
            </w:r>
          </w:p>
        </w:tc>
      </w:tr>
      <w:tr w:rsidR="000125ED" w:rsidRPr="008014E5" w14:paraId="4BB0FC8D" w14:textId="77777777" w:rsidTr="00FD20F3">
        <w:tc>
          <w:tcPr>
            <w:tcW w:w="9747" w:type="dxa"/>
            <w:tcBorders>
              <w:bottom w:val="single" w:sz="4" w:space="0" w:color="auto"/>
            </w:tcBorders>
          </w:tcPr>
          <w:p w14:paraId="7C51081B" w14:textId="77777777" w:rsidR="000125ED" w:rsidRPr="002A0A3E" w:rsidRDefault="000125ED" w:rsidP="00FD20F3">
            <w:pPr>
              <w:pStyle w:val="ListParagraph"/>
              <w:numPr>
                <w:ilvl w:val="0"/>
                <w:numId w:val="7"/>
              </w:numPr>
              <w:ind w:left="426" w:hanging="426"/>
              <w:jc w:val="both"/>
              <w:rPr>
                <w:rFonts w:ascii="Times New Roman" w:hAnsi="Times New Roman" w:cs="Times New Roman"/>
                <w:sz w:val="24"/>
                <w:szCs w:val="24"/>
                <w:lang w:val="pt-PT"/>
              </w:rPr>
            </w:pPr>
            <w:r w:rsidRPr="008014E5">
              <w:rPr>
                <w:rFonts w:ascii="Times New Roman" w:hAnsi="Times New Roman" w:cs="Times New Roman"/>
                <w:sz w:val="24"/>
                <w:szCs w:val="24"/>
                <w:lang w:val="en-US"/>
              </w:rPr>
              <w:t xml:space="preserve">Sehn AP, Reuter CP, Kern DG, et al. </w:t>
            </w:r>
            <w:r w:rsidRPr="00192716">
              <w:rPr>
                <w:rFonts w:ascii="Times New Roman" w:hAnsi="Times New Roman" w:cs="Times New Roman"/>
                <w:sz w:val="24"/>
                <w:szCs w:val="24"/>
              </w:rPr>
              <w:t xml:space="preserve">Perfil sociodemográfico associado em nível de aptidão física relacionada à saúde em escolares. </w:t>
            </w:r>
            <w:r w:rsidRPr="002A0A3E">
              <w:rPr>
                <w:rFonts w:ascii="Times New Roman" w:hAnsi="Times New Roman" w:cs="Times New Roman"/>
                <w:sz w:val="24"/>
                <w:szCs w:val="24"/>
                <w:lang w:val="pt-PT"/>
              </w:rPr>
              <w:t>Saúde e Pesquisa ISSN 2176-9206 2017;10(1):75-82.</w:t>
            </w:r>
          </w:p>
        </w:tc>
      </w:tr>
      <w:tr w:rsidR="000125ED" w:rsidRPr="008014E5" w14:paraId="208561A3" w14:textId="77777777" w:rsidTr="00FD20F3">
        <w:tc>
          <w:tcPr>
            <w:tcW w:w="9747" w:type="dxa"/>
            <w:tcBorders>
              <w:bottom w:val="single" w:sz="4" w:space="0" w:color="auto"/>
            </w:tcBorders>
          </w:tcPr>
          <w:p w14:paraId="5FD59A18"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Todendi PF, Klinger EI, Ferreira MB, et al. </w:t>
            </w:r>
            <w:r w:rsidRPr="008014E5">
              <w:rPr>
                <w:rFonts w:ascii="Times New Roman" w:hAnsi="Times New Roman" w:cs="Times New Roman"/>
                <w:sz w:val="24"/>
                <w:szCs w:val="24"/>
                <w:lang w:val="en-US"/>
              </w:rPr>
              <w:t>Association of IL-6 and CRP gene polymorphisms with obesity and metabolic disorders in children and adolescents. Anais da Academia Brasileira de Ciências 2015;87(2):915-24.</w:t>
            </w:r>
          </w:p>
        </w:tc>
      </w:tr>
      <w:tr w:rsidR="000125ED" w:rsidRPr="008014E5" w14:paraId="5EC4F26A" w14:textId="77777777" w:rsidTr="00FD20F3">
        <w:tc>
          <w:tcPr>
            <w:tcW w:w="9747" w:type="dxa"/>
            <w:tcBorders>
              <w:bottom w:val="single" w:sz="4" w:space="0" w:color="auto"/>
            </w:tcBorders>
          </w:tcPr>
          <w:p w14:paraId="37FF78A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euter ÉM, Reuter CP, Burgos LT, et al. Obesidade e hipertensão arterial em escolares de Santa Cruz do Sul-RS, Brasil. </w:t>
            </w:r>
            <w:r w:rsidRPr="008014E5">
              <w:rPr>
                <w:rFonts w:ascii="Times New Roman" w:hAnsi="Times New Roman" w:cs="Times New Roman"/>
                <w:sz w:val="24"/>
                <w:szCs w:val="24"/>
                <w:lang w:val="en-US"/>
              </w:rPr>
              <w:t>Revista da Associação Médica Brasileira 2012;58(6):666-72.</w:t>
            </w:r>
          </w:p>
        </w:tc>
      </w:tr>
      <w:tr w:rsidR="000125ED" w:rsidRPr="008014E5" w14:paraId="1790210E" w14:textId="77777777" w:rsidTr="00FD20F3">
        <w:tc>
          <w:tcPr>
            <w:tcW w:w="9747" w:type="dxa"/>
            <w:tcBorders>
              <w:bottom w:val="single" w:sz="4" w:space="0" w:color="auto"/>
            </w:tcBorders>
          </w:tcPr>
          <w:p w14:paraId="4494B27C" w14:textId="77777777" w:rsidR="000125ED" w:rsidRPr="004C1BEB" w:rsidRDefault="000125ED" w:rsidP="00FD20F3">
            <w:pPr>
              <w:pStyle w:val="ListParagraph"/>
              <w:numPr>
                <w:ilvl w:val="0"/>
                <w:numId w:val="7"/>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Reuter CP, Silva PTd, Renner JDP, et al. Dislipidemia associa-se com falta de aptidão e sobrepeso-obesidade em crianças e adolescentes. </w:t>
            </w:r>
            <w:r w:rsidRPr="004C1BEB">
              <w:rPr>
                <w:rFonts w:ascii="Times New Roman" w:hAnsi="Times New Roman" w:cs="Times New Roman"/>
                <w:sz w:val="24"/>
                <w:szCs w:val="24"/>
              </w:rPr>
              <w:t>Arquivos Brasileiros de Cardiologia 2016;106(3):188-93.</w:t>
            </w:r>
          </w:p>
        </w:tc>
      </w:tr>
      <w:tr w:rsidR="000125ED" w:rsidRPr="008014E5" w14:paraId="2CAFC430" w14:textId="77777777" w:rsidTr="00FD20F3">
        <w:tc>
          <w:tcPr>
            <w:tcW w:w="9747" w:type="dxa"/>
            <w:tcBorders>
              <w:bottom w:val="single" w:sz="4" w:space="0" w:color="auto"/>
            </w:tcBorders>
          </w:tcPr>
          <w:p w14:paraId="0F50E00B"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euter CP, Rosane De Moura Valim A, Gaya AR, et al. </w:t>
            </w:r>
            <w:r w:rsidRPr="008014E5">
              <w:rPr>
                <w:rFonts w:ascii="Times New Roman" w:hAnsi="Times New Roman" w:cs="Times New Roman"/>
                <w:sz w:val="24"/>
                <w:szCs w:val="24"/>
                <w:lang w:val="en-US"/>
              </w:rPr>
              <w:t>FTO polymorphism, cardiorespiratory fitness, and obesity in B razilian youth. American journal of human biology 2016;28(3):381-86.</w:t>
            </w:r>
          </w:p>
        </w:tc>
      </w:tr>
      <w:tr w:rsidR="000125ED" w:rsidRPr="002A0A3E" w14:paraId="7F57A83D" w14:textId="77777777" w:rsidTr="00FD20F3">
        <w:tc>
          <w:tcPr>
            <w:tcW w:w="9747" w:type="dxa"/>
            <w:tcBorders>
              <w:bottom w:val="single" w:sz="4" w:space="0" w:color="auto"/>
            </w:tcBorders>
          </w:tcPr>
          <w:p w14:paraId="6E063622"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Reuter CP, Burgos MS, Barbian CD, et al. Comparison between different criteria for metabolic syndrome in schoolchildren from southern Brazil. European Journal of Pediatrics 2018;177(10):1471-77.</w:t>
            </w:r>
          </w:p>
        </w:tc>
      </w:tr>
      <w:tr w:rsidR="000125ED" w:rsidRPr="008014E5" w14:paraId="46E2B753" w14:textId="77777777" w:rsidTr="00FD20F3">
        <w:tc>
          <w:tcPr>
            <w:tcW w:w="9747" w:type="dxa"/>
            <w:tcBorders>
              <w:bottom w:val="single" w:sz="4" w:space="0" w:color="auto"/>
            </w:tcBorders>
          </w:tcPr>
          <w:p w14:paraId="60DE2FF5"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lastRenderedPageBreak/>
              <w:t xml:space="preserve">Reuter CP, Brand C, Silva PTd, et al. Relação entre Dislipidemia, Fatores Culturais e Aptidão Cardiorrespiratória em Escolares. </w:t>
            </w:r>
            <w:r w:rsidRPr="008014E5">
              <w:rPr>
                <w:rFonts w:ascii="Times New Roman" w:hAnsi="Times New Roman" w:cs="Times New Roman"/>
                <w:sz w:val="24"/>
                <w:szCs w:val="24"/>
                <w:lang w:val="en-US"/>
              </w:rPr>
              <w:t>Arquivos Brasileiros de Cardiologia 2019;112(6):729-36.</w:t>
            </w:r>
          </w:p>
        </w:tc>
      </w:tr>
      <w:tr w:rsidR="000125ED" w:rsidRPr="002A0A3E" w14:paraId="4669350A" w14:textId="77777777" w:rsidTr="00FD20F3">
        <w:tc>
          <w:tcPr>
            <w:tcW w:w="9747" w:type="dxa"/>
            <w:tcBorders>
              <w:bottom w:val="single" w:sz="4" w:space="0" w:color="auto"/>
            </w:tcBorders>
          </w:tcPr>
          <w:p w14:paraId="029FC585"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Francesquet M, Silva PTd, Schneiders LdB, et al. Youth overweight/obesity and its relationship with cardiovascular disease and parental risk factors. Archives of endocrinology and metabolism 2019;63(4):411-16.</w:t>
            </w:r>
          </w:p>
        </w:tc>
      </w:tr>
      <w:tr w:rsidR="000125ED" w:rsidRPr="008014E5" w14:paraId="11A2CCFD" w14:textId="77777777" w:rsidTr="00FD20F3">
        <w:tc>
          <w:tcPr>
            <w:tcW w:w="9747" w:type="dxa"/>
            <w:tcBorders>
              <w:bottom w:val="single" w:sz="4" w:space="0" w:color="auto"/>
            </w:tcBorders>
          </w:tcPr>
          <w:p w14:paraId="4D24A38A"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Ortelan N. Avaliação da alimentação de lactentes menores de um ano nascidos com baixo peso: estudo transversal em 64 municípios brasileiros. </w:t>
            </w:r>
            <w:r w:rsidRPr="008014E5">
              <w:rPr>
                <w:rFonts w:ascii="Times New Roman" w:hAnsi="Times New Roman" w:cs="Times New Roman"/>
                <w:sz w:val="24"/>
                <w:szCs w:val="24"/>
                <w:lang w:val="en-US"/>
              </w:rPr>
              <w:t>Universidade de São Paulo, 2018.</w:t>
            </w:r>
          </w:p>
        </w:tc>
      </w:tr>
      <w:tr w:rsidR="000125ED" w:rsidRPr="004C1BEB" w14:paraId="3BD0ACEF" w14:textId="77777777" w:rsidTr="00FD20F3">
        <w:tc>
          <w:tcPr>
            <w:tcW w:w="9747" w:type="dxa"/>
            <w:tcBorders>
              <w:bottom w:val="single" w:sz="4" w:space="0" w:color="auto"/>
            </w:tcBorders>
          </w:tcPr>
          <w:p w14:paraId="2D9EAFF2" w14:textId="77777777" w:rsidR="000125ED" w:rsidRPr="008014E5" w:rsidRDefault="000125ED" w:rsidP="00FD20F3">
            <w:pPr>
              <w:pStyle w:val="ListParagraph"/>
              <w:numPr>
                <w:ilvl w:val="0"/>
                <w:numId w:val="7"/>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Reuter CP, de Mello ED, da Silva PT, et al. </w:t>
            </w:r>
            <w:r w:rsidRPr="008014E5">
              <w:rPr>
                <w:rFonts w:ascii="Times New Roman" w:hAnsi="Times New Roman" w:cs="Times New Roman"/>
                <w:sz w:val="24"/>
                <w:szCs w:val="24"/>
                <w:lang w:val="en-US"/>
              </w:rPr>
              <w:t>Overweight and obesity in schoolchildren: hierarchical analysis of associated demographic, behavioral, and biological factors. Journal of Obesity 2018;2018</w:t>
            </w:r>
          </w:p>
        </w:tc>
      </w:tr>
      <w:tr w:rsidR="000125ED" w:rsidRPr="002A0A3E" w14:paraId="0C25B8FD" w14:textId="77777777" w:rsidTr="00FD20F3">
        <w:tc>
          <w:tcPr>
            <w:tcW w:w="9747" w:type="dxa"/>
            <w:tcBorders>
              <w:top w:val="single" w:sz="4" w:space="0" w:color="auto"/>
              <w:bottom w:val="single" w:sz="4" w:space="0" w:color="auto"/>
            </w:tcBorders>
          </w:tcPr>
          <w:p w14:paraId="4F871461" w14:textId="77777777" w:rsidR="000125ED" w:rsidRPr="008014E5" w:rsidRDefault="000125ED" w:rsidP="00FD20F3">
            <w:pPr>
              <w:jc w:val="both"/>
              <w:rPr>
                <w:rFonts w:ascii="Times New Roman" w:hAnsi="Times New Roman" w:cs="Times New Roman"/>
                <w:sz w:val="24"/>
                <w:szCs w:val="24"/>
                <w:lang w:val="en-US"/>
              </w:rPr>
            </w:pPr>
            <w:r w:rsidRPr="008014E5">
              <w:rPr>
                <w:rFonts w:ascii="Times New Roman" w:hAnsi="Times New Roman" w:cs="Times New Roman"/>
                <w:b/>
                <w:bCs/>
                <w:sz w:val="24"/>
                <w:szCs w:val="24"/>
                <w:lang w:val="en-US"/>
              </w:rPr>
              <w:t>Lack of sample representativeness (n = 100)</w:t>
            </w:r>
          </w:p>
        </w:tc>
      </w:tr>
      <w:tr w:rsidR="000125ED" w:rsidRPr="002A0A3E" w14:paraId="2B675B72" w14:textId="77777777" w:rsidTr="00FD20F3">
        <w:tc>
          <w:tcPr>
            <w:tcW w:w="9747" w:type="dxa"/>
            <w:tcBorders>
              <w:top w:val="single" w:sz="4" w:space="0" w:color="auto"/>
            </w:tcBorders>
          </w:tcPr>
          <w:p w14:paraId="1E367D08"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Andaki ACR, Tinôco ALA, Mendes EL, et al. </w:t>
            </w:r>
            <w:r w:rsidRPr="008014E5">
              <w:rPr>
                <w:rFonts w:ascii="Times New Roman" w:hAnsi="Times New Roman" w:cs="Times New Roman"/>
                <w:sz w:val="24"/>
                <w:szCs w:val="24"/>
                <w:lang w:val="en-US"/>
              </w:rPr>
              <w:t>Anthropometry and physical activity level in the prediction of metabolic syndrome in children. Public health nutrition 2014;17(10):2287-94.</w:t>
            </w:r>
          </w:p>
        </w:tc>
      </w:tr>
      <w:tr w:rsidR="000125ED" w:rsidRPr="008014E5" w14:paraId="2DF3D338" w14:textId="77777777" w:rsidTr="00FD20F3">
        <w:tc>
          <w:tcPr>
            <w:tcW w:w="9747" w:type="dxa"/>
          </w:tcPr>
          <w:p w14:paraId="372BFF74"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Araujo AMd, Brandão SAdSM, Araújo MAdM, et al. </w:t>
            </w:r>
            <w:r w:rsidRPr="008014E5">
              <w:rPr>
                <w:rFonts w:ascii="Times New Roman" w:hAnsi="Times New Roman" w:cs="Times New Roman"/>
                <w:sz w:val="24"/>
                <w:szCs w:val="24"/>
                <w:lang w:val="en-US"/>
              </w:rPr>
              <w:t>Overweight and obesity in preschoolers: Prevalence and relation to food consumption. Revista Da Associação Médica Brasileira 2017;63(2):124-33.</w:t>
            </w:r>
          </w:p>
        </w:tc>
      </w:tr>
      <w:tr w:rsidR="000125ED" w:rsidRPr="002A0A3E" w14:paraId="1903FE1E" w14:textId="77777777" w:rsidTr="00FD20F3">
        <w:tc>
          <w:tcPr>
            <w:tcW w:w="9747" w:type="dxa"/>
          </w:tcPr>
          <w:p w14:paraId="7DFAC928"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Araujo C, Hallal P, Nader G, et al. </w:t>
            </w:r>
            <w:r w:rsidRPr="008014E5">
              <w:rPr>
                <w:rFonts w:ascii="Times New Roman" w:hAnsi="Times New Roman" w:cs="Times New Roman"/>
                <w:sz w:val="24"/>
                <w:szCs w:val="24"/>
                <w:lang w:val="en-US"/>
              </w:rPr>
              <w:t>Effect of birth size and proportionality on BMI and skinfold thickness in early adolescence: prospective birth cohort study. European journal of clinical nutrition 2009;63(5):634-39.</w:t>
            </w:r>
          </w:p>
        </w:tc>
      </w:tr>
      <w:tr w:rsidR="000125ED" w:rsidRPr="008014E5" w14:paraId="176041B0" w14:textId="77777777" w:rsidTr="00FD20F3">
        <w:tc>
          <w:tcPr>
            <w:tcW w:w="9747" w:type="dxa"/>
          </w:tcPr>
          <w:p w14:paraId="49387EAB"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Assunção ML, Ferreira HS, Coutinho SB, et al. </w:t>
            </w:r>
            <w:r w:rsidRPr="008014E5">
              <w:rPr>
                <w:rFonts w:ascii="Times New Roman" w:hAnsi="Times New Roman" w:cs="Times New Roman"/>
                <w:sz w:val="24"/>
                <w:szCs w:val="24"/>
                <w:lang w:val="en-US"/>
              </w:rPr>
              <w:t>Protective effect of breastfeeding against overweight can be detected as early as the second year of life: a study of children from one of the most socially-deprived areas of Brazil. Journal of health, population, and nutrition 2015;33(1):85.</w:t>
            </w:r>
          </w:p>
        </w:tc>
      </w:tr>
      <w:tr w:rsidR="000125ED" w:rsidRPr="008014E5" w14:paraId="2E7CE682" w14:textId="77777777" w:rsidTr="00FD20F3">
        <w:tc>
          <w:tcPr>
            <w:tcW w:w="9747" w:type="dxa"/>
          </w:tcPr>
          <w:p w14:paraId="62C4AF10"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elo MPM. Inluência do aleitamento materno no crescimento de crianças. </w:t>
            </w:r>
            <w:r w:rsidRPr="008014E5">
              <w:rPr>
                <w:rFonts w:ascii="Times New Roman" w:hAnsi="Times New Roman" w:cs="Times New Roman"/>
                <w:sz w:val="24"/>
                <w:szCs w:val="24"/>
                <w:lang w:val="en-US"/>
              </w:rPr>
              <w:t>Universidade Federal de Pernambuco, 2014.</w:t>
            </w:r>
          </w:p>
        </w:tc>
      </w:tr>
      <w:tr w:rsidR="000125ED" w:rsidRPr="00BC49F3" w14:paraId="11D7DA06" w14:textId="77777777" w:rsidTr="00FD20F3">
        <w:tc>
          <w:tcPr>
            <w:tcW w:w="9747" w:type="dxa"/>
          </w:tcPr>
          <w:p w14:paraId="08A3E012"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Benini D, Possa G, Artifon M, et al. </w:t>
            </w:r>
            <w:r w:rsidRPr="008014E5">
              <w:rPr>
                <w:rFonts w:ascii="Times New Roman" w:hAnsi="Times New Roman" w:cs="Times New Roman"/>
                <w:sz w:val="24"/>
                <w:szCs w:val="24"/>
                <w:lang w:val="en-US"/>
              </w:rPr>
              <w:t>Relationship of Waist Circumference with Lipid and Glucose Metabolism among Southern Brazilian Children. 2017;Volume 6</w:t>
            </w:r>
          </w:p>
        </w:tc>
      </w:tr>
      <w:tr w:rsidR="000125ED" w:rsidRPr="008014E5" w14:paraId="79DC6AD1" w14:textId="77777777" w:rsidTr="00FD20F3">
        <w:tc>
          <w:tcPr>
            <w:tcW w:w="9747" w:type="dxa"/>
          </w:tcPr>
          <w:p w14:paraId="20D3D699"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ertotto ML, Valmórbida J, Broilo MC, et al. Associação entre ganho de peso no primeiro ano de vida com excesso de peso e adiposidade abdominal na idade pré-escolar. </w:t>
            </w:r>
            <w:r w:rsidRPr="008014E5">
              <w:rPr>
                <w:rFonts w:ascii="Times New Roman" w:hAnsi="Times New Roman" w:cs="Times New Roman"/>
                <w:sz w:val="24"/>
                <w:szCs w:val="24"/>
                <w:lang w:val="en-US"/>
              </w:rPr>
              <w:t>Rev Paul Pediatr 2012;30(4):507-12.</w:t>
            </w:r>
          </w:p>
        </w:tc>
      </w:tr>
      <w:tr w:rsidR="000125ED" w:rsidRPr="008014E5" w14:paraId="0E693390" w14:textId="77777777" w:rsidTr="00FD20F3">
        <w:tc>
          <w:tcPr>
            <w:tcW w:w="9747" w:type="dxa"/>
          </w:tcPr>
          <w:p w14:paraId="17FADFD2" w14:textId="77777777" w:rsidR="000125ED" w:rsidRPr="00792089" w:rsidRDefault="000125ED" w:rsidP="00FD20F3">
            <w:pPr>
              <w:pStyle w:val="ListParagraph"/>
              <w:numPr>
                <w:ilvl w:val="0"/>
                <w:numId w:val="8"/>
              </w:numPr>
              <w:ind w:left="284" w:hanging="284"/>
              <w:jc w:val="both"/>
              <w:rPr>
                <w:rFonts w:ascii="Times New Roman" w:hAnsi="Times New Roman" w:cs="Times New Roman"/>
                <w:sz w:val="24"/>
                <w:szCs w:val="24"/>
              </w:rPr>
            </w:pPr>
            <w:r w:rsidRPr="00192716">
              <w:rPr>
                <w:rFonts w:ascii="Times New Roman" w:hAnsi="Times New Roman" w:cs="Times New Roman"/>
                <w:sz w:val="24"/>
                <w:szCs w:val="24"/>
              </w:rPr>
              <w:t xml:space="preserve">Borges CQ, Silva RdCR, Assis AMO, et al. Fatores associados à anemia em crianças e adolescentes de escolas públicas de Salvador, Bahia, Brasil. </w:t>
            </w:r>
            <w:r w:rsidRPr="00792089">
              <w:rPr>
                <w:rFonts w:ascii="Times New Roman" w:hAnsi="Times New Roman" w:cs="Times New Roman"/>
                <w:sz w:val="24"/>
                <w:szCs w:val="24"/>
              </w:rPr>
              <w:t>Cadernos de Saúde Pública 2009;25:877-88.</w:t>
            </w:r>
          </w:p>
        </w:tc>
      </w:tr>
      <w:tr w:rsidR="000125ED" w:rsidRPr="008014E5" w14:paraId="17C771C5" w14:textId="77777777" w:rsidTr="00FD20F3">
        <w:tc>
          <w:tcPr>
            <w:tcW w:w="9747" w:type="dxa"/>
          </w:tcPr>
          <w:p w14:paraId="74EBDE98" w14:textId="77777777" w:rsidR="000125ED" w:rsidRPr="008014E5" w:rsidRDefault="000125ED" w:rsidP="00FD20F3">
            <w:pPr>
              <w:pStyle w:val="ListParagraph"/>
              <w:numPr>
                <w:ilvl w:val="0"/>
                <w:numId w:val="8"/>
              </w:numPr>
              <w:ind w:left="284" w:hanging="284"/>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Boscaini C, Pellanda LC. Birth weight, current anthropometric markers, and high sensitivity C-reactive protein in Brazilian school children. Journal of Obesity 2015;2015</w:t>
            </w:r>
          </w:p>
        </w:tc>
      </w:tr>
      <w:tr w:rsidR="000125ED" w:rsidRPr="008014E5" w14:paraId="78BD1032" w14:textId="77777777" w:rsidTr="00FD20F3">
        <w:tc>
          <w:tcPr>
            <w:tcW w:w="9747" w:type="dxa"/>
          </w:tcPr>
          <w:p w14:paraId="5964527B" w14:textId="77777777" w:rsidR="000125ED" w:rsidRPr="004C1BEB"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Cabrera TFC, Correia IFL, dos Santos DO, et al. Análise da prevalência de sobrepeso e obesidade e do nível de atividade física em crianças e adolescentes de uma cidade do sudoeste de São Paulo. </w:t>
            </w:r>
            <w:r w:rsidRPr="004C1BEB">
              <w:rPr>
                <w:rFonts w:ascii="Times New Roman" w:hAnsi="Times New Roman" w:cs="Times New Roman"/>
                <w:sz w:val="24"/>
                <w:szCs w:val="24"/>
              </w:rPr>
              <w:t>Journal of Human Growth and Development 2014;24(1):67-72.</w:t>
            </w:r>
          </w:p>
        </w:tc>
      </w:tr>
      <w:tr w:rsidR="000125ED" w:rsidRPr="008014E5" w14:paraId="4E68338C" w14:textId="77777777" w:rsidTr="00FD20F3">
        <w:tc>
          <w:tcPr>
            <w:tcW w:w="9747" w:type="dxa"/>
          </w:tcPr>
          <w:p w14:paraId="0823545D"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oares Caldeira KM, Pacheco de Souza JM, Buongermino de Souza S. Excesso de peso e sua relação com a duração do aleitamento materno em pré-escolares. </w:t>
            </w:r>
            <w:r w:rsidRPr="008014E5">
              <w:rPr>
                <w:rFonts w:ascii="Times New Roman" w:hAnsi="Times New Roman" w:cs="Times New Roman"/>
                <w:sz w:val="24"/>
                <w:szCs w:val="24"/>
                <w:lang w:val="en-US"/>
              </w:rPr>
              <w:t>Revista Brasileira de Crescimento e Desenvolvimento Humano 2015;25(1)</w:t>
            </w:r>
          </w:p>
        </w:tc>
      </w:tr>
      <w:tr w:rsidR="000125ED" w:rsidRPr="008014E5" w14:paraId="09B0AD8D" w14:textId="77777777" w:rsidTr="00FD20F3">
        <w:tc>
          <w:tcPr>
            <w:tcW w:w="9747" w:type="dxa"/>
          </w:tcPr>
          <w:p w14:paraId="0E8E71CE"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amargo MZ. Postura e obesidade infantil: análise do alinhamento no plano sagital em pré-escolares. </w:t>
            </w:r>
            <w:r w:rsidRPr="008014E5">
              <w:rPr>
                <w:rFonts w:ascii="Times New Roman" w:hAnsi="Times New Roman" w:cs="Times New Roman"/>
                <w:sz w:val="24"/>
                <w:szCs w:val="24"/>
                <w:lang w:val="en-US"/>
              </w:rPr>
              <w:t>2013</w:t>
            </w:r>
          </w:p>
        </w:tc>
      </w:tr>
      <w:tr w:rsidR="000125ED" w:rsidRPr="008014E5" w14:paraId="1C1249EA" w14:textId="77777777" w:rsidTr="00FD20F3">
        <w:tc>
          <w:tcPr>
            <w:tcW w:w="9747" w:type="dxa"/>
          </w:tcPr>
          <w:p w14:paraId="59FEB929"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e Carvalho AT, Rodrigues de Almeida E, Fernandes Nilson EA, et al. Situação nutricional de crianças menores de cinco anos em municípios do nordeste brasileiro. </w:t>
            </w:r>
            <w:r w:rsidRPr="008014E5">
              <w:rPr>
                <w:rFonts w:ascii="Times New Roman" w:hAnsi="Times New Roman" w:cs="Times New Roman"/>
                <w:sz w:val="24"/>
                <w:szCs w:val="24"/>
                <w:lang w:val="en-US"/>
              </w:rPr>
              <w:t>Revista Brasileira de Crescimento e Desenvolvimento Humano 2014;24(2)</w:t>
            </w:r>
          </w:p>
        </w:tc>
      </w:tr>
      <w:tr w:rsidR="000125ED" w:rsidRPr="002A0A3E" w14:paraId="16FF671F" w14:textId="77777777" w:rsidTr="00FD20F3">
        <w:tc>
          <w:tcPr>
            <w:tcW w:w="9747" w:type="dxa"/>
          </w:tcPr>
          <w:p w14:paraId="04AA5EB1"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lastRenderedPageBreak/>
              <w:t>Cobayashi F, Augusto RA, Lourenço BH, et al. Factors associated with stunting and overweight in Amazonian children: a population-based, cross-sectional study. Public health nutrition 2014;17(3):551-60.</w:t>
            </w:r>
          </w:p>
        </w:tc>
      </w:tr>
      <w:tr w:rsidR="000125ED" w:rsidRPr="008014E5" w14:paraId="7D7A3467" w14:textId="77777777" w:rsidTr="00FD20F3">
        <w:tc>
          <w:tcPr>
            <w:tcW w:w="9747" w:type="dxa"/>
          </w:tcPr>
          <w:p w14:paraId="5F23DA4A"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Corso ACT, Viteritte PL, Peres MA. </w:t>
            </w:r>
            <w:r w:rsidRPr="00192716">
              <w:rPr>
                <w:rFonts w:ascii="Times New Roman" w:hAnsi="Times New Roman" w:cs="Times New Roman"/>
                <w:sz w:val="24"/>
                <w:szCs w:val="24"/>
              </w:rPr>
              <w:t xml:space="preserve">Prevalência de sobrepeso e sua associação com a área de residência em crianças menores de 6 anos de idade matriculadas em creches públicas de Florianópolis, Santa Catarina, Brasil. </w:t>
            </w:r>
            <w:r w:rsidRPr="008014E5">
              <w:rPr>
                <w:rFonts w:ascii="Times New Roman" w:hAnsi="Times New Roman" w:cs="Times New Roman"/>
                <w:sz w:val="24"/>
                <w:szCs w:val="24"/>
                <w:lang w:val="en-US"/>
              </w:rPr>
              <w:t>Revista Brasileira de Epidemiologia 2004;7(2):201-09.</w:t>
            </w:r>
          </w:p>
        </w:tc>
      </w:tr>
      <w:tr w:rsidR="000125ED" w:rsidRPr="002A0A3E" w14:paraId="344D037A" w14:textId="77777777" w:rsidTr="00FD20F3">
        <w:tc>
          <w:tcPr>
            <w:tcW w:w="9747" w:type="dxa"/>
          </w:tcPr>
          <w:p w14:paraId="5439465B"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Costanzi CB, Halpern R, Rech RR, et al. Associated factors in high blood pressure among schoolchildren in a middle size city, southern Brazil. J Pediatr (Rio J) 2009;85(4):335-40.</w:t>
            </w:r>
          </w:p>
        </w:tc>
      </w:tr>
      <w:tr w:rsidR="000125ED" w:rsidRPr="008014E5" w14:paraId="39767599" w14:textId="77777777" w:rsidTr="00FD20F3">
        <w:tc>
          <w:tcPr>
            <w:tcW w:w="9747" w:type="dxa"/>
          </w:tcPr>
          <w:p w14:paraId="098B20D0"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Alcântara Neto ODd, Silva RdCR, Assis AMO, et al. Fatores associados à dislipidemia em crianças e adolescentes de escolas públicas de Salvador, Bahia. </w:t>
            </w:r>
            <w:r w:rsidRPr="008014E5">
              <w:rPr>
                <w:rFonts w:ascii="Times New Roman" w:hAnsi="Times New Roman" w:cs="Times New Roman"/>
                <w:sz w:val="24"/>
                <w:szCs w:val="24"/>
                <w:lang w:val="en-US"/>
              </w:rPr>
              <w:t>Revista Brasileira de Epidemiologia 2012;15(2):335-45.</w:t>
            </w:r>
          </w:p>
        </w:tc>
      </w:tr>
      <w:tr w:rsidR="000125ED" w:rsidRPr="008014E5" w14:paraId="23768F81" w14:textId="77777777" w:rsidTr="00FD20F3">
        <w:tc>
          <w:tcPr>
            <w:tcW w:w="9747" w:type="dxa"/>
          </w:tcPr>
          <w:p w14:paraId="108A449A"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e Almeida PCD, da Silva JP, Carreiro Pinasco G, et al. Perfil lipídico em escolares de Vitória-Brasil. </w:t>
            </w:r>
            <w:r w:rsidRPr="008014E5">
              <w:rPr>
                <w:rFonts w:ascii="Times New Roman" w:hAnsi="Times New Roman" w:cs="Times New Roman"/>
                <w:sz w:val="24"/>
                <w:szCs w:val="24"/>
                <w:lang w:val="en-US"/>
              </w:rPr>
              <w:t>Revista Brasileira de Crescimento e Desenvolvimento Humano 2016;26(1)</w:t>
            </w:r>
          </w:p>
        </w:tc>
      </w:tr>
      <w:tr w:rsidR="000125ED" w:rsidRPr="008014E5" w14:paraId="4A450B5E" w14:textId="77777777" w:rsidTr="00FD20F3">
        <w:tc>
          <w:tcPr>
            <w:tcW w:w="9747" w:type="dxa"/>
          </w:tcPr>
          <w:p w14:paraId="166C0D40" w14:textId="77777777" w:rsidR="000125ED" w:rsidRPr="00192716"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Assis M. Ambiente alimentar residencial e obesidade em crianças e adolescentes de uma cidade de médio porte brasileira [Dissertação de Mestrado]. Juiz de Fora: Faculdade de Medicina, Universidade Federal de Juiz de Fora 2017</w:t>
            </w:r>
          </w:p>
        </w:tc>
      </w:tr>
      <w:tr w:rsidR="000125ED" w:rsidRPr="004C1BEB" w14:paraId="7398FCC2" w14:textId="77777777" w:rsidTr="00FD20F3">
        <w:tc>
          <w:tcPr>
            <w:tcW w:w="9747" w:type="dxa"/>
          </w:tcPr>
          <w:p w14:paraId="55D1FB0D"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de Carvalho Cremm E, Leite FHM, de Abreu DSC, et al. </w:t>
            </w:r>
            <w:r w:rsidRPr="008014E5">
              <w:rPr>
                <w:rFonts w:ascii="Times New Roman" w:hAnsi="Times New Roman" w:cs="Times New Roman"/>
                <w:sz w:val="24"/>
                <w:szCs w:val="24"/>
                <w:lang w:val="en-US"/>
              </w:rPr>
              <w:t>Factors associated with overweight in children living in the neighbourhoods of an urban area of Brazil. Public health nutrition 2012;15(6):1056-64.</w:t>
            </w:r>
          </w:p>
        </w:tc>
      </w:tr>
      <w:tr w:rsidR="000125ED" w:rsidRPr="008014E5" w14:paraId="6F81FF56" w14:textId="77777777" w:rsidTr="00FD20F3">
        <w:tc>
          <w:tcPr>
            <w:tcW w:w="9747" w:type="dxa"/>
          </w:tcPr>
          <w:p w14:paraId="4F2592EA"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ouza MCCd, Tibúrcio JD, Bicalho JMF, et al. Fatores associados à obesidade e sobrepeso em escolares. </w:t>
            </w:r>
            <w:r w:rsidRPr="008014E5">
              <w:rPr>
                <w:rFonts w:ascii="Times New Roman" w:hAnsi="Times New Roman" w:cs="Times New Roman"/>
                <w:sz w:val="24"/>
                <w:szCs w:val="24"/>
                <w:lang w:val="en-US"/>
              </w:rPr>
              <w:t>Texto &amp; Contexto-Enfermagem 2014;23(3):712-19.</w:t>
            </w:r>
          </w:p>
        </w:tc>
      </w:tr>
      <w:tr w:rsidR="000125ED" w:rsidRPr="008014E5" w14:paraId="0E0AE919" w14:textId="77777777" w:rsidTr="00FD20F3">
        <w:tc>
          <w:tcPr>
            <w:tcW w:w="9747" w:type="dxa"/>
          </w:tcPr>
          <w:p w14:paraId="692D686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itangueira JCD, Silva LR, de Santana MLP, et al. </w:t>
            </w:r>
            <w:r w:rsidRPr="008014E5">
              <w:rPr>
                <w:rFonts w:ascii="Times New Roman" w:hAnsi="Times New Roman" w:cs="Times New Roman"/>
                <w:sz w:val="24"/>
                <w:szCs w:val="24"/>
                <w:lang w:val="en-US"/>
              </w:rPr>
              <w:t>Metabolic syndrome and associated factors in children and adolescents of a Brazilian municipality. Nutricion hospitalaria 2014;29(4):865-72.</w:t>
            </w:r>
          </w:p>
        </w:tc>
      </w:tr>
      <w:tr w:rsidR="000125ED" w:rsidRPr="008014E5" w14:paraId="4F131E4C" w14:textId="77777777" w:rsidTr="00FD20F3">
        <w:tc>
          <w:tcPr>
            <w:tcW w:w="9747" w:type="dxa"/>
          </w:tcPr>
          <w:p w14:paraId="539D27F7"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nandes MdM, Penha DSG, Braga FdA. Obesidade infantil em crianças da rede pública de ensino: prevalência e consequências para flexibilidade, força explosiva e velocidade. </w:t>
            </w:r>
            <w:r w:rsidRPr="008014E5">
              <w:rPr>
                <w:rFonts w:ascii="Times New Roman" w:hAnsi="Times New Roman" w:cs="Times New Roman"/>
                <w:sz w:val="24"/>
                <w:szCs w:val="24"/>
                <w:lang w:val="en-US"/>
              </w:rPr>
              <w:t>Revista da Educação Física/UEM 2012;23(4):629-34.</w:t>
            </w:r>
          </w:p>
        </w:tc>
      </w:tr>
      <w:tr w:rsidR="000125ED" w:rsidRPr="008014E5" w14:paraId="23CC05CD" w14:textId="77777777" w:rsidTr="00FD20F3">
        <w:tc>
          <w:tcPr>
            <w:tcW w:w="9747" w:type="dxa"/>
          </w:tcPr>
          <w:p w14:paraId="2B7E353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reira AP, Nóbrega OdT, França NMd. Associação do índice de massa corporal e da resistência à insulina com síndrome metabólica em crianças brasileiras. </w:t>
            </w:r>
            <w:r w:rsidRPr="008014E5">
              <w:rPr>
                <w:rFonts w:ascii="Times New Roman" w:hAnsi="Times New Roman" w:cs="Times New Roman"/>
                <w:sz w:val="24"/>
                <w:szCs w:val="24"/>
                <w:lang w:val="en-US"/>
              </w:rPr>
              <w:t>Arquivos Brasileiros de Cardiologia 2009;93(2):147-53.</w:t>
            </w:r>
          </w:p>
        </w:tc>
      </w:tr>
      <w:tr w:rsidR="000125ED" w:rsidRPr="002A0A3E" w14:paraId="64C504E6" w14:textId="77777777" w:rsidTr="00FD20F3">
        <w:tc>
          <w:tcPr>
            <w:tcW w:w="9747" w:type="dxa"/>
          </w:tcPr>
          <w:p w14:paraId="65075141"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Flores LS, Gaya AR, Petersen RD, et al. </w:t>
            </w:r>
            <w:r w:rsidRPr="008014E5">
              <w:rPr>
                <w:rFonts w:ascii="Times New Roman" w:hAnsi="Times New Roman" w:cs="Times New Roman"/>
                <w:sz w:val="24"/>
                <w:szCs w:val="24"/>
                <w:lang w:val="en-US"/>
              </w:rPr>
              <w:t>Trends of underweight, overweight, and obesity in Brazilian children and adolescents. Jornal de pediatria 2013;89(5):456-61.</w:t>
            </w:r>
          </w:p>
        </w:tc>
      </w:tr>
      <w:tr w:rsidR="000125ED" w:rsidRPr="008014E5" w14:paraId="15012B4D" w14:textId="77777777" w:rsidTr="00FD20F3">
        <w:tc>
          <w:tcPr>
            <w:tcW w:w="9747" w:type="dxa"/>
          </w:tcPr>
          <w:p w14:paraId="7559E709"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raga L, Sampaio A, Boa-Sorte N, et al. </w:t>
            </w:r>
            <w:r w:rsidRPr="008014E5">
              <w:rPr>
                <w:rFonts w:ascii="Times New Roman" w:hAnsi="Times New Roman" w:cs="Times New Roman"/>
                <w:sz w:val="24"/>
                <w:szCs w:val="24"/>
                <w:lang w:val="en-US"/>
              </w:rPr>
              <w:t>Obesity and lower urinary tract dysfunction in children and adolescents: Further research into new relationships. Journal of pediatric urology 2017;13(4):387. e1-87. e6.</w:t>
            </w:r>
          </w:p>
        </w:tc>
      </w:tr>
      <w:tr w:rsidR="000125ED" w:rsidRPr="008014E5" w14:paraId="7A3F897B" w14:textId="77777777" w:rsidTr="00FD20F3">
        <w:tc>
          <w:tcPr>
            <w:tcW w:w="9747" w:type="dxa"/>
          </w:tcPr>
          <w:p w14:paraId="68E6D328" w14:textId="77777777" w:rsidR="000125ED" w:rsidRPr="00792089"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Gonçalves-Silva R, Valente JG, Lemos-Santos MG, et al. Tabagismo no domicílio e baixa estatura em menores de cinco anos. </w:t>
            </w:r>
            <w:r w:rsidRPr="00792089">
              <w:rPr>
                <w:rFonts w:ascii="Times New Roman" w:hAnsi="Times New Roman" w:cs="Times New Roman"/>
                <w:sz w:val="24"/>
                <w:szCs w:val="24"/>
              </w:rPr>
              <w:t>Cadernos de Saúde Pública 2005;21:1540-49.</w:t>
            </w:r>
          </w:p>
        </w:tc>
      </w:tr>
      <w:tr w:rsidR="000125ED" w:rsidRPr="008014E5" w14:paraId="3CBB88C7" w14:textId="77777777" w:rsidTr="00FD20F3">
        <w:tc>
          <w:tcPr>
            <w:tcW w:w="9747" w:type="dxa"/>
          </w:tcPr>
          <w:p w14:paraId="728A3FB9"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edroso J, Toral N, Gubert MB. </w:t>
            </w:r>
            <w:r w:rsidRPr="008014E5">
              <w:rPr>
                <w:rFonts w:ascii="Times New Roman" w:hAnsi="Times New Roman" w:cs="Times New Roman"/>
                <w:sz w:val="24"/>
                <w:szCs w:val="24"/>
                <w:lang w:val="en-US"/>
              </w:rPr>
              <w:t>Maternal perception of children's nutritional status in the Federal District, Brazil. PloS one 2017;12(4):e0176344.</w:t>
            </w:r>
          </w:p>
        </w:tc>
      </w:tr>
      <w:tr w:rsidR="000125ED" w:rsidRPr="008014E5" w14:paraId="6AE560D4" w14:textId="77777777" w:rsidTr="00FD20F3">
        <w:tc>
          <w:tcPr>
            <w:tcW w:w="9747" w:type="dxa"/>
          </w:tcPr>
          <w:p w14:paraId="017B1BC7"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Krause AB. Excesso de peso e sua relação com condições socioeconômicas da área de moradia de crianças assistidas por escolas públicas de educação infantil de Porto Alegre. </w:t>
            </w:r>
            <w:r w:rsidRPr="008014E5">
              <w:rPr>
                <w:rFonts w:ascii="Times New Roman" w:hAnsi="Times New Roman" w:cs="Times New Roman"/>
                <w:sz w:val="24"/>
                <w:szCs w:val="24"/>
                <w:lang w:val="en-US"/>
              </w:rPr>
              <w:t>2013</w:t>
            </w:r>
          </w:p>
        </w:tc>
      </w:tr>
      <w:tr w:rsidR="000125ED" w:rsidRPr="008014E5" w14:paraId="05BD3090" w14:textId="77777777" w:rsidTr="00FD20F3">
        <w:tc>
          <w:tcPr>
            <w:tcW w:w="9747" w:type="dxa"/>
          </w:tcPr>
          <w:p w14:paraId="7CC0A66A" w14:textId="77777777" w:rsidR="000125ED" w:rsidRPr="004C1BEB"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Leone C, Nascimento VG, Costa da Silva JP, et al. Razão cintura/estatura: marcador de alteração nutricional em pré-escolares. </w:t>
            </w:r>
            <w:r w:rsidRPr="004C1BEB">
              <w:rPr>
                <w:rFonts w:ascii="Times New Roman" w:hAnsi="Times New Roman" w:cs="Times New Roman"/>
                <w:sz w:val="24"/>
                <w:szCs w:val="24"/>
              </w:rPr>
              <w:t>Revista Brasileira de Crescimento e Desenvolvimento Humano 2014;24(3)</w:t>
            </w:r>
          </w:p>
        </w:tc>
      </w:tr>
      <w:tr w:rsidR="000125ED" w:rsidRPr="00BC49F3" w14:paraId="0D9635DD" w14:textId="77777777" w:rsidTr="00FD20F3">
        <w:tc>
          <w:tcPr>
            <w:tcW w:w="9747" w:type="dxa"/>
          </w:tcPr>
          <w:p w14:paraId="45FCC81F"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Lourenco BH, Cardoso MA, Team AS. </w:t>
            </w:r>
            <w:r w:rsidRPr="008014E5">
              <w:rPr>
                <w:rFonts w:ascii="Times New Roman" w:hAnsi="Times New Roman" w:cs="Times New Roman"/>
                <w:sz w:val="24"/>
                <w:szCs w:val="24"/>
                <w:lang w:val="en-US"/>
              </w:rPr>
              <w:t>C-reactive protein concentration predicts change in body mass index during childhood. PloS one 2014;9(3):e90357.</w:t>
            </w:r>
          </w:p>
        </w:tc>
      </w:tr>
      <w:tr w:rsidR="000125ED" w:rsidRPr="008014E5" w14:paraId="662CEEBF" w14:textId="77777777" w:rsidTr="00FD20F3">
        <w:tc>
          <w:tcPr>
            <w:tcW w:w="9747" w:type="dxa"/>
          </w:tcPr>
          <w:p w14:paraId="569D28A4"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lastRenderedPageBreak/>
              <w:t xml:space="preserve">Lourenço BH, Villamor E, Augusto RA, et al. </w:t>
            </w:r>
            <w:r w:rsidRPr="008014E5">
              <w:rPr>
                <w:rFonts w:ascii="Times New Roman" w:hAnsi="Times New Roman" w:cs="Times New Roman"/>
                <w:sz w:val="24"/>
                <w:szCs w:val="24"/>
                <w:lang w:val="en-US"/>
              </w:rPr>
              <w:t>Influence of early life factors on body mass index trajectory during childhood: a population‐based longitudinal analysis in the W estern B razilian A mazon. Maternal &amp; child nutrition 2015;11(2):240-52.</w:t>
            </w:r>
          </w:p>
        </w:tc>
      </w:tr>
      <w:tr w:rsidR="000125ED" w:rsidRPr="008014E5" w14:paraId="1BAB6C9E" w14:textId="77777777" w:rsidTr="00FD20F3">
        <w:tc>
          <w:tcPr>
            <w:tcW w:w="9747" w:type="dxa"/>
          </w:tcPr>
          <w:p w14:paraId="64D0070D"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chado DT. Perfil da aptidão física relacionada à saúde de escolares brasileiros avaliados pelo projeto Esporte Brasil: um estudo de tendência de 2003 a 2011. </w:t>
            </w:r>
            <w:r w:rsidRPr="008014E5">
              <w:rPr>
                <w:rFonts w:ascii="Times New Roman" w:hAnsi="Times New Roman" w:cs="Times New Roman"/>
                <w:sz w:val="24"/>
                <w:szCs w:val="24"/>
                <w:lang w:val="en-US"/>
              </w:rPr>
              <w:t>2012</w:t>
            </w:r>
          </w:p>
        </w:tc>
      </w:tr>
      <w:tr w:rsidR="000125ED" w:rsidRPr="008014E5" w14:paraId="3EBBD837" w14:textId="77777777" w:rsidTr="00FD20F3">
        <w:tc>
          <w:tcPr>
            <w:tcW w:w="9747" w:type="dxa"/>
          </w:tcPr>
          <w:p w14:paraId="1A72BCA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chado TC, Nascimento VG, da Silva JP, et al. </w:t>
            </w:r>
            <w:r w:rsidRPr="008014E5">
              <w:rPr>
                <w:rFonts w:ascii="Times New Roman" w:hAnsi="Times New Roman" w:cs="Times New Roman"/>
                <w:sz w:val="24"/>
                <w:szCs w:val="24"/>
                <w:lang w:val="en-US"/>
              </w:rPr>
              <w:t>Body composition of preschool children and relation to birth weight. Revista Da Associação Médica Brasileira 2014;60(2):139-44.</w:t>
            </w:r>
          </w:p>
        </w:tc>
      </w:tr>
      <w:tr w:rsidR="000125ED" w:rsidRPr="008014E5" w14:paraId="27FE21F3" w14:textId="77777777" w:rsidTr="00FD20F3">
        <w:tc>
          <w:tcPr>
            <w:tcW w:w="9747" w:type="dxa"/>
          </w:tcPr>
          <w:p w14:paraId="47627A64"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rtins CEB, Ribeiro RR, Barros Filho AdA. Estado nutricional de escolares segundo a localização geográfica das escolas em Sorocaba, São Paulo. </w:t>
            </w:r>
            <w:r w:rsidRPr="008014E5">
              <w:rPr>
                <w:rFonts w:ascii="Times New Roman" w:hAnsi="Times New Roman" w:cs="Times New Roman"/>
                <w:sz w:val="24"/>
                <w:szCs w:val="24"/>
                <w:lang w:val="en-US"/>
              </w:rPr>
              <w:t>Rev Paul Pediatr 2010;28(1):55-62.</w:t>
            </w:r>
          </w:p>
        </w:tc>
      </w:tr>
      <w:tr w:rsidR="000125ED" w:rsidRPr="004C1BEB" w14:paraId="6E4A80B5" w14:textId="77777777" w:rsidTr="00FD20F3">
        <w:tc>
          <w:tcPr>
            <w:tcW w:w="9747" w:type="dxa"/>
          </w:tcPr>
          <w:p w14:paraId="5B693607"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rtins V, Sousa R, Rocha E, et al. </w:t>
            </w:r>
            <w:r w:rsidRPr="008014E5">
              <w:rPr>
                <w:rFonts w:ascii="Times New Roman" w:hAnsi="Times New Roman" w:cs="Times New Roman"/>
                <w:sz w:val="24"/>
                <w:szCs w:val="24"/>
                <w:lang w:val="en-US"/>
              </w:rPr>
              <w:t>Dental trauma among Brazilian schoolchildren: prevalence, treatment and associated factors. European Archives of Paediatric Dentistry 2012;13(5):232-37.</w:t>
            </w:r>
          </w:p>
        </w:tc>
      </w:tr>
      <w:tr w:rsidR="000125ED" w:rsidRPr="008014E5" w14:paraId="05B69341" w14:textId="77777777" w:rsidTr="00FD20F3">
        <w:tc>
          <w:tcPr>
            <w:tcW w:w="9747" w:type="dxa"/>
          </w:tcPr>
          <w:p w14:paraId="3B389B9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rtins VM, Sousa RV, Rocha ES, et al. </w:t>
            </w:r>
            <w:r w:rsidRPr="008014E5">
              <w:rPr>
                <w:rFonts w:ascii="Times New Roman" w:hAnsi="Times New Roman" w:cs="Times New Roman"/>
                <w:sz w:val="24"/>
                <w:szCs w:val="24"/>
                <w:lang w:val="en-US"/>
              </w:rPr>
              <w:t>Assessment of the association between overweight/obesity and traumatic dental injury among Brazilian schoolchildren. Acta odontológica latinoamericana 2014;27(1):26-32.</w:t>
            </w:r>
          </w:p>
        </w:tc>
      </w:tr>
      <w:tr w:rsidR="000125ED" w:rsidRPr="008014E5" w14:paraId="3D2B0184" w14:textId="77777777" w:rsidTr="00FD20F3">
        <w:tc>
          <w:tcPr>
            <w:tcW w:w="9747" w:type="dxa"/>
          </w:tcPr>
          <w:p w14:paraId="483BE773"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Mazaro IAR, de Lurdes Zanolli M, Antonio MÂR, et al. </w:t>
            </w:r>
            <w:r w:rsidRPr="008014E5">
              <w:rPr>
                <w:rFonts w:ascii="Times New Roman" w:hAnsi="Times New Roman" w:cs="Times New Roman"/>
                <w:sz w:val="24"/>
                <w:szCs w:val="24"/>
                <w:lang w:val="en-US"/>
              </w:rPr>
              <w:t>Obesity and cardiovascular risk factors in school children from Sorocaba, SP. Revista da Associação Médica Brasileira (English Edition) 2011;57(6):660-66.</w:t>
            </w:r>
          </w:p>
        </w:tc>
      </w:tr>
      <w:tr w:rsidR="000125ED" w:rsidRPr="002A0A3E" w14:paraId="533BA59E" w14:textId="77777777" w:rsidTr="00FD20F3">
        <w:tc>
          <w:tcPr>
            <w:tcW w:w="9747" w:type="dxa"/>
          </w:tcPr>
          <w:p w14:paraId="35E5FD8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Melzer MRTF, Magrini IM, Domene SMÁ, et al. Factors associated with abdominal obesity in children. Rev Paul Pediatr (English Edition) 2015;33(4):437-44.</w:t>
            </w:r>
          </w:p>
        </w:tc>
      </w:tr>
      <w:tr w:rsidR="000125ED" w:rsidRPr="008014E5" w14:paraId="5FF97A1E" w14:textId="77777777" w:rsidTr="00FD20F3">
        <w:tc>
          <w:tcPr>
            <w:tcW w:w="9747" w:type="dxa"/>
          </w:tcPr>
          <w:p w14:paraId="324D711F"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ristina Egito de Menezes R. Evolução e determinantes da desnutrição e do excesso de peso em crianças no Estado de Pernambuco. </w:t>
            </w:r>
            <w:r w:rsidRPr="008014E5">
              <w:rPr>
                <w:rFonts w:ascii="Times New Roman" w:hAnsi="Times New Roman" w:cs="Times New Roman"/>
                <w:sz w:val="24"/>
                <w:szCs w:val="24"/>
                <w:lang w:val="en-US"/>
              </w:rPr>
              <w:t>2011</w:t>
            </w:r>
          </w:p>
        </w:tc>
      </w:tr>
      <w:tr w:rsidR="000125ED" w:rsidRPr="008014E5" w14:paraId="14957988" w14:textId="77777777" w:rsidTr="00FD20F3">
        <w:tc>
          <w:tcPr>
            <w:tcW w:w="9747" w:type="dxa"/>
          </w:tcPr>
          <w:p w14:paraId="00CEB229"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enossi BRdS. Critérios de classificação do índice de massa corporal e capacidades motoras: um estudo em crianças e adolescentes obesos e eutróficos brasileiros. </w:t>
            </w:r>
            <w:r w:rsidRPr="008014E5">
              <w:rPr>
                <w:rFonts w:ascii="Times New Roman" w:hAnsi="Times New Roman" w:cs="Times New Roman"/>
                <w:sz w:val="24"/>
                <w:szCs w:val="24"/>
                <w:lang w:val="en-US"/>
              </w:rPr>
              <w:t>2016</w:t>
            </w:r>
          </w:p>
        </w:tc>
      </w:tr>
      <w:tr w:rsidR="000125ED" w:rsidRPr="002A0A3E" w14:paraId="2BE448DE" w14:textId="77777777" w:rsidTr="00FD20F3">
        <w:tc>
          <w:tcPr>
            <w:tcW w:w="9747" w:type="dxa"/>
          </w:tcPr>
          <w:p w14:paraId="45641772"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Mitchell JA, Dowda M, Pate RR, et al. Physical activity and pediatric obesity: a quantile regression analysis. Medicine and science in sports and exercise 2017;49(3):466.</w:t>
            </w:r>
          </w:p>
        </w:tc>
      </w:tr>
      <w:tr w:rsidR="000125ED" w:rsidRPr="008014E5" w14:paraId="0A4E9FDF" w14:textId="77777777" w:rsidTr="00FD20F3">
        <w:tc>
          <w:tcPr>
            <w:tcW w:w="9747" w:type="dxa"/>
          </w:tcPr>
          <w:p w14:paraId="6FCC43B6" w14:textId="77777777" w:rsidR="000125ED" w:rsidRPr="004C1BEB"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Moreira AC. Influências familiares e determinantes precoces na ocorrência da obesidade e do risco cardiovascular em crianças. </w:t>
            </w:r>
            <w:r w:rsidRPr="004C1BEB">
              <w:rPr>
                <w:rFonts w:ascii="Times New Roman" w:hAnsi="Times New Roman" w:cs="Times New Roman"/>
                <w:sz w:val="24"/>
                <w:szCs w:val="24"/>
              </w:rPr>
              <w:t>2010</w:t>
            </w:r>
          </w:p>
        </w:tc>
      </w:tr>
      <w:tr w:rsidR="000125ED" w:rsidRPr="008014E5" w14:paraId="173E8C6A" w14:textId="77777777" w:rsidTr="00FD20F3">
        <w:tc>
          <w:tcPr>
            <w:tcW w:w="9747" w:type="dxa"/>
          </w:tcPr>
          <w:p w14:paraId="0557E02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uraro AP, Gonçalves-Silva RMV, Ferreira MG, et al. </w:t>
            </w:r>
            <w:r w:rsidRPr="008014E5">
              <w:rPr>
                <w:rFonts w:ascii="Times New Roman" w:hAnsi="Times New Roman" w:cs="Times New Roman"/>
                <w:sz w:val="24"/>
                <w:szCs w:val="24"/>
                <w:lang w:val="en-US"/>
              </w:rPr>
              <w:t>Effects of social mobility from childhood to adolescence on BMI. Public Health Nutrition 2016;19(5):814-21.</w:t>
            </w:r>
          </w:p>
        </w:tc>
      </w:tr>
      <w:tr w:rsidR="000125ED" w:rsidRPr="008014E5" w14:paraId="13B7A765" w14:textId="77777777" w:rsidTr="00FD20F3">
        <w:tc>
          <w:tcPr>
            <w:tcW w:w="9747" w:type="dxa"/>
          </w:tcPr>
          <w:p w14:paraId="559D6EF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Nascimento VG, da Silva JPC, Ferreira PC, et al. Aleitamento materno, introdução precoce de leite não materno e excesso de peso na idade pré‐escolar. </w:t>
            </w:r>
            <w:r w:rsidRPr="008014E5">
              <w:rPr>
                <w:rFonts w:ascii="Times New Roman" w:hAnsi="Times New Roman" w:cs="Times New Roman"/>
                <w:sz w:val="24"/>
                <w:szCs w:val="24"/>
                <w:lang w:val="en-US"/>
              </w:rPr>
              <w:t>Rev Paul Pediatr 2016;34(4):454-59.</w:t>
            </w:r>
          </w:p>
        </w:tc>
      </w:tr>
      <w:tr w:rsidR="000125ED" w:rsidRPr="008014E5" w14:paraId="4214CD69" w14:textId="77777777" w:rsidTr="00FD20F3">
        <w:tc>
          <w:tcPr>
            <w:tcW w:w="9747" w:type="dxa"/>
          </w:tcPr>
          <w:p w14:paraId="079D8C1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Naghettini AV, Salgado CM, Freitas JS, et al. Identificando fatores de risco para desenvolvimento de Doença Renal Crônica entre escolares. </w:t>
            </w:r>
            <w:r w:rsidRPr="008014E5">
              <w:rPr>
                <w:rFonts w:ascii="Times New Roman" w:hAnsi="Times New Roman" w:cs="Times New Roman"/>
                <w:sz w:val="24"/>
                <w:szCs w:val="24"/>
                <w:lang w:val="en-US"/>
              </w:rPr>
              <w:t>Brazilian Journal of Nephrology 2012;34(3):278-82.</w:t>
            </w:r>
          </w:p>
        </w:tc>
      </w:tr>
      <w:tr w:rsidR="000125ED" w:rsidRPr="008014E5" w14:paraId="6521170B" w14:textId="77777777" w:rsidTr="00FD20F3">
        <w:tc>
          <w:tcPr>
            <w:tcW w:w="9747" w:type="dxa"/>
          </w:tcPr>
          <w:p w14:paraId="33191AA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Nascimento VG, Bertoli CJ, Leone C. Ratio of weight to height gain: a useful tool for identifying children at risk of becoming overweight or obese at preschool age. Clinics 2011;66(7):1223-26.</w:t>
            </w:r>
          </w:p>
        </w:tc>
      </w:tr>
      <w:tr w:rsidR="000125ED" w:rsidRPr="008014E5" w14:paraId="15944628" w14:textId="77777777" w:rsidTr="00FD20F3">
        <w:tc>
          <w:tcPr>
            <w:tcW w:w="9747" w:type="dxa"/>
          </w:tcPr>
          <w:p w14:paraId="417DE3AD"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Nascimento VG, Silva JPCd, Bertoli CJ, et al. </w:t>
            </w:r>
            <w:r w:rsidRPr="008014E5">
              <w:rPr>
                <w:rFonts w:ascii="Times New Roman" w:hAnsi="Times New Roman" w:cs="Times New Roman"/>
                <w:sz w:val="24"/>
                <w:szCs w:val="24"/>
                <w:lang w:val="en-US"/>
              </w:rPr>
              <w:t>Prevalence of overweight preschool children in public day care centers: a cross-sectional study. Sao Paulo Medical Journal 2012;130(4):225-29.</w:t>
            </w:r>
          </w:p>
        </w:tc>
      </w:tr>
      <w:tr w:rsidR="000125ED" w:rsidRPr="008014E5" w14:paraId="5C28A9B4" w14:textId="77777777" w:rsidTr="00FD20F3">
        <w:tc>
          <w:tcPr>
            <w:tcW w:w="9747" w:type="dxa"/>
          </w:tcPr>
          <w:p w14:paraId="74542BFE"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Nogueira FdAM, Sichieri R. Associação entre consumo de refrigerantes, sucos e leite, com o índice de massa corporal em escolares da rede pública de Niterói, Rio de Janeiro, Brasil. </w:t>
            </w:r>
            <w:r w:rsidRPr="008014E5">
              <w:rPr>
                <w:rFonts w:ascii="Times New Roman" w:hAnsi="Times New Roman" w:cs="Times New Roman"/>
                <w:sz w:val="24"/>
                <w:szCs w:val="24"/>
                <w:lang w:val="en-US"/>
              </w:rPr>
              <w:t>Cadernos de Saúde Pública 2009;25(12):2715-24.</w:t>
            </w:r>
          </w:p>
        </w:tc>
      </w:tr>
      <w:tr w:rsidR="000125ED" w:rsidRPr="008014E5" w14:paraId="5E314BD2" w14:textId="77777777" w:rsidTr="00FD20F3">
        <w:tc>
          <w:tcPr>
            <w:tcW w:w="9747" w:type="dxa"/>
          </w:tcPr>
          <w:p w14:paraId="1F03571A" w14:textId="77777777" w:rsidR="000125ED" w:rsidRPr="004C1BEB"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Nogueira PCK, Costa RFd, Cunha JSN, et al. Pressão arterial elevada em escolares de Santos: relação com a obesidade. </w:t>
            </w:r>
            <w:r w:rsidRPr="004C1BEB">
              <w:rPr>
                <w:rFonts w:ascii="Times New Roman" w:hAnsi="Times New Roman" w:cs="Times New Roman"/>
                <w:sz w:val="24"/>
                <w:szCs w:val="24"/>
              </w:rPr>
              <w:t>Revista da Associacao Medica Brasileira 2007;53(5):426-32.</w:t>
            </w:r>
          </w:p>
        </w:tc>
      </w:tr>
      <w:tr w:rsidR="000125ED" w:rsidRPr="008014E5" w14:paraId="609D804A" w14:textId="77777777" w:rsidTr="00FD20F3">
        <w:tc>
          <w:tcPr>
            <w:tcW w:w="9747" w:type="dxa"/>
          </w:tcPr>
          <w:p w14:paraId="2436AD27"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lastRenderedPageBreak/>
              <w:t xml:space="preserve">Nascimento VG, Schoeps DdO, Souza SBd, et al. Risco de sobrepeso e excesso de peso em crianças de pré-escolas privadas e filantrópicas. </w:t>
            </w:r>
            <w:r w:rsidRPr="008014E5">
              <w:rPr>
                <w:rFonts w:ascii="Times New Roman" w:hAnsi="Times New Roman" w:cs="Times New Roman"/>
                <w:sz w:val="24"/>
                <w:szCs w:val="24"/>
                <w:lang w:val="en-US"/>
              </w:rPr>
              <w:t>Revista da Associação Médica Brasileira 2011;57(6):657-61.</w:t>
            </w:r>
          </w:p>
        </w:tc>
      </w:tr>
      <w:tr w:rsidR="000125ED" w:rsidRPr="008014E5" w14:paraId="28500515" w14:textId="77777777" w:rsidTr="00FD20F3">
        <w:tc>
          <w:tcPr>
            <w:tcW w:w="9747" w:type="dxa"/>
          </w:tcPr>
          <w:p w14:paraId="154F8FE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edraza DF, Rocha ACD, Sousa CPdC. Crescimento e deficiências de micronutrientes: perfil das crianças assistidas no núcleo de creches do governo da Paraíba, Brasil. </w:t>
            </w:r>
            <w:r w:rsidRPr="008014E5">
              <w:rPr>
                <w:rFonts w:ascii="Times New Roman" w:hAnsi="Times New Roman" w:cs="Times New Roman"/>
                <w:sz w:val="24"/>
                <w:szCs w:val="24"/>
                <w:lang w:val="en-US"/>
              </w:rPr>
              <w:t>Ciência &amp; Saúde Coletiva 2013;18:3379-90.</w:t>
            </w:r>
          </w:p>
        </w:tc>
      </w:tr>
      <w:tr w:rsidR="000125ED" w:rsidRPr="008014E5" w14:paraId="41484B91" w14:textId="77777777" w:rsidTr="00FD20F3">
        <w:tc>
          <w:tcPr>
            <w:tcW w:w="9747" w:type="dxa"/>
          </w:tcPr>
          <w:p w14:paraId="20DFB5A5" w14:textId="77777777" w:rsidR="000125ED" w:rsidRPr="00792089" w:rsidRDefault="000125ED" w:rsidP="00FD20F3">
            <w:pPr>
              <w:pStyle w:val="ListParagraph"/>
              <w:numPr>
                <w:ilvl w:val="0"/>
                <w:numId w:val="8"/>
              </w:numPr>
              <w:ind w:left="426" w:hanging="426"/>
              <w:jc w:val="both"/>
              <w:rPr>
                <w:rFonts w:ascii="Times New Roman" w:hAnsi="Times New Roman" w:cs="Times New Roman"/>
                <w:sz w:val="24"/>
                <w:szCs w:val="24"/>
              </w:rPr>
            </w:pPr>
            <w:r w:rsidRPr="002A0A3E">
              <w:rPr>
                <w:rFonts w:ascii="Times New Roman" w:hAnsi="Times New Roman" w:cs="Times New Roman"/>
                <w:sz w:val="24"/>
                <w:szCs w:val="24"/>
                <w:lang w:val="es-ES_tradnl"/>
              </w:rPr>
              <w:t xml:space="preserve">Pedraza DF, Queiroz Dd, Paiva AdA, et al. Seguridad alimentaria, crecimiento y niveles de vitamina A, hemoglobina y zinc en niños preescolares del nordeste de Brasil. </w:t>
            </w:r>
            <w:r w:rsidRPr="00792089">
              <w:rPr>
                <w:rFonts w:ascii="Times New Roman" w:hAnsi="Times New Roman" w:cs="Times New Roman"/>
                <w:sz w:val="24"/>
                <w:szCs w:val="24"/>
              </w:rPr>
              <w:t>Ciência &amp; Saúde Coletiva 2014;19:641-50.</w:t>
            </w:r>
          </w:p>
        </w:tc>
      </w:tr>
      <w:tr w:rsidR="000125ED" w:rsidRPr="008014E5" w14:paraId="2B99E55B" w14:textId="77777777" w:rsidTr="00FD20F3">
        <w:tc>
          <w:tcPr>
            <w:tcW w:w="9747" w:type="dxa"/>
          </w:tcPr>
          <w:p w14:paraId="0D87BE3D" w14:textId="77777777" w:rsidR="000125ED" w:rsidRPr="00792089"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Pedraza DF, Silva FA, Melo NLSd, et al. Estado nutricional e hábitos alimentares de escolares de Campina Grande, Paraíba, Brasil. </w:t>
            </w:r>
            <w:r w:rsidRPr="00792089">
              <w:rPr>
                <w:rFonts w:ascii="Times New Roman" w:hAnsi="Times New Roman" w:cs="Times New Roman"/>
                <w:sz w:val="24"/>
                <w:szCs w:val="24"/>
              </w:rPr>
              <w:t>Ciência &amp; saúde coletiva 2017;22:469-77.</w:t>
            </w:r>
          </w:p>
        </w:tc>
      </w:tr>
      <w:tr w:rsidR="000125ED" w:rsidRPr="008014E5" w14:paraId="14368398" w14:textId="77777777" w:rsidTr="00FD20F3">
        <w:tc>
          <w:tcPr>
            <w:tcW w:w="9747" w:type="dxa"/>
          </w:tcPr>
          <w:p w14:paraId="4A009A91"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igueroa Pedraza D. Preditores de riscos nutricionais de crianças assistidas em creches em município de porte médio do Brasil. </w:t>
            </w:r>
            <w:r w:rsidRPr="008014E5">
              <w:rPr>
                <w:rFonts w:ascii="Times New Roman" w:hAnsi="Times New Roman" w:cs="Times New Roman"/>
                <w:sz w:val="24"/>
                <w:szCs w:val="24"/>
                <w:lang w:val="en-US"/>
              </w:rPr>
              <w:t>Cadernos Saúde Coletiva 2017;25(1)</w:t>
            </w:r>
          </w:p>
        </w:tc>
      </w:tr>
      <w:tr w:rsidR="000125ED" w:rsidRPr="008014E5" w14:paraId="19B57CC8" w14:textId="77777777" w:rsidTr="00FD20F3">
        <w:tc>
          <w:tcPr>
            <w:tcW w:w="9747" w:type="dxa"/>
          </w:tcPr>
          <w:p w14:paraId="0A632CA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Pedroso J, Toral N, Bauermann Gubert M. Maternal dissatisfaction with their children's body size in private schools in the Federal District, Brazil. PloS one 2018;13(10):e0204848.</w:t>
            </w:r>
          </w:p>
        </w:tc>
      </w:tr>
      <w:tr w:rsidR="000125ED" w:rsidRPr="008014E5" w14:paraId="00F66D14" w14:textId="77777777" w:rsidTr="00FD20F3">
        <w:tc>
          <w:tcPr>
            <w:tcW w:w="9747" w:type="dxa"/>
          </w:tcPr>
          <w:p w14:paraId="6280C44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elegrini A, Silva DAS, Petroski EL, et al. Sobrepeso e obesidade em escolares brasileiros de sete a nove anos: dados do projeto Esporte Brasil. </w:t>
            </w:r>
            <w:r w:rsidRPr="008014E5">
              <w:rPr>
                <w:rFonts w:ascii="Times New Roman" w:hAnsi="Times New Roman" w:cs="Times New Roman"/>
                <w:sz w:val="24"/>
                <w:szCs w:val="24"/>
                <w:lang w:val="en-US"/>
              </w:rPr>
              <w:t>Rev Paul Pediatr 2010;28(3):290-95.</w:t>
            </w:r>
          </w:p>
        </w:tc>
      </w:tr>
      <w:tr w:rsidR="000125ED" w:rsidRPr="004C1BEB" w14:paraId="44DC251D" w14:textId="77777777" w:rsidTr="00FD20F3">
        <w:tc>
          <w:tcPr>
            <w:tcW w:w="9747" w:type="dxa"/>
          </w:tcPr>
          <w:p w14:paraId="08C33BD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ereira JA, Rondo PHC, Lemos JO, et al. </w:t>
            </w:r>
            <w:r w:rsidRPr="008014E5">
              <w:rPr>
                <w:rFonts w:ascii="Times New Roman" w:hAnsi="Times New Roman" w:cs="Times New Roman"/>
                <w:sz w:val="24"/>
                <w:szCs w:val="24"/>
                <w:lang w:val="en-US"/>
              </w:rPr>
              <w:t>Nutritional status and lipid profile of young children in Brazil. Journal of tropical pediatrics 2013;59(1):54-58.</w:t>
            </w:r>
          </w:p>
        </w:tc>
      </w:tr>
      <w:tr w:rsidR="000125ED" w:rsidRPr="008014E5" w14:paraId="314AF783" w14:textId="77777777" w:rsidTr="00FD20F3">
        <w:tc>
          <w:tcPr>
            <w:tcW w:w="9747" w:type="dxa"/>
          </w:tcPr>
          <w:p w14:paraId="4C88A5B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Pereira-Freire JA, Lemos JO, de Sousa AF, et al. </w:t>
            </w:r>
            <w:r w:rsidRPr="008014E5">
              <w:rPr>
                <w:rFonts w:ascii="Times New Roman" w:hAnsi="Times New Roman" w:cs="Times New Roman"/>
                <w:sz w:val="24"/>
                <w:szCs w:val="24"/>
                <w:lang w:val="en-US"/>
              </w:rPr>
              <w:t>Association between weight at birth and body composition in childhood: a Brazilian cohort study. Early human development 2015;91(8):445-49.</w:t>
            </w:r>
          </w:p>
        </w:tc>
      </w:tr>
      <w:tr w:rsidR="000125ED" w:rsidRPr="008014E5" w14:paraId="1BA27FCF" w14:textId="77777777" w:rsidTr="00FD20F3">
        <w:tc>
          <w:tcPr>
            <w:tcW w:w="9747" w:type="dxa"/>
          </w:tcPr>
          <w:p w14:paraId="24062ABE" w14:textId="77777777" w:rsidR="000125ED" w:rsidRPr="00792089"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Pinto SL, Silva RdCR, Priore SE, et al. Prevalência de pré-hipertensão e de hipertensão arterial e avaliação de fatores associados em crianças e adolescentes de escolas públicas de Salvador, Bahia, Brasil. </w:t>
            </w:r>
            <w:r w:rsidRPr="00792089">
              <w:rPr>
                <w:rFonts w:ascii="Times New Roman" w:hAnsi="Times New Roman" w:cs="Times New Roman"/>
                <w:sz w:val="24"/>
                <w:szCs w:val="24"/>
              </w:rPr>
              <w:t>Cadernos de Saúde Pública 2011;27:1065-75.</w:t>
            </w:r>
          </w:p>
        </w:tc>
      </w:tr>
      <w:tr w:rsidR="000125ED" w:rsidRPr="004C1BEB" w14:paraId="66FB5C1D" w14:textId="77777777" w:rsidTr="00FD20F3">
        <w:tc>
          <w:tcPr>
            <w:tcW w:w="9747" w:type="dxa"/>
          </w:tcPr>
          <w:p w14:paraId="440DF84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Queiroz VMd, Moreira PVL, Vasconcelos THCd, et al. </w:t>
            </w:r>
            <w:r w:rsidRPr="008014E5">
              <w:rPr>
                <w:rFonts w:ascii="Times New Roman" w:hAnsi="Times New Roman" w:cs="Times New Roman"/>
                <w:sz w:val="24"/>
                <w:szCs w:val="24"/>
                <w:lang w:val="en-US"/>
              </w:rPr>
              <w:t>Prevalence and anthropometric predictors of high blood pressure in schoolchildren from João Pessoa-PB, Brazil. Arquivos brasileiros de cardiologia 2010;95(5):629-34.</w:t>
            </w:r>
          </w:p>
        </w:tc>
      </w:tr>
      <w:tr w:rsidR="000125ED" w:rsidRPr="008014E5" w14:paraId="15885B70" w14:textId="77777777" w:rsidTr="00FD20F3">
        <w:tc>
          <w:tcPr>
            <w:tcW w:w="9747" w:type="dxa"/>
          </w:tcPr>
          <w:p w14:paraId="5409C2F0"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ocha RP. Estado nutricional de crianças no primeiro ano de vida do município da Vitória de Santo Antão, Pernambuco. </w:t>
            </w:r>
            <w:r w:rsidRPr="008014E5">
              <w:rPr>
                <w:rFonts w:ascii="Times New Roman" w:hAnsi="Times New Roman" w:cs="Times New Roman"/>
                <w:sz w:val="24"/>
                <w:szCs w:val="24"/>
                <w:lang w:val="en-US"/>
              </w:rPr>
              <w:t>Universidade Federal de Pernambuco, 2015.</w:t>
            </w:r>
          </w:p>
        </w:tc>
      </w:tr>
      <w:tr w:rsidR="000125ED" w:rsidRPr="008014E5" w14:paraId="50B1366D" w14:textId="77777777" w:rsidTr="00FD20F3">
        <w:tc>
          <w:tcPr>
            <w:tcW w:w="9747" w:type="dxa"/>
          </w:tcPr>
          <w:p w14:paraId="2B28A0E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odrigues VC, Mendes BD, Gozzi A, et al. Deficiência de ferro, prevalência de anemia e fatores associados em crianças de creches públicas do oeste do Paraná, Brasil. </w:t>
            </w:r>
            <w:r w:rsidRPr="008014E5">
              <w:rPr>
                <w:rFonts w:ascii="Times New Roman" w:hAnsi="Times New Roman" w:cs="Times New Roman"/>
                <w:sz w:val="24"/>
                <w:szCs w:val="24"/>
                <w:lang w:val="en-US"/>
              </w:rPr>
              <w:t>Rev Nutr 2011;24(3):407-20.</w:t>
            </w:r>
          </w:p>
        </w:tc>
      </w:tr>
      <w:tr w:rsidR="000125ED" w:rsidRPr="008014E5" w14:paraId="42C19E39" w14:textId="77777777" w:rsidTr="00FD20F3">
        <w:tc>
          <w:tcPr>
            <w:tcW w:w="9747" w:type="dxa"/>
          </w:tcPr>
          <w:p w14:paraId="3981C72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antos PMd. Resistência à insulina e fatores de risco cardiovasculares associados à obesidade em escolares de Nova Era-MG. </w:t>
            </w:r>
            <w:r w:rsidRPr="008014E5">
              <w:rPr>
                <w:rFonts w:ascii="Times New Roman" w:hAnsi="Times New Roman" w:cs="Times New Roman"/>
                <w:sz w:val="24"/>
                <w:szCs w:val="24"/>
                <w:lang w:val="en-US"/>
              </w:rPr>
              <w:t>2010</w:t>
            </w:r>
          </w:p>
        </w:tc>
      </w:tr>
      <w:tr w:rsidR="000125ED" w:rsidRPr="008014E5" w14:paraId="5C7B6DC1" w14:textId="77777777" w:rsidTr="00FD20F3">
        <w:tc>
          <w:tcPr>
            <w:tcW w:w="9747" w:type="dxa"/>
          </w:tcPr>
          <w:p w14:paraId="18DFCB00"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chuch I. Sobrepeso em pré-escolares dos estados do Rio Grande do Sul e Santa Catarina: prevalencia e fatores associados. </w:t>
            </w:r>
            <w:r w:rsidRPr="008014E5">
              <w:rPr>
                <w:rFonts w:ascii="Times New Roman" w:hAnsi="Times New Roman" w:cs="Times New Roman"/>
                <w:sz w:val="24"/>
                <w:szCs w:val="24"/>
                <w:lang w:val="en-US"/>
              </w:rPr>
              <w:t>2011</w:t>
            </w:r>
          </w:p>
        </w:tc>
      </w:tr>
      <w:tr w:rsidR="000125ED" w:rsidRPr="008014E5" w14:paraId="3DF7718D" w14:textId="77777777" w:rsidTr="00FD20F3">
        <w:tc>
          <w:tcPr>
            <w:tcW w:w="9747" w:type="dxa"/>
          </w:tcPr>
          <w:p w14:paraId="062E6C2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Schuch I, de Castro TG, de Vasconcelos FdA, et al. </w:t>
            </w:r>
            <w:r w:rsidRPr="008014E5">
              <w:rPr>
                <w:rFonts w:ascii="Times New Roman" w:hAnsi="Times New Roman" w:cs="Times New Roman"/>
                <w:sz w:val="24"/>
                <w:szCs w:val="24"/>
                <w:lang w:val="en-US"/>
              </w:rPr>
              <w:t>Excess weight in preschoolers: prevalence and associated factors. Jornal de pediatria 2013;89(2):179-88.</w:t>
            </w:r>
          </w:p>
        </w:tc>
      </w:tr>
      <w:tr w:rsidR="000125ED" w:rsidRPr="008014E5" w14:paraId="26D6DA0E" w14:textId="77777777" w:rsidTr="00FD20F3">
        <w:tc>
          <w:tcPr>
            <w:tcW w:w="9747" w:type="dxa"/>
          </w:tcPr>
          <w:p w14:paraId="58CC0B3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ilva KS, Lopes AS. Excesso de peso, pressão arterial e atividade física no deslocamento à escola. </w:t>
            </w:r>
            <w:r w:rsidRPr="008014E5">
              <w:rPr>
                <w:rFonts w:ascii="Times New Roman" w:hAnsi="Times New Roman" w:cs="Times New Roman"/>
                <w:sz w:val="24"/>
                <w:szCs w:val="24"/>
                <w:lang w:val="en-US"/>
              </w:rPr>
              <w:t>Arquivos Brasileiros de Cardiologia 2008;91(2):93-101.</w:t>
            </w:r>
          </w:p>
        </w:tc>
      </w:tr>
      <w:tr w:rsidR="000125ED" w:rsidRPr="008014E5" w14:paraId="682B0C6D" w14:textId="77777777" w:rsidTr="00FD20F3">
        <w:tc>
          <w:tcPr>
            <w:tcW w:w="9747" w:type="dxa"/>
          </w:tcPr>
          <w:p w14:paraId="1B7810D9" w14:textId="77777777" w:rsidR="000125ED" w:rsidRPr="00792089" w:rsidRDefault="000125ED" w:rsidP="00FD20F3">
            <w:pPr>
              <w:pStyle w:val="ListParagraph"/>
              <w:numPr>
                <w:ilvl w:val="0"/>
                <w:numId w:val="8"/>
              </w:numPr>
              <w:ind w:left="426" w:hanging="426"/>
              <w:jc w:val="both"/>
              <w:rPr>
                <w:rFonts w:ascii="Times New Roman" w:hAnsi="Times New Roman" w:cs="Times New Roman"/>
                <w:sz w:val="24"/>
                <w:szCs w:val="24"/>
              </w:rPr>
            </w:pPr>
            <w:r w:rsidRPr="00192716">
              <w:rPr>
                <w:rFonts w:ascii="Times New Roman" w:hAnsi="Times New Roman" w:cs="Times New Roman"/>
                <w:sz w:val="24"/>
                <w:szCs w:val="24"/>
              </w:rPr>
              <w:t xml:space="preserve">Silva LCB, Tassitano RM, de Medeiros HJ, et al. Excesso de peso e fatores comportamentais. </w:t>
            </w:r>
            <w:r w:rsidRPr="00792089">
              <w:rPr>
                <w:rFonts w:ascii="Times New Roman" w:hAnsi="Times New Roman" w:cs="Times New Roman"/>
                <w:sz w:val="24"/>
                <w:szCs w:val="24"/>
              </w:rPr>
              <w:t>Motricidade 2016;12:112.</w:t>
            </w:r>
          </w:p>
        </w:tc>
      </w:tr>
      <w:tr w:rsidR="000125ED" w:rsidRPr="008014E5" w14:paraId="53D225E3" w14:textId="77777777" w:rsidTr="00FD20F3">
        <w:tc>
          <w:tcPr>
            <w:tcW w:w="9747" w:type="dxa"/>
          </w:tcPr>
          <w:p w14:paraId="5688A942"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Silva DAS, Petroski EL, Gaya ACA. </w:t>
            </w:r>
            <w:r w:rsidRPr="008014E5">
              <w:rPr>
                <w:rFonts w:ascii="Times New Roman" w:hAnsi="Times New Roman" w:cs="Times New Roman"/>
                <w:sz w:val="24"/>
                <w:szCs w:val="24"/>
                <w:lang w:val="en-US"/>
              </w:rPr>
              <w:t>Secular changes in aerobic fitness levels in Brazilian children. Revista Brasileira de Medicina do Esporte 2017;23(6):450-54.</w:t>
            </w:r>
          </w:p>
        </w:tc>
      </w:tr>
      <w:tr w:rsidR="000125ED" w:rsidRPr="008014E5" w14:paraId="01BC257E" w14:textId="77777777" w:rsidTr="00FD20F3">
        <w:tc>
          <w:tcPr>
            <w:tcW w:w="9747" w:type="dxa"/>
          </w:tcPr>
          <w:p w14:paraId="4004584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lastRenderedPageBreak/>
              <w:t xml:space="preserve">Silva D, Pelegrini A, Petroski EL, et al. </w:t>
            </w:r>
            <w:r w:rsidRPr="008014E5">
              <w:rPr>
                <w:rFonts w:ascii="Times New Roman" w:hAnsi="Times New Roman" w:cs="Times New Roman"/>
                <w:sz w:val="24"/>
                <w:szCs w:val="24"/>
                <w:lang w:val="en-US"/>
              </w:rPr>
              <w:t>Comparison between the growth of Brazilian children and adolescents and the reference growth charts: data from a Brazilian project. J Pediatr (Rio J) 2010;86(2):115-20.</w:t>
            </w:r>
          </w:p>
        </w:tc>
      </w:tr>
      <w:tr w:rsidR="000125ED" w:rsidRPr="008014E5" w14:paraId="05475076" w14:textId="77777777" w:rsidTr="00FD20F3">
        <w:tc>
          <w:tcPr>
            <w:tcW w:w="9747" w:type="dxa"/>
          </w:tcPr>
          <w:p w14:paraId="29F709FF"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Verçosa MdF. Crescimento somático e composição corporal em crianças dos 7 aos 10 anos: um estudo longitudinal-misto. </w:t>
            </w:r>
            <w:r w:rsidRPr="008014E5">
              <w:rPr>
                <w:rFonts w:ascii="Times New Roman" w:hAnsi="Times New Roman" w:cs="Times New Roman"/>
                <w:sz w:val="24"/>
                <w:szCs w:val="24"/>
                <w:lang w:val="en-US"/>
              </w:rPr>
              <w:t>Universidade Federal de Pernambuco, 2016.</w:t>
            </w:r>
          </w:p>
        </w:tc>
      </w:tr>
      <w:tr w:rsidR="000125ED" w:rsidRPr="008014E5" w14:paraId="73FC7D48" w14:textId="77777777" w:rsidTr="00FD20F3">
        <w:tc>
          <w:tcPr>
            <w:tcW w:w="9747" w:type="dxa"/>
          </w:tcPr>
          <w:p w14:paraId="1BE67AAA" w14:textId="77777777" w:rsidR="000125ED" w:rsidRPr="00792089" w:rsidRDefault="000125ED" w:rsidP="00FD20F3">
            <w:pPr>
              <w:pStyle w:val="ListParagraph"/>
              <w:numPr>
                <w:ilvl w:val="0"/>
                <w:numId w:val="8"/>
              </w:numPr>
              <w:ind w:left="426" w:hanging="426"/>
              <w:jc w:val="both"/>
              <w:rPr>
                <w:rFonts w:ascii="Times New Roman" w:hAnsi="Times New Roman" w:cs="Times New Roman"/>
                <w:sz w:val="24"/>
                <w:szCs w:val="24"/>
              </w:rPr>
            </w:pPr>
            <w:r w:rsidRPr="008014E5">
              <w:rPr>
                <w:rFonts w:ascii="Times New Roman" w:hAnsi="Times New Roman" w:cs="Times New Roman"/>
                <w:sz w:val="24"/>
                <w:szCs w:val="24"/>
                <w:lang w:val="en-US"/>
              </w:rPr>
              <w:t xml:space="preserve">Vicenzi K, Henn RL, Weber AP, et al. </w:t>
            </w:r>
            <w:r w:rsidRPr="00192716">
              <w:rPr>
                <w:rFonts w:ascii="Times New Roman" w:hAnsi="Times New Roman" w:cs="Times New Roman"/>
                <w:sz w:val="24"/>
                <w:szCs w:val="24"/>
              </w:rPr>
              <w:t xml:space="preserve">Insegurança alimentar e excesso de peso em escolares do primeiro ano do Ensino Fundamental da rede municipal de São Leopoldo, Rio Grande do Sul, Brasil. </w:t>
            </w:r>
            <w:r w:rsidRPr="00792089">
              <w:rPr>
                <w:rFonts w:ascii="Times New Roman" w:hAnsi="Times New Roman" w:cs="Times New Roman"/>
                <w:sz w:val="24"/>
                <w:szCs w:val="24"/>
              </w:rPr>
              <w:t>Cadernos de Saúde Pública 2015;31:1084-94.</w:t>
            </w:r>
          </w:p>
        </w:tc>
      </w:tr>
      <w:tr w:rsidR="000125ED" w:rsidRPr="008014E5" w14:paraId="37A0FDD4" w14:textId="77777777" w:rsidTr="00FD20F3">
        <w:tc>
          <w:tcPr>
            <w:tcW w:w="9747" w:type="dxa"/>
          </w:tcPr>
          <w:p w14:paraId="385F35D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Vitolo MR, Gama CM, Bortolini GA, et al. </w:t>
            </w:r>
            <w:r w:rsidRPr="008014E5">
              <w:rPr>
                <w:rFonts w:ascii="Times New Roman" w:hAnsi="Times New Roman" w:cs="Times New Roman"/>
                <w:sz w:val="24"/>
                <w:szCs w:val="24"/>
                <w:lang w:val="en-US"/>
              </w:rPr>
              <w:t xml:space="preserve">Some risk factors associated with overweight, stunting and wasting among children under 5 years old. Jornal de pediatria 2008;84(3):251-57. </w:t>
            </w:r>
          </w:p>
        </w:tc>
      </w:tr>
      <w:tr w:rsidR="000125ED" w:rsidRPr="004C1BEB" w14:paraId="61D37316" w14:textId="77777777" w:rsidTr="00FD20F3">
        <w:tc>
          <w:tcPr>
            <w:tcW w:w="9747" w:type="dxa"/>
          </w:tcPr>
          <w:p w14:paraId="36367280"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ruz NRC, Cardoso PC, Frossard TNSV, et al. </w:t>
            </w:r>
            <w:r w:rsidRPr="008014E5">
              <w:rPr>
                <w:rFonts w:ascii="Times New Roman" w:hAnsi="Times New Roman" w:cs="Times New Roman"/>
                <w:sz w:val="24"/>
                <w:szCs w:val="24"/>
                <w:lang w:val="en-US"/>
              </w:rPr>
              <w:t>Waist circumference as high blood pressure predictor in school age children. Ciencia &amp; saude coletiva 2019;24:1885-93.</w:t>
            </w:r>
          </w:p>
        </w:tc>
      </w:tr>
      <w:tr w:rsidR="000125ED" w:rsidRPr="002A0A3E" w14:paraId="10ECB118" w14:textId="77777777" w:rsidTr="00FD20F3">
        <w:tc>
          <w:tcPr>
            <w:tcW w:w="9747" w:type="dxa"/>
          </w:tcPr>
          <w:p w14:paraId="07F303FD"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Andreasi V, Michelin E, Rinaldi AEM, et al. Physical fitness and associations with anthropometric measurements in 7 to 15-year-old school children. Jornal de pediatria 2010;86(6):497-502.</w:t>
            </w:r>
          </w:p>
        </w:tc>
      </w:tr>
      <w:tr w:rsidR="000125ED" w:rsidRPr="00BC49F3" w14:paraId="719E126A" w14:textId="77777777" w:rsidTr="00FD20F3">
        <w:tc>
          <w:tcPr>
            <w:tcW w:w="9747" w:type="dxa"/>
          </w:tcPr>
          <w:p w14:paraId="63529153"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Araujo D, Marquezin M, Barbosa T, et al. </w:t>
            </w:r>
            <w:r w:rsidRPr="008014E5">
              <w:rPr>
                <w:rFonts w:ascii="Times New Roman" w:hAnsi="Times New Roman" w:cs="Times New Roman"/>
                <w:sz w:val="24"/>
                <w:szCs w:val="24"/>
                <w:lang w:val="en-US"/>
              </w:rPr>
              <w:t>Assessment of quality of life, anxiety, socio‐economic factors and caries experience in Brazilian children with overweight and obesity. International journal of dental hygiene 2017;15(4):e156-e62.</w:t>
            </w:r>
          </w:p>
        </w:tc>
      </w:tr>
      <w:tr w:rsidR="000125ED" w:rsidRPr="008014E5" w14:paraId="1062644A" w14:textId="77777777" w:rsidTr="00FD20F3">
        <w:tc>
          <w:tcPr>
            <w:tcW w:w="9747" w:type="dxa"/>
          </w:tcPr>
          <w:p w14:paraId="5835509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ergmann GG, Bergmann MLdA, Pinheiro EdS, et al. Índice de massa corporal: tendência secular em crianças e adolescentes brasileiros. </w:t>
            </w:r>
            <w:r w:rsidRPr="008014E5">
              <w:rPr>
                <w:rFonts w:ascii="Times New Roman" w:hAnsi="Times New Roman" w:cs="Times New Roman"/>
                <w:sz w:val="24"/>
                <w:szCs w:val="24"/>
                <w:lang w:val="en-US"/>
              </w:rPr>
              <w:t>Revista Brasileira de Cineantropometria &amp; Desempenho Humano Vol 11, n 3 (2009), p 280-285 2009</w:t>
            </w:r>
          </w:p>
        </w:tc>
      </w:tr>
      <w:tr w:rsidR="000125ED" w:rsidRPr="008014E5" w14:paraId="195F0F1F" w14:textId="77777777" w:rsidTr="00FD20F3">
        <w:tc>
          <w:tcPr>
            <w:tcW w:w="9747" w:type="dxa"/>
          </w:tcPr>
          <w:p w14:paraId="29AE28C6" w14:textId="77777777" w:rsidR="000125ED" w:rsidRPr="002A0A3E" w:rsidRDefault="000125ED" w:rsidP="00FD20F3">
            <w:pPr>
              <w:pStyle w:val="ListParagraph"/>
              <w:numPr>
                <w:ilvl w:val="0"/>
                <w:numId w:val="8"/>
              </w:numPr>
              <w:ind w:left="426" w:hanging="426"/>
              <w:jc w:val="both"/>
              <w:rPr>
                <w:rFonts w:ascii="Times New Roman" w:hAnsi="Times New Roman" w:cs="Times New Roman"/>
                <w:sz w:val="24"/>
                <w:szCs w:val="24"/>
                <w:lang w:val="pt-PT"/>
              </w:rPr>
            </w:pPr>
            <w:r w:rsidRPr="008014E5">
              <w:rPr>
                <w:rFonts w:ascii="Times New Roman" w:hAnsi="Times New Roman" w:cs="Times New Roman"/>
                <w:sz w:val="24"/>
                <w:szCs w:val="24"/>
                <w:lang w:val="en-US"/>
              </w:rPr>
              <w:t xml:space="preserve">Bergmann MLdA, Bergmann GG, Halpern R, et al. </w:t>
            </w:r>
            <w:r w:rsidRPr="00192716">
              <w:rPr>
                <w:rFonts w:ascii="Times New Roman" w:hAnsi="Times New Roman" w:cs="Times New Roman"/>
                <w:sz w:val="24"/>
                <w:szCs w:val="24"/>
              </w:rPr>
              <w:t xml:space="preserve">Colesterol total e fatores associados: estudo de base escolar no sul do Brasil. </w:t>
            </w:r>
            <w:r w:rsidRPr="002A0A3E">
              <w:rPr>
                <w:rFonts w:ascii="Times New Roman" w:hAnsi="Times New Roman" w:cs="Times New Roman"/>
                <w:sz w:val="24"/>
                <w:szCs w:val="24"/>
                <w:lang w:val="pt-PT"/>
              </w:rPr>
              <w:t>Arquivos Brasileiros de Cardiologia 2011;97(1):17-25.</w:t>
            </w:r>
          </w:p>
        </w:tc>
      </w:tr>
      <w:tr w:rsidR="000125ED" w:rsidRPr="008014E5" w14:paraId="4E8F3F95" w14:textId="77777777" w:rsidTr="00FD20F3">
        <w:tc>
          <w:tcPr>
            <w:tcW w:w="9747" w:type="dxa"/>
          </w:tcPr>
          <w:p w14:paraId="6ED3CDE8"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rasil LdMP, Fisberg M, Maranhão HdS. Excesso de peso de escolares em região do Nordeste Brasileiro: contraste entre as redes de ensino pública e privada. </w:t>
            </w:r>
            <w:r w:rsidRPr="008014E5">
              <w:rPr>
                <w:rFonts w:ascii="Times New Roman" w:hAnsi="Times New Roman" w:cs="Times New Roman"/>
                <w:sz w:val="24"/>
                <w:szCs w:val="24"/>
                <w:lang w:val="en-US"/>
              </w:rPr>
              <w:t>Revista brasileira de saúde materno infantil 2007;7(4):405-12.</w:t>
            </w:r>
          </w:p>
        </w:tc>
      </w:tr>
      <w:tr w:rsidR="000125ED" w:rsidRPr="008014E5" w14:paraId="1FEAD40B" w14:textId="77777777" w:rsidTr="00FD20F3">
        <w:tc>
          <w:tcPr>
            <w:tcW w:w="9747" w:type="dxa"/>
          </w:tcPr>
          <w:p w14:paraId="68870C2C"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astilho SD, Bento CA, Pinheiro CD, et al. </w:t>
            </w:r>
            <w:r w:rsidRPr="008014E5">
              <w:rPr>
                <w:rFonts w:ascii="Times New Roman" w:hAnsi="Times New Roman" w:cs="Times New Roman"/>
                <w:sz w:val="24"/>
                <w:szCs w:val="24"/>
                <w:lang w:val="en-US"/>
              </w:rPr>
              <w:t>Trends of body composition among adolescents according to maturation stage and body mass index. Journal of Pediatric Endocrinology and Metabolism 2013;26(7-8):651-56.</w:t>
            </w:r>
          </w:p>
        </w:tc>
      </w:tr>
      <w:tr w:rsidR="000125ED" w:rsidRPr="004C1BEB" w14:paraId="2F664378" w14:textId="77777777" w:rsidTr="00FD20F3">
        <w:tc>
          <w:tcPr>
            <w:tcW w:w="9747" w:type="dxa"/>
          </w:tcPr>
          <w:p w14:paraId="0ED57E98"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dos Santos Farias E, Petroski EL. </w:t>
            </w:r>
            <w:r w:rsidRPr="008014E5">
              <w:rPr>
                <w:rFonts w:ascii="Times New Roman" w:hAnsi="Times New Roman" w:cs="Times New Roman"/>
                <w:sz w:val="24"/>
                <w:szCs w:val="24"/>
                <w:lang w:val="en-US"/>
              </w:rPr>
              <w:t>Nutritional status and physical activity of scholars of the city of Porto Velho, Rondônia. Brazilian Journal of Kinanthropometry and Human Performance 2003;5(1):27-38.</w:t>
            </w:r>
          </w:p>
        </w:tc>
      </w:tr>
      <w:tr w:rsidR="000125ED" w:rsidRPr="008014E5" w14:paraId="39DC1096" w14:textId="77777777" w:rsidTr="00FD20F3">
        <w:tc>
          <w:tcPr>
            <w:tcW w:w="9747" w:type="dxa"/>
          </w:tcPr>
          <w:p w14:paraId="0137198E"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arias E, Guerra Jr G, Petroski EL. Nutritional Status Of Schoolchildren In Porto Velho, Rondônia, Brazil [estado Nutricional De Escolares Em Porto Velho, Rondônia]. </w:t>
            </w:r>
            <w:r w:rsidRPr="008014E5">
              <w:rPr>
                <w:rFonts w:ascii="Times New Roman" w:hAnsi="Times New Roman" w:cs="Times New Roman"/>
                <w:sz w:val="24"/>
                <w:szCs w:val="24"/>
                <w:lang w:val="en-US"/>
              </w:rPr>
              <w:t>Revista de Nutricao 2008</w:t>
            </w:r>
          </w:p>
        </w:tc>
      </w:tr>
      <w:tr w:rsidR="000125ED" w:rsidRPr="008014E5" w14:paraId="0B55EA23" w14:textId="77777777" w:rsidTr="00FD20F3">
        <w:tc>
          <w:tcPr>
            <w:tcW w:w="9747" w:type="dxa"/>
          </w:tcPr>
          <w:p w14:paraId="4A752694"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reitas Júnior IF, Balikian Júnior P, Miyashita LK, et al. Crescimento e estado nutricional de crianças e adolescentes de Presidente Prudente, São Paulo, Brasil. </w:t>
            </w:r>
            <w:r w:rsidRPr="008014E5">
              <w:rPr>
                <w:rFonts w:ascii="Times New Roman" w:hAnsi="Times New Roman" w:cs="Times New Roman"/>
                <w:sz w:val="24"/>
                <w:szCs w:val="24"/>
                <w:lang w:val="en-US"/>
              </w:rPr>
              <w:t>Revista Brasileira de Saúde Materno Infantil 2008:265-74.</w:t>
            </w:r>
          </w:p>
        </w:tc>
      </w:tr>
      <w:tr w:rsidR="000125ED" w:rsidRPr="004C1BEB" w14:paraId="07EF089E" w14:textId="77777777" w:rsidTr="00FD20F3">
        <w:tc>
          <w:tcPr>
            <w:tcW w:w="9747" w:type="dxa"/>
          </w:tcPr>
          <w:p w14:paraId="7A04098B"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Jardim-Botelho A, Queiroz Gurgel R, Petrucci R, et al. </w:t>
            </w:r>
            <w:r w:rsidRPr="008014E5">
              <w:rPr>
                <w:rFonts w:ascii="Times New Roman" w:hAnsi="Times New Roman" w:cs="Times New Roman"/>
                <w:sz w:val="24"/>
                <w:szCs w:val="24"/>
                <w:lang w:val="en-US"/>
              </w:rPr>
              <w:t>Infant overweight as early marker of childhood overweight in Brazil. Journal of tropical pediatrics 2014;60(1):47-52.</w:t>
            </w:r>
          </w:p>
        </w:tc>
      </w:tr>
      <w:tr w:rsidR="000125ED" w:rsidRPr="008014E5" w14:paraId="0B627238" w14:textId="77777777" w:rsidTr="00FD20F3">
        <w:tc>
          <w:tcPr>
            <w:tcW w:w="9747" w:type="dxa"/>
          </w:tcPr>
          <w:p w14:paraId="782A5742"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Jardim-Botelho A, Queiroz Gurgel R, Simeone Henriques G, et al. </w:t>
            </w:r>
            <w:r w:rsidRPr="008014E5">
              <w:rPr>
                <w:rFonts w:ascii="Times New Roman" w:hAnsi="Times New Roman" w:cs="Times New Roman"/>
                <w:sz w:val="24"/>
                <w:szCs w:val="24"/>
                <w:lang w:val="en-US"/>
              </w:rPr>
              <w:t>Micronutrient deficiencies in normal and overweight infants in a low socio-economic population in north-east Brazil. Paediatrics and international child health 2016;36(3):198-202.</w:t>
            </w:r>
          </w:p>
        </w:tc>
      </w:tr>
      <w:tr w:rsidR="000125ED" w:rsidRPr="008014E5" w14:paraId="41D18EA6" w14:textId="77777777" w:rsidTr="00FD20F3">
        <w:tc>
          <w:tcPr>
            <w:tcW w:w="9747" w:type="dxa"/>
          </w:tcPr>
          <w:p w14:paraId="5AC48FE8"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unha HP, Caetano R, Oliveira M, et al. </w:t>
            </w:r>
            <w:r w:rsidRPr="008014E5">
              <w:rPr>
                <w:rFonts w:ascii="Times New Roman" w:hAnsi="Times New Roman" w:cs="Times New Roman"/>
                <w:sz w:val="24"/>
                <w:szCs w:val="24"/>
                <w:lang w:val="en-US"/>
              </w:rPr>
              <w:t>Increased levels and prevalence of small dense ldl particles and insulin resistance in overweight, obese and abdominally obese children and adolescents: W366. Clinical Chemistry and Laboratory Medicine 2015;53</w:t>
            </w:r>
          </w:p>
        </w:tc>
      </w:tr>
      <w:tr w:rsidR="000125ED" w:rsidRPr="008014E5" w14:paraId="6590BAD2" w14:textId="77777777" w:rsidTr="00FD20F3">
        <w:tc>
          <w:tcPr>
            <w:tcW w:w="9747" w:type="dxa"/>
          </w:tcPr>
          <w:p w14:paraId="1F5A4834"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lastRenderedPageBreak/>
              <w:t xml:space="preserve">Cunha HP, Rosini N, Caetano R, et al. </w:t>
            </w:r>
            <w:r w:rsidRPr="008014E5">
              <w:rPr>
                <w:rFonts w:ascii="Times New Roman" w:hAnsi="Times New Roman" w:cs="Times New Roman"/>
                <w:sz w:val="24"/>
                <w:szCs w:val="24"/>
                <w:lang w:val="en-US"/>
              </w:rPr>
              <w:t>Assessment of cardiometabolic risk factors in children and adolescents from Botuverá-SC, southern Brazil: M140. Clinical Chemistry and Laboratory Medicine 2015;53</w:t>
            </w:r>
          </w:p>
        </w:tc>
      </w:tr>
      <w:tr w:rsidR="000125ED" w:rsidRPr="004C1BEB" w14:paraId="6E737ED4" w14:textId="77777777" w:rsidTr="00FD20F3">
        <w:tc>
          <w:tcPr>
            <w:tcW w:w="9747" w:type="dxa"/>
          </w:tcPr>
          <w:p w14:paraId="7C5BF283"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unha HP, Rosini N, Caetano R, et al. </w:t>
            </w:r>
            <w:r w:rsidRPr="008014E5">
              <w:rPr>
                <w:rFonts w:ascii="Times New Roman" w:hAnsi="Times New Roman" w:cs="Times New Roman"/>
                <w:sz w:val="24"/>
                <w:szCs w:val="24"/>
                <w:lang w:val="en-US"/>
              </w:rPr>
              <w:t>Increased cardiometabolic risk factors in overweight, obese and abdominally obese children and adolescents or abdominal obesity: W362. Clinical Chemistry and Laboratory Medicine 2015;53</w:t>
            </w:r>
          </w:p>
        </w:tc>
      </w:tr>
      <w:tr w:rsidR="000125ED" w:rsidRPr="008014E5" w14:paraId="1AA75EFF" w14:textId="77777777" w:rsidTr="00FD20F3">
        <w:tc>
          <w:tcPr>
            <w:tcW w:w="9747" w:type="dxa"/>
          </w:tcPr>
          <w:p w14:paraId="5FD572F1"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unha HP, Rosini N, Caetano R, et al. </w:t>
            </w:r>
            <w:r w:rsidRPr="008014E5">
              <w:rPr>
                <w:rFonts w:ascii="Times New Roman" w:hAnsi="Times New Roman" w:cs="Times New Roman"/>
                <w:sz w:val="24"/>
                <w:szCs w:val="24"/>
                <w:lang w:val="en-US"/>
              </w:rPr>
              <w:t>Metabolic syndrome in children and adolescents from a semirural city in southern Brazil: W363. Clinical Chemistry and Laboratory Medicine 2015;53</w:t>
            </w:r>
          </w:p>
        </w:tc>
      </w:tr>
      <w:tr w:rsidR="000125ED" w:rsidRPr="002A0A3E" w14:paraId="2AF59BE4" w14:textId="77777777" w:rsidTr="00FD20F3">
        <w:tc>
          <w:tcPr>
            <w:tcW w:w="9747" w:type="dxa"/>
          </w:tcPr>
          <w:p w14:paraId="21F40F24"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Pozza FS, Nucci LB, Enes CC. </w:t>
            </w:r>
            <w:r w:rsidRPr="008014E5">
              <w:rPr>
                <w:rFonts w:ascii="Times New Roman" w:hAnsi="Times New Roman" w:cs="Times New Roman"/>
                <w:sz w:val="24"/>
                <w:szCs w:val="24"/>
                <w:lang w:val="en-US"/>
              </w:rPr>
              <w:t>Identifying overweight and obesity in Brazilian schoolchildren, 2014. Journal of Public Health Management and Practice 2018;24(3):204-10.</w:t>
            </w:r>
          </w:p>
        </w:tc>
      </w:tr>
      <w:tr w:rsidR="000125ED" w:rsidRPr="008014E5" w14:paraId="258F2188" w14:textId="77777777" w:rsidTr="00FD20F3">
        <w:tc>
          <w:tcPr>
            <w:tcW w:w="9747" w:type="dxa"/>
          </w:tcPr>
          <w:p w14:paraId="2B6A3C11"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ibas SA, Silva LCSd. Dislipidemia em escolares na rede privada de Belém. </w:t>
            </w:r>
            <w:r w:rsidRPr="008014E5">
              <w:rPr>
                <w:rFonts w:ascii="Times New Roman" w:hAnsi="Times New Roman" w:cs="Times New Roman"/>
                <w:sz w:val="24"/>
                <w:szCs w:val="24"/>
                <w:lang w:val="en-US"/>
              </w:rPr>
              <w:t>Arquivos Brasileiros de Cardiologia 2009;92(6):446-51.</w:t>
            </w:r>
          </w:p>
        </w:tc>
      </w:tr>
      <w:tr w:rsidR="000125ED" w:rsidRPr="008014E5" w14:paraId="2BA8C612" w14:textId="77777777" w:rsidTr="00FD20F3">
        <w:tc>
          <w:tcPr>
            <w:tcW w:w="9747" w:type="dxa"/>
          </w:tcPr>
          <w:p w14:paraId="7F063193"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ibas S, da Silva LS. </w:t>
            </w:r>
            <w:r w:rsidRPr="008014E5">
              <w:rPr>
                <w:rFonts w:ascii="Times New Roman" w:hAnsi="Times New Roman" w:cs="Times New Roman"/>
                <w:sz w:val="24"/>
                <w:szCs w:val="24"/>
                <w:lang w:val="en-US"/>
              </w:rPr>
              <w:t>Anthropometric indices; predictors of dyslipidemia in children and adolescents from north of Brazil. Nutricion hospitalaria 2012;27(4):1228-35.</w:t>
            </w:r>
          </w:p>
        </w:tc>
      </w:tr>
      <w:tr w:rsidR="000125ED" w:rsidRPr="008014E5" w14:paraId="57A58AA7" w14:textId="77777777" w:rsidTr="00FD20F3">
        <w:tc>
          <w:tcPr>
            <w:tcW w:w="9747" w:type="dxa"/>
          </w:tcPr>
          <w:p w14:paraId="04C36926"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ibas SA, Silva LCSd. Fatores de risco cardiovascular e fatores associados em escolares do Município de Belém, Pará, Brasil. </w:t>
            </w:r>
            <w:r w:rsidRPr="008014E5">
              <w:rPr>
                <w:rFonts w:ascii="Times New Roman" w:hAnsi="Times New Roman" w:cs="Times New Roman"/>
                <w:sz w:val="24"/>
                <w:szCs w:val="24"/>
                <w:lang w:val="en-US"/>
              </w:rPr>
              <w:t>Cadernos de Saúde Pública 2014;30:577-86.</w:t>
            </w:r>
          </w:p>
        </w:tc>
      </w:tr>
      <w:tr w:rsidR="000125ED" w:rsidRPr="008014E5" w14:paraId="18FD58DC" w14:textId="77777777" w:rsidTr="00FD20F3">
        <w:tc>
          <w:tcPr>
            <w:tcW w:w="9747" w:type="dxa"/>
          </w:tcPr>
          <w:p w14:paraId="04C51D2F"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Ribeiro BVdS, Mendonça RGd, Oliveira LLd, et al. Antropometria e estilo de vida de crianças e adolescentes no interior do Nordeste do Brasil. </w:t>
            </w:r>
            <w:r w:rsidRPr="008014E5">
              <w:rPr>
                <w:rFonts w:ascii="Times New Roman" w:hAnsi="Times New Roman" w:cs="Times New Roman"/>
                <w:sz w:val="24"/>
                <w:szCs w:val="24"/>
                <w:lang w:val="en-US"/>
              </w:rPr>
              <w:t>Rev bras crescimento desenvolv hum 2017:140-47.</w:t>
            </w:r>
          </w:p>
        </w:tc>
      </w:tr>
      <w:tr w:rsidR="000125ED" w:rsidRPr="004C1BEB" w14:paraId="17416054" w14:textId="77777777" w:rsidTr="00FD20F3">
        <w:tc>
          <w:tcPr>
            <w:tcW w:w="9747" w:type="dxa"/>
          </w:tcPr>
          <w:p w14:paraId="4A46C005"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Rosini N, Machado MJ, Webster IZ, et al. </w:t>
            </w:r>
            <w:r w:rsidRPr="008014E5">
              <w:rPr>
                <w:rFonts w:ascii="Times New Roman" w:hAnsi="Times New Roman" w:cs="Times New Roman"/>
                <w:sz w:val="24"/>
                <w:szCs w:val="24"/>
                <w:lang w:val="en-US"/>
              </w:rPr>
              <w:t>Simultaneous prediction of hyperglycemia and dyslipidemia in school children in Santa Catarina State, Brazil based on waist circumference measurement. Clinical biochemistry 2013;46(18):1837-41.</w:t>
            </w:r>
          </w:p>
        </w:tc>
      </w:tr>
      <w:tr w:rsidR="000125ED" w:rsidRPr="008014E5" w14:paraId="5A27CA0C" w14:textId="77777777" w:rsidTr="00FD20F3">
        <w:tc>
          <w:tcPr>
            <w:tcW w:w="9747" w:type="dxa"/>
          </w:tcPr>
          <w:p w14:paraId="42192831"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Santos BR, Mascarenhas LP, Satler F, et al. </w:t>
            </w:r>
            <w:r w:rsidRPr="008014E5">
              <w:rPr>
                <w:rFonts w:ascii="Times New Roman" w:hAnsi="Times New Roman" w:cs="Times New Roman"/>
                <w:sz w:val="24"/>
                <w:szCs w:val="24"/>
                <w:lang w:val="en-US"/>
              </w:rPr>
              <w:t>Vitamin D deficiency in girls from South Brazil: a cross-sectional study on prevalence and association with vitamin D receptor gene variants. BMC pediatrics 2012;12(1):1-7.</w:t>
            </w:r>
          </w:p>
        </w:tc>
      </w:tr>
      <w:tr w:rsidR="000125ED" w:rsidRPr="008014E5" w14:paraId="7EABF8B1" w14:textId="77777777" w:rsidTr="00FD20F3">
        <w:tc>
          <w:tcPr>
            <w:tcW w:w="9747" w:type="dxa"/>
          </w:tcPr>
          <w:p w14:paraId="437F1DED"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ousa CPdC, Sousa MPdC, Rocha ACD, et al. Perfil epidemiológico do estado nutricional de crianças assistidas em creches no Estado da Paraíba. </w:t>
            </w:r>
            <w:r w:rsidRPr="008014E5">
              <w:rPr>
                <w:rFonts w:ascii="Times New Roman" w:hAnsi="Times New Roman" w:cs="Times New Roman"/>
                <w:sz w:val="24"/>
                <w:szCs w:val="24"/>
                <w:lang w:val="en-US"/>
              </w:rPr>
              <w:t>Nutrire Rev Soc Bras Aliment Nutr 2011</w:t>
            </w:r>
          </w:p>
        </w:tc>
      </w:tr>
      <w:tr w:rsidR="000125ED" w:rsidRPr="008014E5" w14:paraId="488C1779" w14:textId="77777777" w:rsidTr="00FD20F3">
        <w:tc>
          <w:tcPr>
            <w:tcW w:w="9747" w:type="dxa"/>
          </w:tcPr>
          <w:p w14:paraId="26709836"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Maria Fonseca Pereira Oliveira Gomes S. Impactos do Programa Nacional de Alimentação Escolar PNAE sobre a nutrição dos alunos, defasagem e desempenho escolar. </w:t>
            </w:r>
            <w:r w:rsidRPr="008014E5">
              <w:rPr>
                <w:rFonts w:ascii="Times New Roman" w:hAnsi="Times New Roman" w:cs="Times New Roman"/>
                <w:sz w:val="24"/>
                <w:szCs w:val="24"/>
                <w:lang w:val="en-US"/>
              </w:rPr>
              <w:t>2009</w:t>
            </w:r>
          </w:p>
        </w:tc>
      </w:tr>
      <w:tr w:rsidR="000125ED" w:rsidRPr="008014E5" w14:paraId="1BC434FB" w14:textId="77777777" w:rsidTr="00FD20F3">
        <w:tc>
          <w:tcPr>
            <w:tcW w:w="9747" w:type="dxa"/>
          </w:tcPr>
          <w:p w14:paraId="416D5E37"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Saldiva SRDM, Escuder MML, Venâncio SI, et al. </w:t>
            </w:r>
            <w:r w:rsidRPr="008014E5">
              <w:rPr>
                <w:rFonts w:ascii="Times New Roman" w:hAnsi="Times New Roman" w:cs="Times New Roman"/>
                <w:sz w:val="24"/>
                <w:szCs w:val="24"/>
                <w:lang w:val="en-US"/>
              </w:rPr>
              <w:t>Prevalence of obesity in preschool children from five towns in São Paulo State, Brazil. Cadernos de saude publica 2004;20(6):1627-32.</w:t>
            </w:r>
          </w:p>
        </w:tc>
      </w:tr>
      <w:tr w:rsidR="000125ED" w:rsidRPr="008014E5" w14:paraId="69C651A8" w14:textId="77777777" w:rsidTr="00FD20F3">
        <w:tc>
          <w:tcPr>
            <w:tcW w:w="9747" w:type="dxa"/>
          </w:tcPr>
          <w:p w14:paraId="51314238" w14:textId="77777777" w:rsidR="000125ED" w:rsidRPr="008014E5" w:rsidRDefault="000125ED" w:rsidP="00FD20F3">
            <w:pPr>
              <w:pStyle w:val="ListParagraph"/>
              <w:numPr>
                <w:ilvl w:val="0"/>
                <w:numId w:val="8"/>
              </w:numPr>
              <w:ind w:left="426" w:hanging="426"/>
              <w:jc w:val="both"/>
              <w:rPr>
                <w:rFonts w:ascii="Times New Roman" w:hAnsi="Times New Roman" w:cs="Times New Roman"/>
                <w:sz w:val="24"/>
                <w:szCs w:val="24"/>
                <w:lang w:val="en-US"/>
              </w:rPr>
            </w:pPr>
            <w:r w:rsidRPr="002A0A3E">
              <w:rPr>
                <w:rFonts w:ascii="Times New Roman" w:hAnsi="Times New Roman" w:cs="Times New Roman"/>
                <w:sz w:val="24"/>
                <w:szCs w:val="24"/>
                <w:lang w:val="en-US"/>
              </w:rPr>
              <w:t xml:space="preserve">Saldiva SRDM, Escuder M, Venâncio SI, et al. </w:t>
            </w:r>
            <w:r w:rsidRPr="008014E5">
              <w:rPr>
                <w:rFonts w:ascii="Times New Roman" w:hAnsi="Times New Roman" w:cs="Times New Roman"/>
                <w:sz w:val="24"/>
                <w:szCs w:val="24"/>
                <w:lang w:val="en-US"/>
              </w:rPr>
              <w:t>Is overweight a risk factor for wheezing in pre-school children? A study in 14 Brazilian communities. Public health nutrition 2007;10(9):878-82.</w:t>
            </w:r>
          </w:p>
        </w:tc>
      </w:tr>
      <w:tr w:rsidR="000125ED" w:rsidRPr="002A0A3E" w14:paraId="0586FF9B" w14:textId="77777777" w:rsidTr="00FD20F3">
        <w:tc>
          <w:tcPr>
            <w:tcW w:w="9747" w:type="dxa"/>
            <w:tcBorders>
              <w:top w:val="single" w:sz="4" w:space="0" w:color="auto"/>
              <w:bottom w:val="single" w:sz="4" w:space="0" w:color="auto"/>
            </w:tcBorders>
          </w:tcPr>
          <w:p w14:paraId="783788C6" w14:textId="77777777" w:rsidR="000125ED" w:rsidRPr="008014E5" w:rsidRDefault="000125ED" w:rsidP="00FD20F3">
            <w:pPr>
              <w:jc w:val="both"/>
              <w:rPr>
                <w:rFonts w:ascii="Times New Roman" w:hAnsi="Times New Roman" w:cs="Times New Roman"/>
                <w:sz w:val="24"/>
                <w:szCs w:val="24"/>
                <w:lang w:val="en-US"/>
              </w:rPr>
            </w:pPr>
            <w:r w:rsidRPr="008014E5">
              <w:rPr>
                <w:rFonts w:ascii="Times New Roman" w:hAnsi="Times New Roman" w:cs="Times New Roman"/>
                <w:b/>
                <w:bCs/>
                <w:sz w:val="24"/>
                <w:szCs w:val="24"/>
                <w:lang w:val="en-US"/>
              </w:rPr>
              <w:t>Full text not available (n= 11)</w:t>
            </w:r>
          </w:p>
        </w:tc>
      </w:tr>
      <w:tr w:rsidR="000125ED" w:rsidRPr="008014E5" w14:paraId="0EC3FF67" w14:textId="77777777" w:rsidTr="00FD20F3">
        <w:tc>
          <w:tcPr>
            <w:tcW w:w="9747" w:type="dxa"/>
            <w:tcBorders>
              <w:top w:val="single" w:sz="4" w:space="0" w:color="auto"/>
            </w:tcBorders>
          </w:tcPr>
          <w:p w14:paraId="27089189"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Costa P, Kinra S, D'Almeida V, et al. </w:t>
            </w:r>
            <w:r w:rsidRPr="008014E5">
              <w:rPr>
                <w:rFonts w:ascii="Times New Roman" w:hAnsi="Times New Roman" w:cs="Times New Roman"/>
                <w:sz w:val="24"/>
                <w:szCs w:val="24"/>
                <w:lang w:val="en-US"/>
              </w:rPr>
              <w:t>Serum homocysteine and cysteine levels and associated factors in children and adolescents. Nutricion Clinica Y Dietetica Hospitalaria 2017;37(1):106-16.</w:t>
            </w:r>
          </w:p>
        </w:tc>
      </w:tr>
      <w:tr w:rsidR="000125ED" w:rsidRPr="004C1BEB" w14:paraId="2D1B398E" w14:textId="77777777" w:rsidTr="00FD20F3">
        <w:tc>
          <w:tcPr>
            <w:tcW w:w="9747" w:type="dxa"/>
          </w:tcPr>
          <w:p w14:paraId="1029C29A"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reira S, Nobre L, Silva K, et al. </w:t>
            </w:r>
            <w:r w:rsidRPr="008014E5">
              <w:rPr>
                <w:rFonts w:ascii="Times New Roman" w:hAnsi="Times New Roman" w:cs="Times New Roman"/>
                <w:sz w:val="24"/>
                <w:szCs w:val="24"/>
                <w:lang w:val="en-US"/>
              </w:rPr>
              <w:t>Dietary patterns and alteration in body weight in preschoolers: 900 accepted poster. Obesity facts 2012;5</w:t>
            </w:r>
          </w:p>
        </w:tc>
      </w:tr>
      <w:tr w:rsidR="000125ED" w:rsidRPr="008014E5" w14:paraId="103A3828" w14:textId="77777777" w:rsidTr="00FD20F3">
        <w:tc>
          <w:tcPr>
            <w:tcW w:w="9747" w:type="dxa"/>
          </w:tcPr>
          <w:p w14:paraId="087BCB7D"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erreira S, Nobre L, Silva K, et al. </w:t>
            </w:r>
            <w:r w:rsidRPr="008014E5">
              <w:rPr>
                <w:rFonts w:ascii="Times New Roman" w:hAnsi="Times New Roman" w:cs="Times New Roman"/>
                <w:sz w:val="24"/>
                <w:szCs w:val="24"/>
                <w:lang w:val="en-US"/>
              </w:rPr>
              <w:t>Factors associated with overweight among brazilian preschool children: 905 accepted poster. Obesity facts 2012;5</w:t>
            </w:r>
          </w:p>
        </w:tc>
      </w:tr>
      <w:tr w:rsidR="000125ED" w:rsidRPr="008014E5" w14:paraId="366ED620" w14:textId="77777777" w:rsidTr="00FD20F3">
        <w:tc>
          <w:tcPr>
            <w:tcW w:w="9747" w:type="dxa"/>
          </w:tcPr>
          <w:p w14:paraId="2488FD6C"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Franceschini S, Ribeiro S, Sant'Ana L, et al. </w:t>
            </w:r>
            <w:r w:rsidRPr="008014E5">
              <w:rPr>
                <w:rFonts w:ascii="Times New Roman" w:hAnsi="Times New Roman" w:cs="Times New Roman"/>
                <w:sz w:val="24"/>
                <w:szCs w:val="24"/>
                <w:lang w:val="en-US"/>
              </w:rPr>
              <w:t>Influence of lifestyle habits on nutritional status and body composition in children 4–7 years of age: PS036. European Journal of Clinical Nutrition 2015;69</w:t>
            </w:r>
          </w:p>
        </w:tc>
      </w:tr>
      <w:tr w:rsidR="000125ED" w:rsidRPr="008014E5" w14:paraId="4A3D5B93" w14:textId="77777777" w:rsidTr="00FD20F3">
        <w:tc>
          <w:tcPr>
            <w:tcW w:w="9747" w:type="dxa"/>
          </w:tcPr>
          <w:p w14:paraId="551964D0"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Bruna L. Maciel MLM, Noélia L. Lima, Alberto M. Soares, Isabelle F. Cruz, Cláudia B. Abreu, Richard L. Guerrant, Aldo A. Lima. </w:t>
            </w:r>
            <w:r w:rsidRPr="008014E5">
              <w:rPr>
                <w:rFonts w:ascii="Times New Roman" w:hAnsi="Times New Roman" w:cs="Times New Roman"/>
                <w:sz w:val="24"/>
                <w:szCs w:val="24"/>
                <w:lang w:val="en-US"/>
              </w:rPr>
              <w:t xml:space="preserve">A cohort study on breastfeeding and early infant feeding </w:t>
            </w:r>
            <w:r w:rsidRPr="008014E5">
              <w:rPr>
                <w:rFonts w:ascii="Times New Roman" w:hAnsi="Times New Roman" w:cs="Times New Roman"/>
                <w:sz w:val="24"/>
                <w:szCs w:val="24"/>
                <w:lang w:val="en-US"/>
              </w:rPr>
              <w:lastRenderedPageBreak/>
              <w:t>practices in the first six months of life in Fortaleza, Ceará, Brazil. The American Society of Tropical Medicine and Hygiene, 2014:p. 380-457.</w:t>
            </w:r>
          </w:p>
        </w:tc>
      </w:tr>
      <w:tr w:rsidR="000125ED" w:rsidRPr="00BC49F3" w14:paraId="1FD3C894" w14:textId="77777777" w:rsidTr="00FD20F3">
        <w:tc>
          <w:tcPr>
            <w:tcW w:w="9747" w:type="dxa"/>
          </w:tcPr>
          <w:p w14:paraId="2EEEF257"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lastRenderedPageBreak/>
              <w:t xml:space="preserve">Pereira A, Martinez T, Sposito A, et al. </w:t>
            </w:r>
            <w:r w:rsidRPr="008014E5">
              <w:rPr>
                <w:rFonts w:ascii="Times New Roman" w:hAnsi="Times New Roman" w:cs="Times New Roman"/>
                <w:sz w:val="24"/>
                <w:szCs w:val="24"/>
                <w:lang w:val="en-US"/>
              </w:rPr>
              <w:t>P806 evaluation of protein c highly sensitive children and adolescents in municipality of Itapetininga-Brazil. Atherosclerosis (Supplements)(Component) 2009;2(10):e983.</w:t>
            </w:r>
          </w:p>
        </w:tc>
      </w:tr>
      <w:tr w:rsidR="000125ED" w:rsidRPr="008014E5" w14:paraId="33FB227D" w14:textId="77777777" w:rsidTr="00FD20F3">
        <w:tc>
          <w:tcPr>
            <w:tcW w:w="9747" w:type="dxa"/>
          </w:tcPr>
          <w:p w14:paraId="1AC2887F"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2A0A3E">
              <w:rPr>
                <w:rFonts w:ascii="Times New Roman" w:hAnsi="Times New Roman" w:cs="Times New Roman"/>
                <w:sz w:val="24"/>
                <w:szCs w:val="24"/>
                <w:lang w:val="es-ES_tradnl"/>
              </w:rPr>
              <w:t xml:space="preserve">Zollner Salvador CC, Kitoko PM, Gambardella AMD. </w:t>
            </w:r>
            <w:r w:rsidRPr="00192716">
              <w:rPr>
                <w:rFonts w:ascii="Times New Roman" w:hAnsi="Times New Roman" w:cs="Times New Roman"/>
                <w:sz w:val="24"/>
                <w:szCs w:val="24"/>
              </w:rPr>
              <w:t xml:space="preserve">Estado nutricional de crianças e adolescentes: fatores associados ao excesso de peso e acúmulo de gordura. </w:t>
            </w:r>
            <w:r w:rsidRPr="008014E5">
              <w:rPr>
                <w:rFonts w:ascii="Times New Roman" w:hAnsi="Times New Roman" w:cs="Times New Roman"/>
                <w:sz w:val="24"/>
                <w:szCs w:val="24"/>
                <w:lang w:val="en-US"/>
              </w:rPr>
              <w:t>Revista Brasileira de Crescimento e Desenvolvimento Humano 2014;24(3)</w:t>
            </w:r>
          </w:p>
        </w:tc>
      </w:tr>
      <w:tr w:rsidR="000125ED" w:rsidRPr="008014E5" w14:paraId="3C5137C9" w14:textId="77777777" w:rsidTr="00FD20F3">
        <w:tc>
          <w:tcPr>
            <w:tcW w:w="9747" w:type="dxa"/>
          </w:tcPr>
          <w:p w14:paraId="4466F1A6"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Rossi C, de Vasconcelos G. Birth weight and obesity in 7-14-y-old schoolchildren of florianopolis city-south of brazil: PO1142. Annals of Nutrition and Metabolism 2013;63:813-14.</w:t>
            </w:r>
          </w:p>
        </w:tc>
      </w:tr>
      <w:tr w:rsidR="000125ED" w:rsidRPr="008014E5" w14:paraId="3263EE57" w14:textId="77777777" w:rsidTr="00FD20F3">
        <w:tc>
          <w:tcPr>
            <w:tcW w:w="9747" w:type="dxa"/>
          </w:tcPr>
          <w:p w14:paraId="12D5E2A1" w14:textId="77777777" w:rsidR="000125ED" w:rsidRPr="008014E5" w:rsidRDefault="000125ED" w:rsidP="00FD20F3">
            <w:pPr>
              <w:pStyle w:val="ListParagraph"/>
              <w:numPr>
                <w:ilvl w:val="0"/>
                <w:numId w:val="11"/>
              </w:numPr>
              <w:ind w:left="284" w:hanging="284"/>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Saraiva JJFK, Saraiva D, Cesar L, et al. </w:t>
            </w:r>
            <w:r w:rsidRPr="008014E5">
              <w:rPr>
                <w:rFonts w:ascii="Times New Roman" w:hAnsi="Times New Roman" w:cs="Times New Roman"/>
                <w:sz w:val="24"/>
                <w:szCs w:val="24"/>
                <w:lang w:val="en-US"/>
              </w:rPr>
              <w:t>Prevalence of weight excess in a young student population: P607. European Journal of Preventive Cardiology 2014;21(1)</w:t>
            </w:r>
          </w:p>
        </w:tc>
      </w:tr>
      <w:tr w:rsidR="000125ED" w:rsidRPr="008014E5" w14:paraId="32A2D043" w14:textId="77777777" w:rsidTr="00FD20F3">
        <w:tc>
          <w:tcPr>
            <w:tcW w:w="9747" w:type="dxa"/>
          </w:tcPr>
          <w:p w14:paraId="3EBB4DC2" w14:textId="77777777" w:rsidR="000125ED" w:rsidRPr="008014E5" w:rsidRDefault="000125ED" w:rsidP="00FD20F3">
            <w:pPr>
              <w:pStyle w:val="ListParagraph"/>
              <w:numPr>
                <w:ilvl w:val="0"/>
                <w:numId w:val="11"/>
              </w:numPr>
              <w:ind w:left="426" w:hanging="426"/>
              <w:jc w:val="both"/>
              <w:rPr>
                <w:rFonts w:ascii="Times New Roman" w:hAnsi="Times New Roman" w:cs="Times New Roman"/>
                <w:sz w:val="24"/>
                <w:szCs w:val="24"/>
                <w:lang w:val="en-US"/>
              </w:rPr>
            </w:pPr>
            <w:r w:rsidRPr="008014E5">
              <w:rPr>
                <w:rFonts w:ascii="Times New Roman" w:hAnsi="Times New Roman" w:cs="Times New Roman"/>
                <w:sz w:val="24"/>
                <w:szCs w:val="24"/>
                <w:lang w:val="en-US"/>
              </w:rPr>
              <w:t>Silveira J, Cocetti M, Colugnati F, et al. Environmental factors associated with overweight in brazilian preschool children.: PO1130. Annals of Nutrition and Metabolism 2013;63</w:t>
            </w:r>
          </w:p>
        </w:tc>
      </w:tr>
      <w:tr w:rsidR="000125ED" w:rsidRPr="008014E5" w14:paraId="7C2C2B31" w14:textId="77777777" w:rsidTr="00FD20F3">
        <w:tc>
          <w:tcPr>
            <w:tcW w:w="9747" w:type="dxa"/>
            <w:tcBorders>
              <w:bottom w:val="single" w:sz="4" w:space="0" w:color="auto"/>
            </w:tcBorders>
          </w:tcPr>
          <w:p w14:paraId="2B1C6A71" w14:textId="77777777" w:rsidR="000125ED" w:rsidRPr="008014E5" w:rsidRDefault="000125ED" w:rsidP="00FD20F3">
            <w:pPr>
              <w:pStyle w:val="ListParagraph"/>
              <w:numPr>
                <w:ilvl w:val="0"/>
                <w:numId w:val="11"/>
              </w:numPr>
              <w:ind w:left="426" w:hanging="426"/>
              <w:jc w:val="both"/>
              <w:rPr>
                <w:rFonts w:ascii="Times New Roman" w:hAnsi="Times New Roman" w:cs="Times New Roman"/>
                <w:sz w:val="24"/>
                <w:szCs w:val="24"/>
                <w:lang w:val="en-US"/>
              </w:rPr>
            </w:pPr>
            <w:r w:rsidRPr="00192716">
              <w:rPr>
                <w:rFonts w:ascii="Times New Roman" w:hAnsi="Times New Roman" w:cs="Times New Roman"/>
                <w:sz w:val="24"/>
                <w:szCs w:val="24"/>
              </w:rPr>
              <w:t xml:space="preserve">Vieira SA, Magalhães TCA, Ribeiro AQ, et al. </w:t>
            </w:r>
            <w:r w:rsidRPr="008014E5">
              <w:rPr>
                <w:rFonts w:ascii="Times New Roman" w:hAnsi="Times New Roman" w:cs="Times New Roman"/>
                <w:sz w:val="24"/>
                <w:szCs w:val="24"/>
                <w:lang w:val="en-US"/>
              </w:rPr>
              <w:t>Influence of weight gain rate on early life nutritional status and body composition of children. The Scientific World Journal 2014;2014</w:t>
            </w:r>
          </w:p>
        </w:tc>
      </w:tr>
      <w:tr w:rsidR="000125ED" w:rsidRPr="002A0A3E" w14:paraId="25A8B637" w14:textId="77777777" w:rsidTr="00FD20F3">
        <w:tc>
          <w:tcPr>
            <w:tcW w:w="9747" w:type="dxa"/>
            <w:tcBorders>
              <w:top w:val="single" w:sz="4" w:space="0" w:color="auto"/>
              <w:bottom w:val="single" w:sz="4" w:space="0" w:color="auto"/>
            </w:tcBorders>
          </w:tcPr>
          <w:p w14:paraId="4581F534" w14:textId="77777777" w:rsidR="000125ED" w:rsidRPr="008014E5" w:rsidRDefault="000125ED" w:rsidP="00FD20F3">
            <w:pPr>
              <w:jc w:val="both"/>
              <w:rPr>
                <w:rFonts w:ascii="Times New Roman" w:hAnsi="Times New Roman" w:cs="Times New Roman"/>
                <w:sz w:val="24"/>
                <w:szCs w:val="24"/>
                <w:lang w:val="en-US"/>
              </w:rPr>
            </w:pPr>
            <w:r w:rsidRPr="008014E5">
              <w:rPr>
                <w:rFonts w:ascii="Times New Roman" w:hAnsi="Times New Roman" w:cs="Times New Roman"/>
                <w:b/>
                <w:bCs/>
                <w:sz w:val="24"/>
                <w:szCs w:val="24"/>
                <w:lang w:val="en-US"/>
              </w:rPr>
              <w:t>The dataset did not contain childhood obesity data (n= 2)</w:t>
            </w:r>
          </w:p>
        </w:tc>
      </w:tr>
      <w:tr w:rsidR="000125ED" w:rsidRPr="008014E5" w14:paraId="7BA1BBA4" w14:textId="77777777" w:rsidTr="00FD20F3">
        <w:tc>
          <w:tcPr>
            <w:tcW w:w="9747" w:type="dxa"/>
            <w:tcBorders>
              <w:top w:val="single" w:sz="4" w:space="0" w:color="auto"/>
            </w:tcBorders>
          </w:tcPr>
          <w:p w14:paraId="54632C27" w14:textId="77777777" w:rsidR="000125ED" w:rsidRPr="00192716" w:rsidRDefault="000125ED" w:rsidP="00FD20F3">
            <w:pPr>
              <w:pStyle w:val="EndNoteBibliography"/>
              <w:numPr>
                <w:ilvl w:val="0"/>
                <w:numId w:val="12"/>
              </w:numPr>
              <w:ind w:left="426"/>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IBGE. Pesquisa Nacional Sobre Demografia e Saude, 1991.</w:t>
            </w:r>
          </w:p>
        </w:tc>
      </w:tr>
      <w:tr w:rsidR="000125ED" w:rsidRPr="008014E5" w14:paraId="08CAEE8C" w14:textId="77777777" w:rsidTr="00FD20F3">
        <w:tc>
          <w:tcPr>
            <w:tcW w:w="9747" w:type="dxa"/>
            <w:tcBorders>
              <w:bottom w:val="single" w:sz="4" w:space="0" w:color="auto"/>
            </w:tcBorders>
          </w:tcPr>
          <w:p w14:paraId="06A87CDD" w14:textId="77777777" w:rsidR="000125ED" w:rsidRPr="00192716" w:rsidRDefault="000125ED" w:rsidP="00FD20F3">
            <w:pPr>
              <w:pStyle w:val="EndNoteBibliography"/>
              <w:numPr>
                <w:ilvl w:val="0"/>
                <w:numId w:val="12"/>
              </w:numPr>
              <w:ind w:left="426"/>
              <w:jc w:val="both"/>
              <w:rPr>
                <w:rFonts w:ascii="Times New Roman" w:hAnsi="Times New Roman" w:cs="Times New Roman"/>
                <w:noProof w:val="0"/>
                <w:sz w:val="24"/>
                <w:szCs w:val="24"/>
                <w:lang w:val="pt-BR"/>
              </w:rPr>
            </w:pPr>
            <w:r w:rsidRPr="00192716">
              <w:rPr>
                <w:rFonts w:ascii="Times New Roman" w:hAnsi="Times New Roman" w:cs="Times New Roman"/>
                <w:noProof w:val="0"/>
                <w:sz w:val="24"/>
                <w:szCs w:val="24"/>
                <w:lang w:val="pt-BR"/>
              </w:rPr>
              <w:t>IBGE. Pesquisa Nacional Sobre Demografia e Saude, 1986.</w:t>
            </w:r>
          </w:p>
        </w:tc>
      </w:tr>
    </w:tbl>
    <w:p w14:paraId="6C2E368A" w14:textId="77777777" w:rsidR="000125ED" w:rsidRPr="00192716" w:rsidRDefault="000125ED" w:rsidP="000125ED">
      <w:pPr>
        <w:pStyle w:val="EndNoteBibliography"/>
        <w:spacing w:after="0"/>
        <w:rPr>
          <w:rFonts w:ascii="Times New Roman" w:hAnsi="Times New Roman" w:cs="Times New Roman"/>
          <w:b/>
          <w:noProof w:val="0"/>
          <w:sz w:val="24"/>
          <w:szCs w:val="24"/>
          <w:u w:val="single"/>
          <w:lang w:val="pt-BR"/>
        </w:rPr>
      </w:pPr>
    </w:p>
    <w:p w14:paraId="43EF497D" w14:textId="77777777" w:rsidR="000125ED" w:rsidRPr="00192716" w:rsidRDefault="000125ED" w:rsidP="000125ED">
      <w:pPr>
        <w:rPr>
          <w:rFonts w:ascii="Times New Roman" w:hAnsi="Times New Roman" w:cs="Times New Roman"/>
          <w:b/>
          <w:sz w:val="24"/>
          <w:szCs w:val="24"/>
          <w:u w:val="single"/>
        </w:rPr>
      </w:pPr>
      <w:r w:rsidRPr="00192716">
        <w:rPr>
          <w:rFonts w:ascii="Times New Roman" w:hAnsi="Times New Roman" w:cs="Times New Roman"/>
          <w:b/>
          <w:sz w:val="24"/>
          <w:szCs w:val="24"/>
          <w:u w:val="single"/>
        </w:rPr>
        <w:br w:type="page"/>
      </w:r>
    </w:p>
    <w:p w14:paraId="4DE315E7" w14:textId="77777777" w:rsidR="000125ED" w:rsidRPr="00192716" w:rsidRDefault="000125ED" w:rsidP="000125ED">
      <w:pPr>
        <w:spacing w:after="0" w:line="240" w:lineRule="auto"/>
        <w:rPr>
          <w:rFonts w:ascii="Times New Roman" w:hAnsi="Times New Roman" w:cs="Times New Roman"/>
          <w:b/>
          <w:sz w:val="24"/>
          <w:szCs w:val="24"/>
        </w:rPr>
        <w:sectPr w:rsidR="000125ED" w:rsidRPr="00192716" w:rsidSect="00BD406B">
          <w:headerReference w:type="even" r:id="rId7"/>
          <w:headerReference w:type="default" r:id="rId8"/>
          <w:footerReference w:type="even" r:id="rId9"/>
          <w:footerReference w:type="default" r:id="rId10"/>
          <w:headerReference w:type="first" r:id="rId11"/>
          <w:footerReference w:type="first" r:id="rId12"/>
          <w:pgSz w:w="12242" w:h="15842" w:code="1"/>
          <w:pgMar w:top="1418" w:right="1418" w:bottom="1418" w:left="1418" w:header="709" w:footer="709" w:gutter="0"/>
          <w:cols w:space="708"/>
          <w:docGrid w:linePitch="360"/>
        </w:sectPr>
      </w:pPr>
    </w:p>
    <w:p w14:paraId="1BCC226D" w14:textId="3DAA94EA" w:rsidR="000125ED" w:rsidRPr="002A1A87" w:rsidRDefault="000125ED" w:rsidP="000125ED">
      <w:pPr>
        <w:pStyle w:val="EndNoteBibliography"/>
        <w:ind w:left="720" w:hanging="720"/>
        <w:rPr>
          <w:rFonts w:ascii="Times New Roman" w:hAnsi="Times New Roman" w:cs="Times New Roman"/>
          <w:b/>
          <w:bCs/>
          <w:noProof w:val="0"/>
          <w:sz w:val="24"/>
          <w:szCs w:val="24"/>
        </w:rPr>
      </w:pPr>
      <w:r w:rsidRPr="002A1A87">
        <w:rPr>
          <w:rFonts w:ascii="Times New Roman" w:hAnsi="Times New Roman" w:cs="Times New Roman"/>
          <w:b/>
          <w:bCs/>
          <w:noProof w:val="0"/>
          <w:sz w:val="24"/>
          <w:szCs w:val="24"/>
        </w:rPr>
        <w:lastRenderedPageBreak/>
        <w:t>Supplementary Material 3 - Characteristics of the included studies</w:t>
      </w:r>
      <w:r>
        <w:rPr>
          <w:rFonts w:ascii="Times New Roman" w:hAnsi="Times New Roman" w:cs="Times New Roman"/>
          <w:b/>
          <w:bCs/>
          <w:noProof w:val="0"/>
          <w:sz w:val="24"/>
          <w:szCs w:val="24"/>
        </w:rPr>
        <w:t>.</w:t>
      </w:r>
    </w:p>
    <w:tbl>
      <w:tblPr>
        <w:tblW w:w="13396" w:type="dxa"/>
        <w:tblLayout w:type="fixed"/>
        <w:tblCellMar>
          <w:left w:w="70" w:type="dxa"/>
          <w:right w:w="70" w:type="dxa"/>
        </w:tblCellMar>
        <w:tblLook w:val="04A0" w:firstRow="1" w:lastRow="0" w:firstColumn="1" w:lastColumn="0" w:noHBand="0" w:noVBand="1"/>
      </w:tblPr>
      <w:tblGrid>
        <w:gridCol w:w="2480"/>
        <w:gridCol w:w="993"/>
        <w:gridCol w:w="1559"/>
        <w:gridCol w:w="2126"/>
        <w:gridCol w:w="1217"/>
        <w:gridCol w:w="1276"/>
        <w:gridCol w:w="1476"/>
        <w:gridCol w:w="1276"/>
        <w:gridCol w:w="993"/>
      </w:tblGrid>
      <w:tr w:rsidR="000125ED" w:rsidRPr="008014E5" w14:paraId="18AEA2BC" w14:textId="77777777" w:rsidTr="00FD20F3">
        <w:trPr>
          <w:trHeight w:val="57"/>
          <w:tblHeader/>
        </w:trPr>
        <w:tc>
          <w:tcPr>
            <w:tcW w:w="2480" w:type="dxa"/>
            <w:tcBorders>
              <w:top w:val="single" w:sz="4" w:space="0" w:color="auto"/>
              <w:left w:val="nil"/>
              <w:bottom w:val="single" w:sz="4" w:space="0" w:color="auto"/>
              <w:right w:val="nil"/>
            </w:tcBorders>
            <w:shd w:val="clear" w:color="auto" w:fill="auto"/>
            <w:noWrap/>
            <w:vAlign w:val="center"/>
            <w:hideMark/>
          </w:tcPr>
          <w:p w14:paraId="01516B78" w14:textId="77777777" w:rsidR="000125ED" w:rsidRPr="008014E5" w:rsidRDefault="000125ED" w:rsidP="00FD20F3">
            <w:pPr>
              <w:spacing w:after="0" w:line="240" w:lineRule="auto"/>
              <w:rPr>
                <w:rFonts w:ascii="Times New Roman" w:eastAsia="Times New Roman" w:hAnsi="Times New Roman" w:cs="Times New Roman"/>
                <w:b/>
                <w:bCs/>
                <w:sz w:val="24"/>
                <w:szCs w:val="24"/>
                <w:lang w:val="en-US" w:eastAsia="pt-BR"/>
              </w:rPr>
            </w:pPr>
            <w:bookmarkStart w:id="5" w:name="_Hlk61440107"/>
            <w:r w:rsidRPr="008014E5">
              <w:rPr>
                <w:rFonts w:ascii="Times New Roman" w:eastAsia="Times New Roman" w:hAnsi="Times New Roman" w:cs="Times New Roman"/>
                <w:b/>
                <w:bCs/>
                <w:sz w:val="24"/>
                <w:szCs w:val="24"/>
                <w:lang w:val="en-US" w:eastAsia="pt-BR"/>
              </w:rPr>
              <w:t>Study</w:t>
            </w:r>
          </w:p>
        </w:tc>
        <w:tc>
          <w:tcPr>
            <w:tcW w:w="993" w:type="dxa"/>
            <w:tcBorders>
              <w:top w:val="single" w:sz="4" w:space="0" w:color="auto"/>
              <w:left w:val="nil"/>
              <w:bottom w:val="single" w:sz="4" w:space="0" w:color="auto"/>
              <w:right w:val="nil"/>
            </w:tcBorders>
            <w:shd w:val="clear" w:color="auto" w:fill="auto"/>
            <w:noWrap/>
            <w:vAlign w:val="center"/>
            <w:hideMark/>
          </w:tcPr>
          <w:p w14:paraId="2B949317"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Year</w:t>
            </w:r>
          </w:p>
        </w:tc>
        <w:tc>
          <w:tcPr>
            <w:tcW w:w="1559" w:type="dxa"/>
            <w:tcBorders>
              <w:top w:val="single" w:sz="4" w:space="0" w:color="auto"/>
              <w:left w:val="nil"/>
              <w:bottom w:val="single" w:sz="4" w:space="0" w:color="auto"/>
              <w:right w:val="nil"/>
            </w:tcBorders>
            <w:shd w:val="clear" w:color="auto" w:fill="auto"/>
            <w:noWrap/>
            <w:vAlign w:val="center"/>
            <w:hideMark/>
          </w:tcPr>
          <w:p w14:paraId="7DDBB18B"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Study design</w:t>
            </w:r>
          </w:p>
        </w:tc>
        <w:tc>
          <w:tcPr>
            <w:tcW w:w="2126" w:type="dxa"/>
            <w:tcBorders>
              <w:top w:val="single" w:sz="4" w:space="0" w:color="auto"/>
              <w:left w:val="nil"/>
              <w:bottom w:val="single" w:sz="4" w:space="0" w:color="auto"/>
              <w:right w:val="nil"/>
            </w:tcBorders>
            <w:shd w:val="clear" w:color="auto" w:fill="auto"/>
            <w:vAlign w:val="center"/>
            <w:hideMark/>
          </w:tcPr>
          <w:p w14:paraId="7037252E"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Location (city, state or country)</w:t>
            </w:r>
          </w:p>
        </w:tc>
        <w:tc>
          <w:tcPr>
            <w:tcW w:w="1217" w:type="dxa"/>
            <w:tcBorders>
              <w:top w:val="single" w:sz="4" w:space="0" w:color="auto"/>
              <w:left w:val="nil"/>
              <w:bottom w:val="single" w:sz="4" w:space="0" w:color="auto"/>
              <w:right w:val="nil"/>
            </w:tcBorders>
            <w:shd w:val="clear" w:color="auto" w:fill="auto"/>
            <w:vAlign w:val="center"/>
            <w:hideMark/>
          </w:tcPr>
          <w:p w14:paraId="0E9A4BBA"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Age group (year)</w:t>
            </w:r>
          </w:p>
        </w:tc>
        <w:tc>
          <w:tcPr>
            <w:tcW w:w="1276" w:type="dxa"/>
            <w:tcBorders>
              <w:top w:val="single" w:sz="4" w:space="0" w:color="auto"/>
              <w:left w:val="nil"/>
              <w:bottom w:val="single" w:sz="4" w:space="0" w:color="auto"/>
              <w:right w:val="nil"/>
            </w:tcBorders>
            <w:shd w:val="clear" w:color="auto" w:fill="auto"/>
            <w:vAlign w:val="center"/>
            <w:hideMark/>
          </w:tcPr>
          <w:p w14:paraId="5057D558"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Sample source</w:t>
            </w:r>
          </w:p>
        </w:tc>
        <w:tc>
          <w:tcPr>
            <w:tcW w:w="1476" w:type="dxa"/>
            <w:tcBorders>
              <w:top w:val="single" w:sz="4" w:space="0" w:color="auto"/>
              <w:left w:val="nil"/>
              <w:bottom w:val="single" w:sz="4" w:space="0" w:color="auto"/>
              <w:right w:val="nil"/>
            </w:tcBorders>
            <w:shd w:val="clear" w:color="auto" w:fill="auto"/>
            <w:vAlign w:val="center"/>
            <w:hideMark/>
          </w:tcPr>
          <w:p w14:paraId="54A06257"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Sample coverage</w:t>
            </w:r>
          </w:p>
        </w:tc>
        <w:tc>
          <w:tcPr>
            <w:tcW w:w="1276" w:type="dxa"/>
            <w:tcBorders>
              <w:top w:val="single" w:sz="4" w:space="0" w:color="auto"/>
              <w:left w:val="nil"/>
              <w:bottom w:val="single" w:sz="4" w:space="0" w:color="auto"/>
              <w:right w:val="nil"/>
            </w:tcBorders>
            <w:shd w:val="clear" w:color="auto" w:fill="auto"/>
            <w:vAlign w:val="center"/>
            <w:hideMark/>
          </w:tcPr>
          <w:p w14:paraId="27E9877D"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Population (n)</w:t>
            </w:r>
          </w:p>
        </w:tc>
        <w:tc>
          <w:tcPr>
            <w:tcW w:w="993" w:type="dxa"/>
            <w:tcBorders>
              <w:top w:val="single" w:sz="4" w:space="0" w:color="auto"/>
              <w:left w:val="nil"/>
              <w:bottom w:val="single" w:sz="4" w:space="0" w:color="auto"/>
              <w:right w:val="nil"/>
            </w:tcBorders>
            <w:shd w:val="clear" w:color="auto" w:fill="auto"/>
            <w:vAlign w:val="center"/>
            <w:hideMark/>
          </w:tcPr>
          <w:p w14:paraId="44FF7EC2" w14:textId="77777777" w:rsidR="000125ED" w:rsidRPr="008014E5" w:rsidRDefault="000125ED" w:rsidP="00FD20F3">
            <w:pPr>
              <w:spacing w:after="0" w:line="240" w:lineRule="auto"/>
              <w:jc w:val="center"/>
              <w:rPr>
                <w:rFonts w:ascii="Times New Roman" w:eastAsia="Times New Roman" w:hAnsi="Times New Roman" w:cs="Times New Roman"/>
                <w:b/>
                <w:bCs/>
                <w:sz w:val="24"/>
                <w:szCs w:val="24"/>
                <w:lang w:val="en-US" w:eastAsia="pt-BR"/>
              </w:rPr>
            </w:pPr>
            <w:r w:rsidRPr="008014E5">
              <w:rPr>
                <w:rFonts w:ascii="Times New Roman" w:eastAsia="Times New Roman" w:hAnsi="Times New Roman" w:cs="Times New Roman"/>
                <w:b/>
                <w:bCs/>
                <w:sz w:val="24"/>
                <w:szCs w:val="24"/>
                <w:lang w:val="en-US" w:eastAsia="pt-BR"/>
              </w:rPr>
              <w:t>Quality score</w:t>
            </w:r>
          </w:p>
        </w:tc>
      </w:tr>
      <w:tr w:rsidR="000125ED" w:rsidRPr="008014E5" w14:paraId="07FCACB5"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EA5B9FE"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bookmarkStart w:id="6" w:name="_Hlk61440226"/>
            <w:r w:rsidRPr="008014E5">
              <w:rPr>
                <w:rFonts w:ascii="Times New Roman" w:eastAsia="Times New Roman" w:hAnsi="Times New Roman" w:cs="Times New Roman"/>
                <w:sz w:val="24"/>
                <w:szCs w:val="24"/>
                <w:lang w:val="en-US" w:eastAsia="pt-BR"/>
              </w:rPr>
              <w:t>Alexius 2012</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Alexius&lt;/Author&gt;&lt;Year&gt;2012&lt;/Year&gt;&lt;RecNum&gt;35&lt;/RecNum&gt;&lt;DisplayText&gt;[17]&lt;/DisplayText&gt;&lt;record&gt;&lt;rec-number&gt;35&lt;/rec-number&gt;&lt;foreign-keys&gt;&lt;key app="EN" db-id="z5d9tpvr3rrdx1eaddt5se9g0dvs5zvdarfv" timestamp="1599742817"&gt;35&lt;/key&gt;&lt;/foreign-keys&gt;&lt;ref-type name="Journal Article"&gt;17&lt;/ref-type&gt;&lt;contributors&gt;&lt;authors&gt;&lt;author&gt;Alexius, Silvia Letícia&lt;/author&gt;&lt;author&gt;Olinto, Maria Teresa Anselmo&lt;/author&gt;&lt;author&gt;Henn, Ruth Liane&lt;/author&gt;&lt;author&gt;Pattussi, Marcos Pascoal&lt;/author&gt;&lt;/authors&gt;&lt;/contributors&gt;&lt;titles&gt;&lt;title&gt;The association between self perceptions of psychological well‐being and overweight in Brazilian children&lt;/title&gt;&lt;secondary-title&gt;Maternal &amp;amp; child nutrition&lt;/secondary-title&gt;&lt;/titles&gt;&lt;periodical&gt;&lt;full-title&gt;Maternal &amp;amp; child nutrition&lt;/full-title&gt;&lt;/periodical&gt;&lt;pages&gt;267-274&lt;/pages&gt;&lt;volume&gt;8&lt;/volume&gt;&lt;number&gt;2&lt;/number&gt;&lt;dates&gt;&lt;year&gt;2012&lt;/year&gt;&lt;/dates&gt;&lt;isbn&gt;1740-8695&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17]</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36DD523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w:t>
            </w:r>
          </w:p>
        </w:tc>
        <w:tc>
          <w:tcPr>
            <w:tcW w:w="1559" w:type="dxa"/>
            <w:tcBorders>
              <w:top w:val="nil"/>
              <w:left w:val="nil"/>
              <w:bottom w:val="single" w:sz="4" w:space="0" w:color="auto"/>
              <w:right w:val="nil"/>
            </w:tcBorders>
            <w:shd w:val="clear" w:color="auto" w:fill="auto"/>
            <w:noWrap/>
            <w:vAlign w:val="center"/>
            <w:hideMark/>
          </w:tcPr>
          <w:p w14:paraId="63A7D51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8A65CF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edianeira, PR</w:t>
            </w:r>
          </w:p>
        </w:tc>
        <w:tc>
          <w:tcPr>
            <w:tcW w:w="1217" w:type="dxa"/>
            <w:tcBorders>
              <w:top w:val="nil"/>
              <w:left w:val="nil"/>
              <w:bottom w:val="single" w:sz="4" w:space="0" w:color="auto"/>
              <w:right w:val="nil"/>
            </w:tcBorders>
            <w:shd w:val="clear" w:color="auto" w:fill="auto"/>
            <w:noWrap/>
            <w:vAlign w:val="center"/>
            <w:hideMark/>
          </w:tcPr>
          <w:p w14:paraId="6148935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3849723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74B0246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2471CE5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047</w:t>
            </w:r>
          </w:p>
        </w:tc>
        <w:tc>
          <w:tcPr>
            <w:tcW w:w="993" w:type="dxa"/>
            <w:tcBorders>
              <w:top w:val="nil"/>
              <w:left w:val="nil"/>
              <w:bottom w:val="single" w:sz="4" w:space="0" w:color="auto"/>
              <w:right w:val="nil"/>
            </w:tcBorders>
            <w:shd w:val="clear" w:color="auto" w:fill="auto"/>
            <w:noWrap/>
            <w:vAlign w:val="center"/>
            <w:hideMark/>
          </w:tcPr>
          <w:p w14:paraId="3D051B7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0F465E07"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037A5FDE"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Andaki 201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Andaki&lt;/Author&gt;&lt;Year&gt;2017&lt;/Year&gt;&lt;RecNum&gt;36&lt;/RecNum&gt;&lt;DisplayText&gt;[18]&lt;/DisplayText&gt;&lt;record&gt;&lt;rec-number&gt;36&lt;/rec-number&gt;&lt;foreign-keys&gt;&lt;key app="EN" db-id="z5d9tpvr3rrdx1eaddt5se9g0dvs5zvdarfv" timestamp="1599742838"&gt;36&lt;/key&gt;&lt;/foreign-keys&gt;&lt;ref-type name="Journal Article"&gt;17&lt;/ref-type&gt;&lt;contributors&gt;&lt;authors&gt;&lt;author&gt;Andaki, Alynne Christian Ribeiro&lt;/author&gt;&lt;author&gt;Mendes, Edmar Lacerda&lt;/author&gt;&lt;author&gt;Tinoco, Adelson Luiz Araújo&lt;/author&gt;&lt;author&gt;Santos, Amanda&lt;/author&gt;&lt;author&gt;Sousa, Bruno&lt;/author&gt;&lt;author&gt;Vale, Susana&lt;/author&gt;&lt;author&gt;Mota, Jorge&lt;/author&gt;&lt;/authors&gt;&lt;/contributors&gt;&lt;titles&gt;&lt;title&gt;Waist circumference percentile in children from municipalities of developed and developing countries&lt;/title&gt;&lt;secondary-title&gt;Motriz: Revista de Educação Física&lt;/secondary-title&gt;&lt;/titles&gt;&lt;periodical&gt;&lt;full-title&gt;Motriz: Revista de Educação Física&lt;/full-title&gt;&lt;/periodical&gt;&lt;volume&gt;23&lt;/volume&gt;&lt;number&gt;SPE2&lt;/number&gt;&lt;dates&gt;&lt;year&gt;2017&lt;/year&gt;&lt;/dates&gt;&lt;isbn&gt;1980-6574&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18]</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08BC7F6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9-2011</w:t>
            </w:r>
          </w:p>
        </w:tc>
        <w:tc>
          <w:tcPr>
            <w:tcW w:w="1559" w:type="dxa"/>
            <w:tcBorders>
              <w:top w:val="nil"/>
              <w:left w:val="nil"/>
              <w:bottom w:val="single" w:sz="4" w:space="0" w:color="auto"/>
              <w:right w:val="nil"/>
            </w:tcBorders>
            <w:shd w:val="clear" w:color="auto" w:fill="auto"/>
            <w:noWrap/>
            <w:vAlign w:val="center"/>
            <w:hideMark/>
          </w:tcPr>
          <w:p w14:paraId="427024E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3456CC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Uberaba, MG</w:t>
            </w:r>
          </w:p>
        </w:tc>
        <w:tc>
          <w:tcPr>
            <w:tcW w:w="1217" w:type="dxa"/>
            <w:tcBorders>
              <w:top w:val="nil"/>
              <w:left w:val="nil"/>
              <w:bottom w:val="single" w:sz="4" w:space="0" w:color="auto"/>
              <w:right w:val="nil"/>
            </w:tcBorders>
            <w:shd w:val="clear" w:color="auto" w:fill="auto"/>
            <w:noWrap/>
            <w:vAlign w:val="center"/>
            <w:hideMark/>
          </w:tcPr>
          <w:p w14:paraId="796A7EC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058EA7D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4CCA574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0983D72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583</w:t>
            </w:r>
          </w:p>
        </w:tc>
        <w:tc>
          <w:tcPr>
            <w:tcW w:w="993" w:type="dxa"/>
            <w:tcBorders>
              <w:top w:val="nil"/>
              <w:left w:val="nil"/>
              <w:bottom w:val="single" w:sz="4" w:space="0" w:color="auto"/>
              <w:right w:val="nil"/>
            </w:tcBorders>
            <w:shd w:val="clear" w:color="auto" w:fill="auto"/>
            <w:noWrap/>
            <w:vAlign w:val="center"/>
            <w:hideMark/>
          </w:tcPr>
          <w:p w14:paraId="21E2A7A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w:t>
            </w:r>
          </w:p>
        </w:tc>
      </w:tr>
      <w:tr w:rsidR="000125ED" w:rsidRPr="008014E5" w14:paraId="5D9D74E9"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1991FA67"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Ataíde Lima 2015</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Ataide Lima&lt;/Author&gt;&lt;Year&gt;2015&lt;/Year&gt;&lt;RecNum&gt;37&lt;/RecNum&gt;&lt;DisplayText&gt;[19]&lt;/DisplayText&gt;&lt;record&gt;&lt;rec-number&gt;37&lt;/rec-number&gt;&lt;foreign-keys&gt;&lt;key app="EN" db-id="z5d9tpvr3rrdx1eaddt5se9g0dvs5zvdarfv" timestamp="1599742864"&gt;37&lt;/key&gt;&lt;/foreign-keys&gt;&lt;ref-type name="Journal Article"&gt;17&lt;/ref-type&gt;&lt;contributors&gt;&lt;authors&gt;&lt;author&gt;Ataide Lima, Raquel Patricia&lt;/author&gt;&lt;author&gt;de Carvalho Pereira, Danielle&lt;/author&gt;&lt;author&gt;Pordeus Luna, Rafaella Cristhine&lt;/author&gt;&lt;author&gt;Gonçalves, Maria da Conceição Rodrigues&lt;/author&gt;&lt;author&gt;De Lima, Roberto Teixeira&lt;/author&gt;&lt;author&gt;Filizola, Rosália Gouveia&lt;/author&gt;&lt;author&gt;De Moraes, Ronei Marcos&lt;/author&gt;&lt;author&gt;Asciutti, Luiza Sonia Rios&lt;/author&gt;&lt;author&gt;Costa, Maria José de Carvalho&lt;/author&gt;&lt;/authors&gt;&lt;/contributors&gt;&lt;titles&gt;&lt;title&gt;BMI, overweight status and obesity adjusted by various factors in all age groups in the population of a city in Northeastern Brazil&lt;/title&gt;&lt;secondary-title&gt;International journal of environmental research and public health&lt;/secondary-title&gt;&lt;/titles&gt;&lt;periodical&gt;&lt;full-title&gt;International journal of environmental research and public health&lt;/full-title&gt;&lt;/periodical&gt;&lt;pages&gt;4422-4438&lt;/pages&gt;&lt;volume&gt;12&lt;/volume&gt;&lt;number&gt;4&lt;/number&gt;&lt;dates&gt;&lt;year&gt;2015&lt;/year&gt;&lt;/dates&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19]</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03FFC5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8-2010</w:t>
            </w:r>
          </w:p>
        </w:tc>
        <w:tc>
          <w:tcPr>
            <w:tcW w:w="1559" w:type="dxa"/>
            <w:tcBorders>
              <w:top w:val="nil"/>
              <w:left w:val="nil"/>
              <w:bottom w:val="single" w:sz="4" w:space="0" w:color="auto"/>
              <w:right w:val="nil"/>
            </w:tcBorders>
            <w:shd w:val="clear" w:color="auto" w:fill="auto"/>
            <w:noWrap/>
            <w:vAlign w:val="center"/>
            <w:hideMark/>
          </w:tcPr>
          <w:p w14:paraId="01BF5A1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24EED8D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João Pessoa, PB</w:t>
            </w:r>
          </w:p>
        </w:tc>
        <w:tc>
          <w:tcPr>
            <w:tcW w:w="1217" w:type="dxa"/>
            <w:tcBorders>
              <w:top w:val="nil"/>
              <w:left w:val="nil"/>
              <w:bottom w:val="single" w:sz="4" w:space="0" w:color="auto"/>
              <w:right w:val="nil"/>
            </w:tcBorders>
            <w:shd w:val="clear" w:color="auto" w:fill="auto"/>
            <w:noWrap/>
            <w:vAlign w:val="center"/>
            <w:hideMark/>
          </w:tcPr>
          <w:p w14:paraId="7A01F02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9</w:t>
            </w:r>
          </w:p>
        </w:tc>
        <w:tc>
          <w:tcPr>
            <w:tcW w:w="1276" w:type="dxa"/>
            <w:tcBorders>
              <w:top w:val="nil"/>
              <w:left w:val="nil"/>
              <w:bottom w:val="single" w:sz="4" w:space="0" w:color="auto"/>
              <w:right w:val="nil"/>
            </w:tcBorders>
            <w:shd w:val="clear" w:color="auto" w:fill="auto"/>
            <w:noWrap/>
            <w:vAlign w:val="center"/>
            <w:hideMark/>
          </w:tcPr>
          <w:p w14:paraId="3766C13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7C0E311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477F2E3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3</w:t>
            </w:r>
          </w:p>
        </w:tc>
        <w:tc>
          <w:tcPr>
            <w:tcW w:w="993" w:type="dxa"/>
            <w:tcBorders>
              <w:top w:val="nil"/>
              <w:left w:val="nil"/>
              <w:bottom w:val="single" w:sz="4" w:space="0" w:color="auto"/>
              <w:right w:val="nil"/>
            </w:tcBorders>
            <w:shd w:val="clear" w:color="auto" w:fill="auto"/>
            <w:noWrap/>
            <w:vAlign w:val="center"/>
            <w:hideMark/>
          </w:tcPr>
          <w:p w14:paraId="751C66B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4201A6AE"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C9B075A"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arbosa 2009</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Barbosa&lt;/Author&gt;&lt;Year&gt;2009&lt;/Year&gt;&lt;RecNum&gt;38&lt;/RecNum&gt;&lt;DisplayText&gt;[20]&lt;/DisplayText&gt;&lt;record&gt;&lt;rec-number&gt;38&lt;/rec-number&gt;&lt;foreign-keys&gt;&lt;key app="EN" db-id="z5d9tpvr3rrdx1eaddt5se9g0dvs5zvdarfv" timestamp="1599742901"&gt;38&lt;/key&gt;&lt;/foreign-keys&gt;&lt;ref-type name="Journal Article"&gt;17&lt;/ref-type&gt;&lt;contributors&gt;&lt;authors&gt;&lt;author&gt;Barbosa, LORENA&lt;/author&gt;&lt;/authors&gt;&lt;/contributors&gt;&lt;titles&gt;&lt;title&gt;Características gestacionais e de nascimento e alimentação no primeiro ano de vida e sua relação com dislipidemias e excesso de peso em escolares [dissertação de mestrado]&lt;/title&gt;&lt;secondary-title&gt;Viçosa (MG): Universidade Federal de Viçosa&lt;/secondary-title&gt;&lt;/titles&gt;&lt;periodical&gt;&lt;full-title&gt;Viçosa (MG): Universidade Federal de Viçosa&lt;/full-title&gt;&lt;/periodical&gt;&lt;dates&gt;&lt;year&gt;2009&lt;/year&gt;&lt;/dates&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0]</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6275F96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8-2009</w:t>
            </w:r>
          </w:p>
        </w:tc>
        <w:tc>
          <w:tcPr>
            <w:tcW w:w="1559" w:type="dxa"/>
            <w:tcBorders>
              <w:top w:val="nil"/>
              <w:left w:val="nil"/>
              <w:bottom w:val="single" w:sz="4" w:space="0" w:color="auto"/>
              <w:right w:val="nil"/>
            </w:tcBorders>
            <w:shd w:val="clear" w:color="auto" w:fill="auto"/>
            <w:noWrap/>
            <w:vAlign w:val="center"/>
            <w:hideMark/>
          </w:tcPr>
          <w:p w14:paraId="62EF0D5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07DF794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Diamantina, MG</w:t>
            </w:r>
          </w:p>
        </w:tc>
        <w:tc>
          <w:tcPr>
            <w:tcW w:w="1217" w:type="dxa"/>
            <w:tcBorders>
              <w:top w:val="nil"/>
              <w:left w:val="nil"/>
              <w:bottom w:val="single" w:sz="4" w:space="0" w:color="auto"/>
              <w:right w:val="nil"/>
            </w:tcBorders>
            <w:shd w:val="clear" w:color="auto" w:fill="auto"/>
            <w:noWrap/>
            <w:vAlign w:val="center"/>
            <w:hideMark/>
          </w:tcPr>
          <w:p w14:paraId="233D6FB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06F48DA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6EEB6AB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586A55B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9</w:t>
            </w:r>
          </w:p>
        </w:tc>
        <w:tc>
          <w:tcPr>
            <w:tcW w:w="993" w:type="dxa"/>
            <w:tcBorders>
              <w:top w:val="nil"/>
              <w:left w:val="nil"/>
              <w:bottom w:val="single" w:sz="4" w:space="0" w:color="auto"/>
              <w:right w:val="nil"/>
            </w:tcBorders>
            <w:shd w:val="clear" w:color="auto" w:fill="auto"/>
            <w:noWrap/>
            <w:vAlign w:val="center"/>
            <w:hideMark/>
          </w:tcPr>
          <w:p w14:paraId="0266EF9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40E38C05"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464379B"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arbosa Filho 2016</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Barbosa Filho&lt;/Author&gt;&lt;Year&gt;2016&lt;/Year&gt;&lt;RecNum&gt;39&lt;/RecNum&gt;&lt;DisplayText&gt;[21]&lt;/DisplayText&gt;&lt;record&gt;&lt;rec-number&gt;39&lt;/rec-number&gt;&lt;foreign-keys&gt;&lt;key app="EN" db-id="z5d9tpvr3rrdx1eaddt5se9g0dvs5zvdarfv" timestamp="1599742952"&gt;39&lt;/key&gt;&lt;/foreign-keys&gt;&lt;ref-type name="Journal Article"&gt;17&lt;/ref-type&gt;&lt;contributors&gt;&lt;authors&gt;&lt;author&gt;Barbosa Filho, Valter Cordeiro&lt;/author&gt;&lt;author&gt;Campos, Wagner de&lt;/author&gt;&lt;author&gt;Fagundes, Ricardo Rosa&lt;/author&gt;&lt;author&gt;Lopes, Adair da Silva&lt;/author&gt;&lt;author&gt;Souza, Evanice Avelino de&lt;/author&gt;&lt;/authors&gt;&lt;/contributors&gt;&lt;titles&gt;&lt;title&gt;Presença isolada e combinada de indicadores antropométricos elevados em crianças: prevalência e fatores sociodemográficos associados&lt;/title&gt;&lt;secondary-title&gt;Ciência &amp;amp; Saúde Coletiva&lt;/secondary-title&gt;&lt;/titles&gt;&lt;periodical&gt;&lt;full-title&gt;Cien Saude Colet&lt;/full-title&gt;&lt;abbr-1&gt;Ciencia &amp;amp; saude coletiva&lt;/abbr-1&gt;&lt;/periodical&gt;&lt;pages&gt;213-224&lt;/pages&gt;&lt;volume&gt;21&lt;/volume&gt;&lt;dates&gt;&lt;year&gt;2016&lt;/year&gt;&lt;/dates&gt;&lt;isbn&gt;1413-8123&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1]</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3B6105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2</w:t>
            </w:r>
          </w:p>
        </w:tc>
        <w:tc>
          <w:tcPr>
            <w:tcW w:w="1559" w:type="dxa"/>
            <w:tcBorders>
              <w:top w:val="nil"/>
              <w:left w:val="nil"/>
              <w:bottom w:val="single" w:sz="4" w:space="0" w:color="auto"/>
              <w:right w:val="nil"/>
            </w:tcBorders>
            <w:shd w:val="clear" w:color="auto" w:fill="auto"/>
            <w:noWrap/>
            <w:vAlign w:val="center"/>
            <w:hideMark/>
          </w:tcPr>
          <w:p w14:paraId="1A9DF46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8B61DF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olombo, PR</w:t>
            </w:r>
          </w:p>
        </w:tc>
        <w:tc>
          <w:tcPr>
            <w:tcW w:w="1217" w:type="dxa"/>
            <w:tcBorders>
              <w:top w:val="nil"/>
              <w:left w:val="nil"/>
              <w:bottom w:val="single" w:sz="4" w:space="0" w:color="auto"/>
              <w:right w:val="nil"/>
            </w:tcBorders>
            <w:shd w:val="clear" w:color="auto" w:fill="auto"/>
            <w:noWrap/>
            <w:vAlign w:val="center"/>
            <w:hideMark/>
          </w:tcPr>
          <w:p w14:paraId="3DA83A9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79DC6C9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184011B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6CF3659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537</w:t>
            </w:r>
          </w:p>
        </w:tc>
        <w:tc>
          <w:tcPr>
            <w:tcW w:w="993" w:type="dxa"/>
            <w:tcBorders>
              <w:top w:val="nil"/>
              <w:left w:val="nil"/>
              <w:bottom w:val="single" w:sz="4" w:space="0" w:color="auto"/>
              <w:right w:val="nil"/>
            </w:tcBorders>
            <w:shd w:val="clear" w:color="auto" w:fill="auto"/>
            <w:noWrap/>
            <w:vAlign w:val="center"/>
            <w:hideMark/>
          </w:tcPr>
          <w:p w14:paraId="508CB40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6704B1BD"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47F71FB"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arreto 200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Barreto&lt;/Author&gt;&lt;Year&gt;2007&lt;/Year&gt;&lt;RecNum&gt;40&lt;/RecNum&gt;&lt;DisplayText&gt;[22]&lt;/DisplayText&gt;&lt;record&gt;&lt;rec-number&gt;40&lt;/rec-number&gt;&lt;foreign-keys&gt;&lt;key app="EN" db-id="z5d9tpvr3rrdx1eaddt5se9g0dvs5zvdarfv" timestamp="1599743000"&gt;40&lt;/key&gt;&lt;/foreign-keys&gt;&lt;ref-type name="Journal Article"&gt;17&lt;/ref-type&gt;&lt;contributors&gt;&lt;authors&gt;&lt;author&gt;Barreto, Anna Christina do Nascimento Granjeiro&lt;/author&gt;&lt;author&gt;Brasil, Lana do Monte Paula&lt;/author&gt;&lt;author&gt;Maranhão, Hélcio de S&lt;/author&gt;&lt;/authors&gt;&lt;/contributors&gt;&lt;titles&gt;&lt;title&gt;Sobrepeso: uma nova realidade no estado nutricional de pré-escolares de Natal, RN&lt;/title&gt;&lt;secondary-title&gt;Revista da Associação Médica Brasileira&lt;/secondary-title&gt;&lt;/titles&gt;&lt;periodical&gt;&lt;full-title&gt;Revista da Associação Médica Brasileira&lt;/full-title&gt;&lt;/periodical&gt;&lt;pages&gt;311-316&lt;/pages&gt;&lt;volume&gt;53&lt;/volume&gt;&lt;number&gt;4&lt;/number&gt;&lt;dates&gt;&lt;year&gt;2007&lt;/year&gt;&lt;/dates&gt;&lt;isbn&gt;0104-4230&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2]</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844A60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4</w:t>
            </w:r>
          </w:p>
        </w:tc>
        <w:tc>
          <w:tcPr>
            <w:tcW w:w="1559" w:type="dxa"/>
            <w:tcBorders>
              <w:top w:val="nil"/>
              <w:left w:val="nil"/>
              <w:bottom w:val="single" w:sz="4" w:space="0" w:color="auto"/>
              <w:right w:val="nil"/>
            </w:tcBorders>
            <w:shd w:val="clear" w:color="auto" w:fill="auto"/>
            <w:noWrap/>
            <w:vAlign w:val="center"/>
            <w:hideMark/>
          </w:tcPr>
          <w:p w14:paraId="5CA2B13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8754DD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Natal, RN</w:t>
            </w:r>
          </w:p>
        </w:tc>
        <w:tc>
          <w:tcPr>
            <w:tcW w:w="1217" w:type="dxa"/>
            <w:tcBorders>
              <w:top w:val="nil"/>
              <w:left w:val="nil"/>
              <w:bottom w:val="single" w:sz="4" w:space="0" w:color="auto"/>
              <w:right w:val="nil"/>
            </w:tcBorders>
            <w:shd w:val="clear" w:color="auto" w:fill="auto"/>
            <w:noWrap/>
            <w:vAlign w:val="center"/>
            <w:hideMark/>
          </w:tcPr>
          <w:p w14:paraId="773725A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6</w:t>
            </w:r>
          </w:p>
        </w:tc>
        <w:tc>
          <w:tcPr>
            <w:tcW w:w="1276" w:type="dxa"/>
            <w:tcBorders>
              <w:top w:val="nil"/>
              <w:left w:val="nil"/>
              <w:bottom w:val="single" w:sz="4" w:space="0" w:color="auto"/>
              <w:right w:val="nil"/>
            </w:tcBorders>
            <w:shd w:val="clear" w:color="auto" w:fill="auto"/>
            <w:noWrap/>
            <w:vAlign w:val="center"/>
            <w:hideMark/>
          </w:tcPr>
          <w:p w14:paraId="19ACC35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13CE159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641F959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714</w:t>
            </w:r>
          </w:p>
        </w:tc>
        <w:tc>
          <w:tcPr>
            <w:tcW w:w="993" w:type="dxa"/>
            <w:tcBorders>
              <w:top w:val="nil"/>
              <w:left w:val="nil"/>
              <w:bottom w:val="single" w:sz="4" w:space="0" w:color="auto"/>
              <w:right w:val="nil"/>
            </w:tcBorders>
            <w:shd w:val="clear" w:color="auto" w:fill="auto"/>
            <w:noWrap/>
            <w:vAlign w:val="center"/>
            <w:hideMark/>
          </w:tcPr>
          <w:p w14:paraId="2ABB1AE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68F964F0"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3A238FFA"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ernardo 2012</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Bernardo&lt;/Author&gt;&lt;Year&gt;2012&lt;/Year&gt;&lt;RecNum&gt;41&lt;/RecNum&gt;&lt;DisplayText&gt;[23]&lt;/DisplayText&gt;&lt;record&gt;&lt;rec-number&gt;41&lt;/rec-number&gt;&lt;foreign-keys&gt;&lt;key app="EN" db-id="z5d9tpvr3rrdx1eaddt5se9g0dvs5zvdarfv" timestamp="1599743028"&gt;41&lt;/key&gt;&lt;/foreign-keys&gt;&lt;ref-type name="Journal Article"&gt;17&lt;/ref-type&gt;&lt;contributors&gt;&lt;authors&gt;&lt;author&gt;Bernardo, Carla de Oliveira&lt;/author&gt;&lt;author&gt;Vasconcelos, Francisco de Assis Guedes de&lt;/author&gt;&lt;/authors&gt;&lt;/contributors&gt;&lt;titles&gt;&lt;title&gt;Association of parents&amp;apos; nutritional status, and sociodemographic and dietary factors with overweight/obesity in schoolchildren 7 to 14 years old&lt;/title&gt;&lt;secondary-title&gt;Cadernos de saude publica&lt;/secondary-title&gt;&lt;/titles&gt;&lt;periodical&gt;&lt;full-title&gt;Cadernos de Saúde Pública&lt;/full-title&gt;&lt;/periodical&gt;&lt;pages&gt;291-304&lt;/pages&gt;&lt;volume&gt;28&lt;/volume&gt;&lt;number&gt;2&lt;/number&gt;&lt;dates&gt;&lt;year&gt;2012&lt;/year&gt;&lt;/dates&gt;&lt;isbn&gt;0102-311X&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3]</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01574E6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w:t>
            </w:r>
          </w:p>
        </w:tc>
        <w:tc>
          <w:tcPr>
            <w:tcW w:w="1559" w:type="dxa"/>
            <w:tcBorders>
              <w:top w:val="nil"/>
              <w:left w:val="nil"/>
              <w:bottom w:val="single" w:sz="4" w:space="0" w:color="auto"/>
              <w:right w:val="nil"/>
            </w:tcBorders>
            <w:shd w:val="clear" w:color="auto" w:fill="auto"/>
            <w:noWrap/>
            <w:vAlign w:val="center"/>
            <w:hideMark/>
          </w:tcPr>
          <w:p w14:paraId="0D66899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1B897E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lorianópolis, SC</w:t>
            </w:r>
          </w:p>
        </w:tc>
        <w:tc>
          <w:tcPr>
            <w:tcW w:w="1217" w:type="dxa"/>
            <w:tcBorders>
              <w:top w:val="nil"/>
              <w:left w:val="nil"/>
              <w:bottom w:val="single" w:sz="4" w:space="0" w:color="auto"/>
              <w:right w:val="nil"/>
            </w:tcBorders>
            <w:shd w:val="clear" w:color="auto" w:fill="auto"/>
            <w:noWrap/>
            <w:vAlign w:val="center"/>
            <w:hideMark/>
          </w:tcPr>
          <w:p w14:paraId="11A96E6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2BFD149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270B924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01F860F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98</w:t>
            </w:r>
          </w:p>
        </w:tc>
        <w:tc>
          <w:tcPr>
            <w:tcW w:w="993" w:type="dxa"/>
            <w:tcBorders>
              <w:top w:val="nil"/>
              <w:left w:val="nil"/>
              <w:bottom w:val="single" w:sz="4" w:space="0" w:color="auto"/>
              <w:right w:val="nil"/>
            </w:tcBorders>
            <w:shd w:val="clear" w:color="auto" w:fill="auto"/>
            <w:noWrap/>
            <w:vAlign w:val="center"/>
            <w:hideMark/>
          </w:tcPr>
          <w:p w14:paraId="30AC9C6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399B039D"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42A23CE4"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erria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Berria&lt;/Author&gt;&lt;Year&gt;2013&lt;/Year&gt;&lt;RecNum&gt;31&lt;/RecNum&gt;&lt;DisplayText&gt;[25]&lt;/DisplayText&gt;&lt;record&gt;&lt;rec-number&gt;31&lt;/rec-number&gt;&lt;foreign-keys&gt;&lt;key app="EN" db-id="z5d9tpvr3rrdx1eaddt5se9g0dvs5zvdarfv" timestamp="1599742093"&gt;31&lt;/key&gt;&lt;/foreign-keys&gt;&lt;ref-type name="Journal Article"&gt;17&lt;/ref-type&gt;&lt;contributors&gt;&lt;authors&gt;&lt;author&gt;Berria, Juliane&lt;/author&gt;&lt;author&gt;Minatto, Giseli&lt;/author&gt;&lt;author&gt;Ribeiro, Roberto Régis&lt;/author&gt;&lt;author&gt;Santos, Keila Donassolo&lt;/author&gt;&lt;author&gt;Petroski, Edio Luiz&lt;/author&gt;&lt;/authors&gt;&lt;/contributors&gt;&lt;titles&gt;&lt;title&gt;Prevalência de obesidade abdominal e fatores associados em crianças e adolescentes de Cascavel-PR, Brasil&lt;/title&gt;&lt;secondary-title&gt;Revista da Educação Física / UEM&lt;/secondary-title&gt;&lt;/titles&gt;&lt;periodical&gt;&lt;full-title&gt;Revista da Educação Física / UEM&lt;/full-title&gt;&lt;/periodical&gt;&lt;pages&gt;269-277&lt;/pages&gt;&lt;volume&gt;24&lt;/volume&gt;&lt;dates&gt;&lt;year&gt;2013&lt;/year&gt;&lt;/dates&gt;&lt;isbn&gt;1983-3083&lt;/isbn&gt;&lt;urls&gt;&lt;related-urls&gt;&lt;url&gt;http://www.scielo.br/scielo.php?script=sci_arttext&amp;amp;pid=S1983-30832013000200011&amp;amp;nrm=iso&lt;/url&gt;&lt;/related-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5]</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6506D5F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6</w:t>
            </w:r>
          </w:p>
        </w:tc>
        <w:tc>
          <w:tcPr>
            <w:tcW w:w="1559" w:type="dxa"/>
            <w:tcBorders>
              <w:top w:val="nil"/>
              <w:left w:val="nil"/>
              <w:bottom w:val="single" w:sz="4" w:space="0" w:color="auto"/>
              <w:right w:val="nil"/>
            </w:tcBorders>
            <w:shd w:val="clear" w:color="auto" w:fill="auto"/>
            <w:noWrap/>
            <w:vAlign w:val="center"/>
            <w:hideMark/>
          </w:tcPr>
          <w:p w14:paraId="524C189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4C59005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ascavel, PR</w:t>
            </w:r>
          </w:p>
        </w:tc>
        <w:tc>
          <w:tcPr>
            <w:tcW w:w="1217" w:type="dxa"/>
            <w:tcBorders>
              <w:top w:val="nil"/>
              <w:left w:val="nil"/>
              <w:bottom w:val="single" w:sz="4" w:space="0" w:color="auto"/>
              <w:right w:val="nil"/>
            </w:tcBorders>
            <w:shd w:val="clear" w:color="auto" w:fill="auto"/>
            <w:noWrap/>
            <w:vAlign w:val="center"/>
            <w:hideMark/>
          </w:tcPr>
          <w:p w14:paraId="0D70255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9</w:t>
            </w:r>
          </w:p>
        </w:tc>
        <w:tc>
          <w:tcPr>
            <w:tcW w:w="1276" w:type="dxa"/>
            <w:tcBorders>
              <w:top w:val="nil"/>
              <w:left w:val="nil"/>
              <w:bottom w:val="single" w:sz="4" w:space="0" w:color="auto"/>
              <w:right w:val="nil"/>
            </w:tcBorders>
            <w:shd w:val="clear" w:color="auto" w:fill="auto"/>
            <w:noWrap/>
            <w:vAlign w:val="center"/>
            <w:hideMark/>
          </w:tcPr>
          <w:p w14:paraId="2255328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97F45A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62A0A3E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65</w:t>
            </w:r>
            <w:r w:rsidRPr="008014E5">
              <w:rPr>
                <w:rFonts w:ascii="Times New Roman" w:eastAsia="Times New Roman" w:hAnsi="Times New Roman" w:cs="Times New Roman"/>
                <w:b/>
                <w:bCs/>
                <w:sz w:val="24"/>
                <w:szCs w:val="24"/>
                <w:vertAlign w:val="superscript"/>
                <w:lang w:val="en-US" w:eastAsia="pt-BR"/>
              </w:rPr>
              <w:t>a</w:t>
            </w:r>
          </w:p>
        </w:tc>
        <w:tc>
          <w:tcPr>
            <w:tcW w:w="993" w:type="dxa"/>
            <w:tcBorders>
              <w:top w:val="nil"/>
              <w:left w:val="nil"/>
              <w:bottom w:val="single" w:sz="4" w:space="0" w:color="auto"/>
              <w:right w:val="nil"/>
            </w:tcBorders>
            <w:shd w:val="clear" w:color="auto" w:fill="auto"/>
            <w:noWrap/>
            <w:vAlign w:val="center"/>
            <w:hideMark/>
          </w:tcPr>
          <w:p w14:paraId="47BD05F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56F083B2"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0AE675EE"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ertin 2010</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Bertin&lt;/Author&gt;&lt;Year&gt;2010&lt;/Year&gt;&lt;RecNum&gt;42&lt;/RecNum&gt;&lt;DisplayText&gt;[24]&lt;/DisplayText&gt;&lt;record&gt;&lt;rec-number&gt;42&lt;/rec-number&gt;&lt;foreign-keys&gt;&lt;key app="EN" db-id="z5d9tpvr3rrdx1eaddt5se9g0dvs5zvdarfv" timestamp="1599743064"&gt;42&lt;/key&gt;&lt;/foreign-keys&gt;&lt;ref-type name="Journal Article"&gt;17&lt;/ref-type&gt;&lt;contributors&gt;&lt;authors&gt;&lt;author&gt;Bertin, Renata Labronici&lt;/author&gt;&lt;author&gt;Malkowski, Juliana&lt;/author&gt;&lt;author&gt;Zutter, Larissa Cristina I&lt;/author&gt;&lt;author&gt;Ulbrich, Anderson Zampier&lt;/author&gt;&lt;/authors&gt;&lt;/contributors&gt;&lt;titles&gt;&lt;title&gt;Estado nutricional, hábitos alimentares e conhecimentos de nutrição em escolares&lt;/title&gt;&lt;secondary-title&gt;Revista Paulista de Pediatria&lt;/secondary-title&gt;&lt;/titles&gt;&lt;periodical&gt;&lt;full-title&gt;Revista Paulista de Pediatria&lt;/full-title&gt;&lt;/periodical&gt;&lt;pages&gt;303-308&lt;/pages&gt;&lt;volume&gt;28&lt;/volume&gt;&lt;number&gt;3&lt;/number&gt;&lt;dates&gt;&lt;year&gt;2010&lt;/year&gt;&lt;/dates&gt;&lt;isbn&gt;0103-0582&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4]</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4646E16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9</w:t>
            </w:r>
          </w:p>
        </w:tc>
        <w:tc>
          <w:tcPr>
            <w:tcW w:w="1559" w:type="dxa"/>
            <w:tcBorders>
              <w:top w:val="nil"/>
              <w:left w:val="nil"/>
              <w:bottom w:val="single" w:sz="4" w:space="0" w:color="auto"/>
              <w:right w:val="nil"/>
            </w:tcBorders>
            <w:shd w:val="clear" w:color="auto" w:fill="auto"/>
            <w:noWrap/>
            <w:vAlign w:val="center"/>
            <w:hideMark/>
          </w:tcPr>
          <w:p w14:paraId="28424A9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12346DB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Indaial, SC</w:t>
            </w:r>
          </w:p>
        </w:tc>
        <w:tc>
          <w:tcPr>
            <w:tcW w:w="1217" w:type="dxa"/>
            <w:tcBorders>
              <w:top w:val="nil"/>
              <w:left w:val="nil"/>
              <w:bottom w:val="single" w:sz="4" w:space="0" w:color="auto"/>
              <w:right w:val="nil"/>
            </w:tcBorders>
            <w:shd w:val="clear" w:color="auto" w:fill="auto"/>
            <w:noWrap/>
            <w:vAlign w:val="center"/>
            <w:hideMark/>
          </w:tcPr>
          <w:p w14:paraId="00616CF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9</w:t>
            </w:r>
          </w:p>
        </w:tc>
        <w:tc>
          <w:tcPr>
            <w:tcW w:w="1276" w:type="dxa"/>
            <w:tcBorders>
              <w:top w:val="nil"/>
              <w:left w:val="nil"/>
              <w:bottom w:val="single" w:sz="4" w:space="0" w:color="auto"/>
              <w:right w:val="nil"/>
            </w:tcBorders>
            <w:shd w:val="clear" w:color="auto" w:fill="auto"/>
            <w:noWrap/>
            <w:vAlign w:val="center"/>
            <w:hideMark/>
          </w:tcPr>
          <w:p w14:paraId="349EA3D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44FF391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w:t>
            </w:r>
          </w:p>
        </w:tc>
        <w:tc>
          <w:tcPr>
            <w:tcW w:w="1276" w:type="dxa"/>
            <w:tcBorders>
              <w:top w:val="nil"/>
              <w:left w:val="nil"/>
              <w:bottom w:val="single" w:sz="4" w:space="0" w:color="auto"/>
              <w:right w:val="nil"/>
            </w:tcBorders>
            <w:shd w:val="clear" w:color="auto" w:fill="auto"/>
            <w:noWrap/>
            <w:vAlign w:val="center"/>
            <w:hideMark/>
          </w:tcPr>
          <w:p w14:paraId="0E3EA12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59</w:t>
            </w:r>
          </w:p>
        </w:tc>
        <w:tc>
          <w:tcPr>
            <w:tcW w:w="993" w:type="dxa"/>
            <w:tcBorders>
              <w:top w:val="nil"/>
              <w:left w:val="nil"/>
              <w:bottom w:val="single" w:sz="4" w:space="0" w:color="auto"/>
              <w:right w:val="nil"/>
            </w:tcBorders>
            <w:shd w:val="clear" w:color="auto" w:fill="auto"/>
            <w:noWrap/>
            <w:vAlign w:val="center"/>
            <w:hideMark/>
          </w:tcPr>
          <w:p w14:paraId="13B9B8B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3EF8F9DB"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63F9327B"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orges 200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de Camargo&lt;/Author&gt;&lt;Year&gt;2007&lt;/Year&gt;&lt;RecNum&gt;43&lt;/RecNum&gt;&lt;DisplayText&gt;[26]&lt;/DisplayText&gt;&lt;record&gt;&lt;rec-number&gt;43&lt;/rec-number&gt;&lt;foreign-keys&gt;&lt;key app="EN" db-id="z5d9tpvr3rrdx1eaddt5se9g0dvs5zvdarfv" timestamp="1599743192"&gt;43&lt;/key&gt;&lt;/foreign-keys&gt;&lt;ref-type name="Journal Article"&gt;17&lt;/ref-type&gt;&lt;contributors&gt;&lt;authors&gt;&lt;author&gt;de Camargo, Akemi Teramoto&lt;/author&gt;&lt;author&gt;Borges, Claudia Regina&lt;/author&gt;&lt;author&gt;Köhler, Maria Luzia Kraft&lt;/author&gt;&lt;author&gt;de Lima Leite, Maysa&lt;/author&gt;&lt;author&gt;Fernandes, Arlete Bernini&lt;/author&gt;&lt;author&gt;Kanunfre, Carla Cristiane&lt;/author&gt;&lt;/authors&gt;&lt;/contributors&gt;&lt;titles&gt;&lt;title&gt;Influência da televisão na prevalência de obesidade infantil em Ponta Grossa, Paraná&lt;/title&gt;&lt;secondary-title&gt;Ciência, Cuidado e Saúde&lt;/secondary-title&gt;&lt;/titles&gt;&lt;periodical&gt;&lt;full-title&gt;Ciência, Cuidado e Saúde&lt;/full-title&gt;&lt;/periodical&gt;&lt;pages&gt;305-311&lt;/pages&gt;&lt;volume&gt;6&lt;/volume&gt;&lt;number&gt;3&lt;/number&gt;&lt;dates&gt;&lt;year&gt;2007&lt;/year&gt;&lt;/dates&gt;&lt;isbn&gt;1984-7513&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6]</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6A128B5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4-2005</w:t>
            </w:r>
          </w:p>
        </w:tc>
        <w:tc>
          <w:tcPr>
            <w:tcW w:w="1559" w:type="dxa"/>
            <w:tcBorders>
              <w:top w:val="nil"/>
              <w:left w:val="nil"/>
              <w:bottom w:val="single" w:sz="4" w:space="0" w:color="auto"/>
              <w:right w:val="nil"/>
            </w:tcBorders>
            <w:shd w:val="clear" w:color="auto" w:fill="auto"/>
            <w:noWrap/>
            <w:vAlign w:val="center"/>
            <w:hideMark/>
          </w:tcPr>
          <w:p w14:paraId="6477C58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1E24FE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nta Grossa, PR</w:t>
            </w:r>
          </w:p>
        </w:tc>
        <w:tc>
          <w:tcPr>
            <w:tcW w:w="1217" w:type="dxa"/>
            <w:tcBorders>
              <w:top w:val="nil"/>
              <w:left w:val="nil"/>
              <w:bottom w:val="single" w:sz="4" w:space="0" w:color="auto"/>
              <w:right w:val="nil"/>
            </w:tcBorders>
            <w:shd w:val="clear" w:color="auto" w:fill="auto"/>
            <w:noWrap/>
            <w:vAlign w:val="center"/>
            <w:hideMark/>
          </w:tcPr>
          <w:p w14:paraId="421FDB5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5B2E2F3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15D6E51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w:t>
            </w:r>
          </w:p>
        </w:tc>
        <w:tc>
          <w:tcPr>
            <w:tcW w:w="1276" w:type="dxa"/>
            <w:tcBorders>
              <w:top w:val="nil"/>
              <w:left w:val="nil"/>
              <w:bottom w:val="single" w:sz="4" w:space="0" w:color="auto"/>
              <w:right w:val="nil"/>
            </w:tcBorders>
            <w:shd w:val="clear" w:color="auto" w:fill="auto"/>
            <w:noWrap/>
            <w:vAlign w:val="center"/>
            <w:hideMark/>
          </w:tcPr>
          <w:p w14:paraId="701F8A7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37</w:t>
            </w:r>
          </w:p>
        </w:tc>
        <w:tc>
          <w:tcPr>
            <w:tcW w:w="993" w:type="dxa"/>
            <w:tcBorders>
              <w:top w:val="nil"/>
              <w:left w:val="nil"/>
              <w:bottom w:val="single" w:sz="4" w:space="0" w:color="auto"/>
              <w:right w:val="nil"/>
            </w:tcBorders>
            <w:shd w:val="clear" w:color="auto" w:fill="auto"/>
            <w:noWrap/>
            <w:vAlign w:val="center"/>
            <w:hideMark/>
          </w:tcPr>
          <w:p w14:paraId="050F81F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49E5E224"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0961156"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astilho 2014</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Castilho&lt;/Author&gt;&lt;Year&gt;2014&lt;/Year&gt;&lt;RecNum&gt;44&lt;/RecNum&gt;&lt;DisplayText&gt;[27]&lt;/DisplayText&gt;&lt;record&gt;&lt;rec-number&gt;44&lt;/rec-number&gt;&lt;foreign-keys&gt;&lt;key app="EN" db-id="z5d9tpvr3rrdx1eaddt5se9g0dvs5zvdarfv" timestamp="1599743313"&gt;44&lt;/key&gt;&lt;/foreign-keys&gt;&lt;ref-type name="Journal Article"&gt;17&lt;/ref-type&gt;&lt;contributors&gt;&lt;authors&gt;&lt;author&gt;Castilho, Silvia Diez&lt;/author&gt;&lt;author&gt;Nucci, Luciana Bertoldi&lt;/author&gt;&lt;author&gt;Hansen, Lucca Ortolan&lt;/author&gt;&lt;author&gt;Assuino, Samanta Ramos&lt;/author&gt;&lt;/authors&gt;&lt;/contributors&gt;&lt;titles&gt;&lt;title&gt;Prevalence of weight excess according to age group in students from Campinas, SP, Brazil&lt;/title&gt;&lt;secondary-title&gt;Revista Paulista de Pediatria&lt;/secondary-title&gt;&lt;/titles&gt;&lt;periodical&gt;&lt;full-title&gt;Revista Paulista de Pediatria&lt;/full-title&gt;&lt;/periodical&gt;&lt;pages&gt;200-206&lt;/pages&gt;&lt;volume&gt;32&lt;/volume&gt;&lt;number&gt;2&lt;/number&gt;&lt;dates&gt;&lt;year&gt;2014&lt;/year&gt;&lt;/dates&gt;&lt;isbn&gt;0103-0582&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7]</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4823F4B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0-2012</w:t>
            </w:r>
          </w:p>
        </w:tc>
        <w:tc>
          <w:tcPr>
            <w:tcW w:w="1559" w:type="dxa"/>
            <w:tcBorders>
              <w:top w:val="nil"/>
              <w:left w:val="nil"/>
              <w:bottom w:val="single" w:sz="4" w:space="0" w:color="auto"/>
              <w:right w:val="nil"/>
            </w:tcBorders>
            <w:shd w:val="clear" w:color="auto" w:fill="auto"/>
            <w:noWrap/>
            <w:vAlign w:val="center"/>
            <w:hideMark/>
          </w:tcPr>
          <w:p w14:paraId="2670270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79574B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ampinas, SP</w:t>
            </w:r>
          </w:p>
        </w:tc>
        <w:tc>
          <w:tcPr>
            <w:tcW w:w="1217" w:type="dxa"/>
            <w:tcBorders>
              <w:top w:val="nil"/>
              <w:left w:val="nil"/>
              <w:bottom w:val="single" w:sz="4" w:space="0" w:color="auto"/>
              <w:right w:val="nil"/>
            </w:tcBorders>
            <w:shd w:val="clear" w:color="auto" w:fill="auto"/>
            <w:noWrap/>
            <w:vAlign w:val="center"/>
            <w:hideMark/>
          </w:tcPr>
          <w:p w14:paraId="7BAB1CB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6E78A37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25230AA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4C5D8CF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113</w:t>
            </w:r>
          </w:p>
        </w:tc>
        <w:tc>
          <w:tcPr>
            <w:tcW w:w="993" w:type="dxa"/>
            <w:tcBorders>
              <w:top w:val="nil"/>
              <w:left w:val="nil"/>
              <w:bottom w:val="single" w:sz="4" w:space="0" w:color="auto"/>
              <w:right w:val="nil"/>
            </w:tcBorders>
            <w:shd w:val="clear" w:color="auto" w:fill="auto"/>
            <w:noWrap/>
            <w:vAlign w:val="center"/>
            <w:hideMark/>
          </w:tcPr>
          <w:p w14:paraId="3BF53B0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0CDE7A89"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1321692E"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hagas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Chagas&lt;/Author&gt;&lt;Year&gt;2013&lt;/Year&gt;&lt;RecNum&gt;45&lt;/RecNum&gt;&lt;DisplayText&gt;[28]&lt;/DisplayText&gt;&lt;record&gt;&lt;rec-number&gt;45&lt;/rec-number&gt;&lt;foreign-keys&gt;&lt;key app="EN" db-id="z5d9tpvr3rrdx1eaddt5se9g0dvs5zvdarfv" timestamp="1599743346"&gt;45&lt;/key&gt;&lt;/foreign-keys&gt;&lt;ref-type name="Journal Article"&gt;17&lt;/ref-type&gt;&lt;contributors&gt;&lt;authors&gt;&lt;author&gt;Chagas, Deysianne Costa das&lt;/author&gt;&lt;author&gt;Silva, Antonio Augusto Moura da&lt;/author&gt;&lt;author&gt;Batista, Rosangela Fernandes Lucena&lt;/author&gt;&lt;author&gt;Simoes, Vanda Maria Ferreira&lt;/author&gt;&lt;author&gt;Lamy, Zeni Carvalho&lt;/author&gt;&lt;author&gt;Coimbra, Liberata Campos&lt;/author&gt;&lt;/authors&gt;&lt;/contributors&gt;&lt;titles&gt;&lt;title&gt;Prevalence and factors associated to malnutrition and excess weight among under five year-olds in the six largest cities of Maranhão&lt;/title&gt;&lt;secondary-title&gt;Revista Brasileira de Epidemiologia&lt;/secondary-title&gt;&lt;/titles&gt;&lt;periodical&gt;&lt;full-title&gt;Revista Brasileira de Epidemiologia&lt;/full-title&gt;&lt;/periodical&gt;&lt;pages&gt;146-156&lt;/pages&gt;&lt;volume&gt;16&lt;/volume&gt;&lt;dates&gt;&lt;year&gt;2013&lt;/year&gt;&lt;/dates&gt;&lt;isbn&gt;1415-790X&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8]</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03CCC4F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6-2007</w:t>
            </w:r>
          </w:p>
        </w:tc>
        <w:tc>
          <w:tcPr>
            <w:tcW w:w="1559" w:type="dxa"/>
            <w:tcBorders>
              <w:top w:val="nil"/>
              <w:left w:val="nil"/>
              <w:bottom w:val="single" w:sz="4" w:space="0" w:color="auto"/>
              <w:right w:val="nil"/>
            </w:tcBorders>
            <w:shd w:val="clear" w:color="auto" w:fill="auto"/>
            <w:noWrap/>
            <w:vAlign w:val="center"/>
            <w:hideMark/>
          </w:tcPr>
          <w:p w14:paraId="61AD9EA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CAC8C30" w14:textId="77777777" w:rsidR="000125ED" w:rsidRPr="00192716" w:rsidRDefault="000125ED" w:rsidP="00FD20F3">
            <w:pPr>
              <w:spacing w:after="0" w:line="240" w:lineRule="auto"/>
              <w:jc w:val="center"/>
              <w:rPr>
                <w:rFonts w:ascii="Times New Roman" w:eastAsia="Times New Roman" w:hAnsi="Times New Roman" w:cs="Times New Roman"/>
                <w:sz w:val="24"/>
                <w:szCs w:val="24"/>
                <w:lang w:eastAsia="pt-BR"/>
              </w:rPr>
            </w:pPr>
            <w:r w:rsidRPr="00192716">
              <w:rPr>
                <w:rFonts w:ascii="Times New Roman" w:eastAsia="Times New Roman" w:hAnsi="Times New Roman" w:cs="Times New Roman"/>
                <w:sz w:val="24"/>
                <w:szCs w:val="24"/>
                <w:lang w:eastAsia="pt-BR"/>
              </w:rPr>
              <w:t>São Luis, Imperatriz, Caxias, Codó, São José de Ribamar e Timon, MA</w:t>
            </w:r>
          </w:p>
        </w:tc>
        <w:tc>
          <w:tcPr>
            <w:tcW w:w="1217" w:type="dxa"/>
            <w:tcBorders>
              <w:top w:val="nil"/>
              <w:left w:val="nil"/>
              <w:bottom w:val="single" w:sz="4" w:space="0" w:color="auto"/>
              <w:right w:val="nil"/>
            </w:tcBorders>
            <w:shd w:val="clear" w:color="auto" w:fill="auto"/>
            <w:noWrap/>
            <w:vAlign w:val="center"/>
            <w:hideMark/>
          </w:tcPr>
          <w:p w14:paraId="628B02A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09F0914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6D0188B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6EE691F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176</w:t>
            </w:r>
          </w:p>
        </w:tc>
        <w:tc>
          <w:tcPr>
            <w:tcW w:w="993" w:type="dxa"/>
            <w:tcBorders>
              <w:top w:val="nil"/>
              <w:left w:val="nil"/>
              <w:bottom w:val="single" w:sz="4" w:space="0" w:color="auto"/>
              <w:right w:val="nil"/>
            </w:tcBorders>
            <w:shd w:val="clear" w:color="auto" w:fill="auto"/>
            <w:noWrap/>
            <w:vAlign w:val="center"/>
            <w:hideMark/>
          </w:tcPr>
          <w:p w14:paraId="1E7BC26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4DBC73EE"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4E0F9051"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oelho 2012</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Coelho&lt;/Author&gt;&lt;Year&gt;2012&lt;/Year&gt;&lt;RecNum&gt;46&lt;/RecNum&gt;&lt;DisplayText&gt;[29]&lt;/DisplayText&gt;&lt;record&gt;&lt;rec-number&gt;46&lt;/rec-number&gt;&lt;foreign-keys&gt;&lt;key app="EN" db-id="z5d9tpvr3rrdx1eaddt5se9g0dvs5zvdarfv" timestamp="1599743392"&gt;46&lt;/key&gt;&lt;/foreign-keys&gt;&lt;ref-type name="Journal Article"&gt;17&lt;/ref-type&gt;&lt;contributors&gt;&lt;authors&gt;&lt;author&gt;Coelho, Lorene G&lt;/author&gt;&lt;author&gt;Cândido, Ana Paula C&lt;/author&gt;&lt;author&gt;Machado-Coelho, George LL&lt;/author&gt;&lt;author&gt;Freitas, Silvia N de&lt;/author&gt;&lt;/authors&gt;&lt;/contributors&gt;&lt;titles&gt;&lt;title&gt;Association between nutritional status, food habits and physical activity level in schoolchildren&lt;/title&gt;&lt;secondary-title&gt;Jornal de pediatria&lt;/secondary-title&gt;&lt;/titles&gt;&lt;periodical&gt;&lt;full-title&gt;Jornal de pediatria&lt;/full-title&gt;&lt;/periodical&gt;&lt;pages&gt;406-412&lt;/pages&gt;&lt;volume&gt;88&lt;/volume&gt;&lt;number&gt;5&lt;/number&gt;&lt;dates&gt;&lt;year&gt;2012&lt;/year&gt;&lt;/dates&gt;&lt;isbn&gt;0021-7557&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29]</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4620564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6</w:t>
            </w:r>
          </w:p>
        </w:tc>
        <w:tc>
          <w:tcPr>
            <w:tcW w:w="1559" w:type="dxa"/>
            <w:tcBorders>
              <w:top w:val="nil"/>
              <w:left w:val="nil"/>
              <w:bottom w:val="single" w:sz="4" w:space="0" w:color="auto"/>
              <w:right w:val="nil"/>
            </w:tcBorders>
            <w:shd w:val="clear" w:color="auto" w:fill="auto"/>
            <w:noWrap/>
            <w:vAlign w:val="center"/>
            <w:hideMark/>
          </w:tcPr>
          <w:p w14:paraId="6199EBD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8FA0E2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Ouro Preto, MG</w:t>
            </w:r>
          </w:p>
        </w:tc>
        <w:tc>
          <w:tcPr>
            <w:tcW w:w="1217" w:type="dxa"/>
            <w:tcBorders>
              <w:top w:val="nil"/>
              <w:left w:val="nil"/>
              <w:bottom w:val="single" w:sz="4" w:space="0" w:color="auto"/>
              <w:right w:val="nil"/>
            </w:tcBorders>
            <w:shd w:val="clear" w:color="auto" w:fill="auto"/>
            <w:noWrap/>
            <w:vAlign w:val="center"/>
            <w:hideMark/>
          </w:tcPr>
          <w:p w14:paraId="5BFD764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25AEB37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A28C9B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49CFE66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47</w:t>
            </w:r>
          </w:p>
        </w:tc>
        <w:tc>
          <w:tcPr>
            <w:tcW w:w="993" w:type="dxa"/>
            <w:tcBorders>
              <w:top w:val="nil"/>
              <w:left w:val="nil"/>
              <w:bottom w:val="single" w:sz="4" w:space="0" w:color="auto"/>
              <w:right w:val="nil"/>
            </w:tcBorders>
            <w:shd w:val="clear" w:color="auto" w:fill="auto"/>
            <w:noWrap/>
            <w:vAlign w:val="center"/>
            <w:hideMark/>
          </w:tcPr>
          <w:p w14:paraId="47C78EC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125BC210"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1B847ED"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lastRenderedPageBreak/>
              <w:t>Costa 2015</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Costa&lt;/Author&gt;&lt;Year&gt;2015&lt;/Year&gt;&lt;RecNum&gt;47&lt;/RecNum&gt;&lt;DisplayText&gt;[30]&lt;/DisplayText&gt;&lt;record&gt;&lt;rec-number&gt;47&lt;/rec-number&gt;&lt;foreign-keys&gt;&lt;key app="EN" db-id="z5d9tpvr3rrdx1eaddt5se9g0dvs5zvdarfv" timestamp="1599743419"&gt;47&lt;/key&gt;&lt;/foreign-keys&gt;&lt;ref-type name="Journal Article"&gt;17&lt;/ref-type&gt;&lt;contributors&gt;&lt;authors&gt;&lt;author&gt;Costa, Larissa da Cunha Feio&lt;/author&gt;&lt;author&gt;Silva, Diego Augusto Santos&lt;/author&gt;&lt;author&gt;Almeida, Sebastião de Sousa&lt;/author&gt;&lt;author&gt;Vasconcelos, Francisco de Assis Guedes de&lt;/author&gt;&lt;/authors&gt;&lt;/contributors&gt;&lt;titles&gt;&lt;title&gt;Association between inaccurate estimation of body size and obesity in schoolchildren&lt;/title&gt;&lt;secondary-title&gt;Trends in psychiatry and psychotherapy&lt;/secondary-title&gt;&lt;/titles&gt;&lt;periodical&gt;&lt;full-title&gt;Trends in psychiatry and psychotherapy&lt;/full-title&gt;&lt;/periodical&gt;&lt;pages&gt;220-226&lt;/pages&gt;&lt;volume&gt;37&lt;/volume&gt;&lt;number&gt;4&lt;/number&gt;&lt;dates&gt;&lt;year&gt;2015&lt;/year&gt;&lt;/dates&gt;&lt;isbn&gt;2237-6089&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0]</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5AC407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2-2013</w:t>
            </w:r>
          </w:p>
        </w:tc>
        <w:tc>
          <w:tcPr>
            <w:tcW w:w="1559" w:type="dxa"/>
            <w:tcBorders>
              <w:top w:val="nil"/>
              <w:left w:val="nil"/>
              <w:bottom w:val="single" w:sz="4" w:space="0" w:color="auto"/>
              <w:right w:val="nil"/>
            </w:tcBorders>
            <w:shd w:val="clear" w:color="auto" w:fill="auto"/>
            <w:noWrap/>
            <w:vAlign w:val="center"/>
            <w:hideMark/>
          </w:tcPr>
          <w:p w14:paraId="5C31E84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01A7C2F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lorianópolis, SC</w:t>
            </w:r>
          </w:p>
        </w:tc>
        <w:tc>
          <w:tcPr>
            <w:tcW w:w="1217" w:type="dxa"/>
            <w:tcBorders>
              <w:top w:val="nil"/>
              <w:left w:val="nil"/>
              <w:bottom w:val="single" w:sz="4" w:space="0" w:color="auto"/>
              <w:right w:val="nil"/>
            </w:tcBorders>
            <w:shd w:val="clear" w:color="auto" w:fill="auto"/>
            <w:noWrap/>
            <w:vAlign w:val="center"/>
            <w:hideMark/>
          </w:tcPr>
          <w:p w14:paraId="1BEFE7F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5DA2748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C5C375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38C2F44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138</w:t>
            </w:r>
          </w:p>
        </w:tc>
        <w:tc>
          <w:tcPr>
            <w:tcW w:w="993" w:type="dxa"/>
            <w:tcBorders>
              <w:top w:val="nil"/>
              <w:left w:val="nil"/>
              <w:bottom w:val="single" w:sz="4" w:space="0" w:color="auto"/>
              <w:right w:val="nil"/>
            </w:tcBorders>
            <w:shd w:val="clear" w:color="auto" w:fill="auto"/>
            <w:noWrap/>
            <w:vAlign w:val="center"/>
            <w:hideMark/>
          </w:tcPr>
          <w:p w14:paraId="2A22C13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16F5AB8D"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65309A2E"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Dallabona 2010</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Dallabona&lt;/Author&gt;&lt;Year&gt;2010&lt;/Year&gt;&lt;RecNum&gt;48&lt;/RecNum&gt;&lt;DisplayText&gt;[31]&lt;/DisplayText&gt;&lt;record&gt;&lt;rec-number&gt;48&lt;/rec-number&gt;&lt;foreign-keys&gt;&lt;key app="EN" db-id="z5d9tpvr3rrdx1eaddt5se9g0dvs5zvdarfv" timestamp="1599743454"&gt;48&lt;/key&gt;&lt;/foreign-keys&gt;&lt;ref-type name="Journal Article"&gt;17&lt;/ref-type&gt;&lt;contributors&gt;&lt;authors&gt;&lt;author&gt;Dallabona, Ayama&lt;/author&gt;&lt;author&gt;Cabral, Simone Chaves&lt;/author&gt;&lt;author&gt;Höfelman, Doroteia Aparecida&lt;/author&gt;&lt;/authors&gt;&lt;/contributors&gt;&lt;titles&gt;&lt;title&gt;Variáveis infantis e maternas associadas à presença de sobrepeso em crianças de creches&lt;/title&gt;&lt;secondary-title&gt;Revista Paulista de Pediatria&lt;/secondary-title&gt;&lt;/titles&gt;&lt;periodical&gt;&lt;full-title&gt;Revista Paulista de Pediatria&lt;/full-title&gt;&lt;/periodical&gt;&lt;pages&gt;304-313&lt;/pages&gt;&lt;volume&gt;28&lt;/volume&gt;&lt;number&gt;4&lt;/number&gt;&lt;dates&gt;&lt;year&gt;2010&lt;/year&gt;&lt;/dates&gt;&lt;isbn&gt;0103-0582&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1]</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497C3A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2008</w:t>
            </w:r>
          </w:p>
        </w:tc>
        <w:tc>
          <w:tcPr>
            <w:tcW w:w="1559" w:type="dxa"/>
            <w:tcBorders>
              <w:top w:val="nil"/>
              <w:left w:val="nil"/>
              <w:bottom w:val="single" w:sz="4" w:space="0" w:color="auto"/>
              <w:right w:val="nil"/>
            </w:tcBorders>
            <w:shd w:val="clear" w:color="auto" w:fill="auto"/>
            <w:noWrap/>
            <w:vAlign w:val="center"/>
            <w:hideMark/>
          </w:tcPr>
          <w:p w14:paraId="1D39E1E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09CBEB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alneário Camboriú, SC</w:t>
            </w:r>
          </w:p>
        </w:tc>
        <w:tc>
          <w:tcPr>
            <w:tcW w:w="1217" w:type="dxa"/>
            <w:tcBorders>
              <w:top w:val="nil"/>
              <w:left w:val="nil"/>
              <w:bottom w:val="single" w:sz="4" w:space="0" w:color="auto"/>
              <w:right w:val="nil"/>
            </w:tcBorders>
            <w:shd w:val="clear" w:color="auto" w:fill="auto"/>
            <w:noWrap/>
            <w:vAlign w:val="center"/>
            <w:hideMark/>
          </w:tcPr>
          <w:p w14:paraId="284CBA1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6</w:t>
            </w:r>
          </w:p>
        </w:tc>
        <w:tc>
          <w:tcPr>
            <w:tcW w:w="1276" w:type="dxa"/>
            <w:tcBorders>
              <w:top w:val="nil"/>
              <w:left w:val="nil"/>
              <w:bottom w:val="single" w:sz="4" w:space="0" w:color="auto"/>
              <w:right w:val="nil"/>
            </w:tcBorders>
            <w:shd w:val="clear" w:color="auto" w:fill="auto"/>
            <w:noWrap/>
            <w:vAlign w:val="center"/>
            <w:hideMark/>
          </w:tcPr>
          <w:p w14:paraId="228AB3E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E2498A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1D023D6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93</w:t>
            </w:r>
          </w:p>
        </w:tc>
        <w:tc>
          <w:tcPr>
            <w:tcW w:w="993" w:type="dxa"/>
            <w:tcBorders>
              <w:top w:val="nil"/>
              <w:left w:val="nil"/>
              <w:bottom w:val="single" w:sz="4" w:space="0" w:color="auto"/>
              <w:right w:val="nil"/>
            </w:tcBorders>
            <w:shd w:val="clear" w:color="auto" w:fill="auto"/>
            <w:noWrap/>
            <w:vAlign w:val="center"/>
            <w:hideMark/>
          </w:tcPr>
          <w:p w14:paraId="79FA6B5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31143CCF"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69C2EEE7"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Dumith 2010</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Dumith&lt;/Author&gt;&lt;Year&gt;2010&lt;/Year&gt;&lt;RecNum&gt;49&lt;/RecNum&gt;&lt;DisplayText&gt;[32]&lt;/DisplayText&gt;&lt;record&gt;&lt;rec-number&gt;49&lt;/rec-number&gt;&lt;foreign-keys&gt;&lt;key app="EN" db-id="z5d9tpvr3rrdx1eaddt5se9g0dvs5zvdarfv" timestamp="1599743491"&gt;49&lt;/key&gt;&lt;/foreign-keys&gt;&lt;ref-type name="Journal Article"&gt;17&lt;/ref-type&gt;&lt;contributors&gt;&lt;authors&gt;&lt;author&gt;Dumith, Samuel C&lt;/author&gt;&lt;author&gt;Farias, JC Júnior&lt;/author&gt;&lt;/authors&gt;&lt;/contributors&gt;&lt;titles&gt;&lt;title&gt;Overweight and obesity in children and adolescents: Comparison of three classification criteria based on body mass index&lt;/title&gt;&lt;secondary-title&gt;Revista panamericana de salud publica= Pan American journal of public health&lt;/secondary-title&gt;&lt;/titles&gt;&lt;periodical&gt;&lt;full-title&gt;Revista panamericana de salud publica= Pan American journal of public health&lt;/full-title&gt;&lt;/periodical&gt;&lt;pages&gt;30-35&lt;/pages&gt;&lt;volume&gt;28&lt;/volume&gt;&lt;number&gt;1&lt;/number&gt;&lt;dates&gt;&lt;year&gt;2010&lt;/year&gt;&lt;/dates&gt;&lt;isbn&gt;1020-4989&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2]</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7653F3F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4</w:t>
            </w:r>
          </w:p>
        </w:tc>
        <w:tc>
          <w:tcPr>
            <w:tcW w:w="1559" w:type="dxa"/>
            <w:tcBorders>
              <w:top w:val="nil"/>
              <w:left w:val="nil"/>
              <w:bottom w:val="single" w:sz="4" w:space="0" w:color="auto"/>
              <w:right w:val="nil"/>
            </w:tcBorders>
            <w:shd w:val="clear" w:color="auto" w:fill="auto"/>
            <w:noWrap/>
            <w:vAlign w:val="center"/>
            <w:hideMark/>
          </w:tcPr>
          <w:p w14:paraId="0DC3926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22D4C93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Rio Grande, RS</w:t>
            </w:r>
          </w:p>
        </w:tc>
        <w:tc>
          <w:tcPr>
            <w:tcW w:w="1217" w:type="dxa"/>
            <w:tcBorders>
              <w:top w:val="nil"/>
              <w:left w:val="nil"/>
              <w:bottom w:val="single" w:sz="4" w:space="0" w:color="auto"/>
              <w:right w:val="nil"/>
            </w:tcBorders>
            <w:shd w:val="clear" w:color="auto" w:fill="auto"/>
            <w:noWrap/>
            <w:vAlign w:val="center"/>
            <w:hideMark/>
          </w:tcPr>
          <w:p w14:paraId="5837511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5D2EB59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63F98B0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7758046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45</w:t>
            </w:r>
          </w:p>
        </w:tc>
        <w:tc>
          <w:tcPr>
            <w:tcW w:w="993" w:type="dxa"/>
            <w:tcBorders>
              <w:top w:val="nil"/>
              <w:left w:val="nil"/>
              <w:bottom w:val="single" w:sz="4" w:space="0" w:color="auto"/>
              <w:right w:val="nil"/>
            </w:tcBorders>
            <w:shd w:val="clear" w:color="auto" w:fill="auto"/>
            <w:noWrap/>
            <w:vAlign w:val="center"/>
            <w:hideMark/>
          </w:tcPr>
          <w:p w14:paraId="06ACDFD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3D363C49"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06D94C8"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ltrin 2015</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eltrin&lt;/Author&gt;&lt;Year&gt;2015&lt;/Year&gt;&lt;RecNum&gt;50&lt;/RecNum&gt;&lt;DisplayText&gt;[33]&lt;/DisplayText&gt;&lt;record&gt;&lt;rec-number&gt;50&lt;/rec-number&gt;&lt;foreign-keys&gt;&lt;key app="EN" db-id="z5d9tpvr3rrdx1eaddt5se9g0dvs5zvdarfv" timestamp="1599743526"&gt;50&lt;/key&gt;&lt;/foreign-keys&gt;&lt;ref-type name="Journal Article"&gt;17&lt;/ref-type&gt;&lt;contributors&gt;&lt;authors&gt;&lt;author&gt;Feltrin, Gabriella Bettiol&lt;/author&gt;&lt;author&gt;Vasconcelos, Francisco de Assis Guedes de&lt;/author&gt;&lt;author&gt;Costa, Larissa da Cunha Feio&lt;/author&gt;&lt;author&gt;Corso, Arlete Catarina Tittoni&lt;/author&gt;&lt;/authors&gt;&lt;/contributors&gt;&lt;titles&gt;&lt;title&gt;Prevalence and factors associated with central obesity in schoolchildren in Santa Catarina, Brazil&lt;/title&gt;&lt;secondary-title&gt;Revista de Nutrição&lt;/secondary-title&gt;&lt;/titles&gt;&lt;periodical&gt;&lt;full-title&gt;Revista de Nutrição&lt;/full-title&gt;&lt;/periodical&gt;&lt;pages&gt;43-54&lt;/pages&gt;&lt;volume&gt;28&lt;/volume&gt;&lt;number&gt;1&lt;/number&gt;&lt;dates&gt;&lt;year&gt;2015&lt;/year&gt;&lt;/dates&gt;&lt;isbn&gt;1415-5273&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3]</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36F1B6B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2008</w:t>
            </w:r>
          </w:p>
        </w:tc>
        <w:tc>
          <w:tcPr>
            <w:tcW w:w="1559" w:type="dxa"/>
            <w:tcBorders>
              <w:top w:val="nil"/>
              <w:left w:val="nil"/>
              <w:bottom w:val="single" w:sz="4" w:space="0" w:color="auto"/>
              <w:right w:val="nil"/>
            </w:tcBorders>
            <w:shd w:val="clear" w:color="auto" w:fill="auto"/>
            <w:noWrap/>
            <w:vAlign w:val="center"/>
            <w:hideMark/>
          </w:tcPr>
          <w:p w14:paraId="71FB604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3A93672" w14:textId="77777777" w:rsidR="000125ED" w:rsidRPr="00192716" w:rsidRDefault="000125ED" w:rsidP="00FD20F3">
            <w:pPr>
              <w:spacing w:after="0" w:line="240" w:lineRule="auto"/>
              <w:jc w:val="center"/>
              <w:rPr>
                <w:rFonts w:ascii="Times New Roman" w:eastAsia="Times New Roman" w:hAnsi="Times New Roman" w:cs="Times New Roman"/>
                <w:sz w:val="24"/>
                <w:szCs w:val="24"/>
                <w:lang w:eastAsia="pt-BR"/>
              </w:rPr>
            </w:pPr>
            <w:r w:rsidRPr="00192716">
              <w:rPr>
                <w:rFonts w:ascii="Times New Roman" w:eastAsia="Times New Roman" w:hAnsi="Times New Roman" w:cs="Times New Roman"/>
                <w:sz w:val="24"/>
                <w:szCs w:val="24"/>
                <w:lang w:eastAsia="pt-BR"/>
              </w:rPr>
              <w:t>Blumenau, Jaragua do Sul, Lages, Criciúma, Florianópolis, Joinville, Chapecó e Joaçaba, SC</w:t>
            </w:r>
          </w:p>
        </w:tc>
        <w:tc>
          <w:tcPr>
            <w:tcW w:w="1217" w:type="dxa"/>
            <w:tcBorders>
              <w:top w:val="nil"/>
              <w:left w:val="nil"/>
              <w:bottom w:val="single" w:sz="4" w:space="0" w:color="auto"/>
              <w:right w:val="nil"/>
            </w:tcBorders>
            <w:shd w:val="clear" w:color="auto" w:fill="auto"/>
            <w:noWrap/>
            <w:vAlign w:val="center"/>
            <w:hideMark/>
          </w:tcPr>
          <w:p w14:paraId="1D9A852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4BF3564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5140C5B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3CEDEFF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086</w:t>
            </w:r>
          </w:p>
        </w:tc>
        <w:tc>
          <w:tcPr>
            <w:tcW w:w="993" w:type="dxa"/>
            <w:tcBorders>
              <w:top w:val="nil"/>
              <w:left w:val="nil"/>
              <w:bottom w:val="single" w:sz="4" w:space="0" w:color="auto"/>
              <w:right w:val="nil"/>
            </w:tcBorders>
            <w:shd w:val="clear" w:color="auto" w:fill="auto"/>
            <w:noWrap/>
            <w:vAlign w:val="center"/>
            <w:hideMark/>
          </w:tcPr>
          <w:p w14:paraId="0F1BEBE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58DF9F5C"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64B392E9"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rnandez 201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ernandez&lt;/Author&gt;&lt;Year&gt;2017&lt;/Year&gt;&lt;RecNum&gt;51&lt;/RecNum&gt;&lt;DisplayText&gt;[34]&lt;/DisplayText&gt;&lt;record&gt;&lt;rec-number&gt;51&lt;/rec-number&gt;&lt;foreign-keys&gt;&lt;key app="EN" db-id="z5d9tpvr3rrdx1eaddt5se9g0dvs5zvdarfv" timestamp="1599743564"&gt;51&lt;/key&gt;&lt;/foreign-keys&gt;&lt;ref-type name="Journal Article"&gt;17&lt;/ref-type&gt;&lt;contributors&gt;&lt;authors&gt;&lt;author&gt;Fernandez, Maria Raquel&lt;/author&gt;&lt;author&gt;Goettems, Marilia Leao&lt;/author&gt;&lt;author&gt;Demarco, Flavio Fernando&lt;/author&gt;&lt;author&gt;Correa, Marcos Britto&lt;/author&gt;&lt;/authors&gt;&lt;/contributors&gt;&lt;titles&gt;&lt;title&gt;Is obesity associated to dental caries in Brazilian schoolchildren?&lt;/title&gt;&lt;secondary-title&gt;Brazilian Oral Research&lt;/secondary-title&gt;&lt;/titles&gt;&lt;periodical&gt;&lt;full-title&gt;Brazilian Oral Research&lt;/full-title&gt;&lt;/periodical&gt;&lt;volume&gt;31&lt;/volume&gt;&lt;dates&gt;&lt;year&gt;2017&lt;/year&gt;&lt;/dates&gt;&lt;isbn&gt;1806-8324&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4]</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817DF0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0</w:t>
            </w:r>
          </w:p>
        </w:tc>
        <w:tc>
          <w:tcPr>
            <w:tcW w:w="1559" w:type="dxa"/>
            <w:tcBorders>
              <w:top w:val="nil"/>
              <w:left w:val="nil"/>
              <w:bottom w:val="single" w:sz="4" w:space="0" w:color="auto"/>
              <w:right w:val="nil"/>
            </w:tcBorders>
            <w:shd w:val="clear" w:color="auto" w:fill="auto"/>
            <w:noWrap/>
            <w:vAlign w:val="center"/>
            <w:hideMark/>
          </w:tcPr>
          <w:p w14:paraId="26D4802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4144A21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elotas, RS</w:t>
            </w:r>
          </w:p>
        </w:tc>
        <w:tc>
          <w:tcPr>
            <w:tcW w:w="1217" w:type="dxa"/>
            <w:tcBorders>
              <w:top w:val="nil"/>
              <w:left w:val="nil"/>
              <w:bottom w:val="single" w:sz="4" w:space="0" w:color="auto"/>
              <w:right w:val="nil"/>
            </w:tcBorders>
            <w:shd w:val="clear" w:color="auto" w:fill="auto"/>
            <w:noWrap/>
            <w:vAlign w:val="center"/>
            <w:hideMark/>
          </w:tcPr>
          <w:p w14:paraId="010A60D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9</w:t>
            </w:r>
          </w:p>
        </w:tc>
        <w:tc>
          <w:tcPr>
            <w:tcW w:w="1276" w:type="dxa"/>
            <w:tcBorders>
              <w:top w:val="nil"/>
              <w:left w:val="nil"/>
              <w:bottom w:val="single" w:sz="4" w:space="0" w:color="auto"/>
              <w:right w:val="nil"/>
            </w:tcBorders>
            <w:shd w:val="clear" w:color="auto" w:fill="auto"/>
            <w:noWrap/>
            <w:vAlign w:val="center"/>
            <w:hideMark/>
          </w:tcPr>
          <w:p w14:paraId="0631B27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B98F02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7540DFF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94</w:t>
            </w:r>
          </w:p>
        </w:tc>
        <w:tc>
          <w:tcPr>
            <w:tcW w:w="993" w:type="dxa"/>
            <w:tcBorders>
              <w:top w:val="nil"/>
              <w:left w:val="nil"/>
              <w:bottom w:val="single" w:sz="4" w:space="0" w:color="auto"/>
              <w:right w:val="nil"/>
            </w:tcBorders>
            <w:shd w:val="clear" w:color="auto" w:fill="auto"/>
            <w:noWrap/>
            <w:vAlign w:val="center"/>
            <w:hideMark/>
          </w:tcPr>
          <w:p w14:paraId="54DDB7C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28769EA8"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15F17F5D"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rrari 2015</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de Moraes Ferrari&lt;/Author&gt;&lt;Year&gt;2015&lt;/Year&gt;&lt;RecNum&gt;52&lt;/RecNum&gt;&lt;DisplayText&gt;[35]&lt;/DisplayText&gt;&lt;record&gt;&lt;rec-number&gt;52&lt;/rec-number&gt;&lt;foreign-keys&gt;&lt;key app="EN" db-id="z5d9tpvr3rrdx1eaddt5se9g0dvs5zvdarfv" timestamp="1599743625"&gt;52&lt;/key&gt;&lt;/foreign-keys&gt;&lt;ref-type name="Journal Article"&gt;17&lt;/ref-type&gt;&lt;contributors&gt;&lt;authors&gt;&lt;author&gt;de Moraes Ferrari, Gerson Luis&lt;/author&gt;&lt;author&gt;Araújo, Timóteo Leandro&lt;/author&gt;&lt;author&gt;Oliveira, Luis Carlos&lt;/author&gt;&lt;author&gt;Matsudo, Victor&lt;/author&gt;&lt;author&gt;Fisberg, Mauro&lt;/author&gt;&lt;/authors&gt;&lt;/contributors&gt;&lt;titles&gt;&lt;title&gt;Association between electronic equipment in the bedroom and sedentary lifestyle, physical activity, and body mass index of children&lt;/title&gt;&lt;secondary-title&gt;Jornal de Pediatria (Versão em Português)&lt;/secondary-title&gt;&lt;/titles&gt;&lt;periodical&gt;&lt;full-title&gt;Jornal de Pediatria (Versão em Português)&lt;/full-title&gt;&lt;/periodical&gt;&lt;pages&gt;574-582&lt;/pages&gt;&lt;volume&gt;91&lt;/volume&gt;&lt;number&gt;6&lt;/number&gt;&lt;dates&gt;&lt;year&gt;2015&lt;/year&gt;&lt;/dates&gt;&lt;isbn&gt;2255-5536&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5]</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6CAFDEA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2-2013</w:t>
            </w:r>
          </w:p>
        </w:tc>
        <w:tc>
          <w:tcPr>
            <w:tcW w:w="1559" w:type="dxa"/>
            <w:tcBorders>
              <w:top w:val="nil"/>
              <w:left w:val="nil"/>
              <w:bottom w:val="single" w:sz="4" w:space="0" w:color="auto"/>
              <w:right w:val="nil"/>
            </w:tcBorders>
            <w:shd w:val="clear" w:color="auto" w:fill="auto"/>
            <w:noWrap/>
            <w:vAlign w:val="center"/>
            <w:hideMark/>
          </w:tcPr>
          <w:p w14:paraId="31FEDFD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19DE86D7" w14:textId="77777777" w:rsidR="000125ED" w:rsidRPr="00192716" w:rsidRDefault="000125ED" w:rsidP="00FD20F3">
            <w:pPr>
              <w:spacing w:after="0" w:line="240" w:lineRule="auto"/>
              <w:jc w:val="center"/>
              <w:rPr>
                <w:rFonts w:ascii="Times New Roman" w:eastAsia="Times New Roman" w:hAnsi="Times New Roman" w:cs="Times New Roman"/>
                <w:sz w:val="24"/>
                <w:szCs w:val="24"/>
                <w:lang w:eastAsia="pt-BR"/>
              </w:rPr>
            </w:pPr>
            <w:r w:rsidRPr="00192716">
              <w:rPr>
                <w:rFonts w:ascii="Times New Roman" w:eastAsia="Times New Roman" w:hAnsi="Times New Roman" w:cs="Times New Roman"/>
                <w:sz w:val="24"/>
                <w:szCs w:val="24"/>
                <w:lang w:eastAsia="pt-BR"/>
              </w:rPr>
              <w:t>São Caetano do Sul, SP</w:t>
            </w:r>
          </w:p>
        </w:tc>
        <w:tc>
          <w:tcPr>
            <w:tcW w:w="1217" w:type="dxa"/>
            <w:tcBorders>
              <w:top w:val="nil"/>
              <w:left w:val="nil"/>
              <w:bottom w:val="single" w:sz="4" w:space="0" w:color="auto"/>
              <w:right w:val="nil"/>
            </w:tcBorders>
            <w:shd w:val="clear" w:color="auto" w:fill="auto"/>
            <w:noWrap/>
            <w:vAlign w:val="center"/>
            <w:hideMark/>
          </w:tcPr>
          <w:p w14:paraId="08E7950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9</w:t>
            </w:r>
          </w:p>
        </w:tc>
        <w:tc>
          <w:tcPr>
            <w:tcW w:w="1276" w:type="dxa"/>
            <w:tcBorders>
              <w:top w:val="nil"/>
              <w:left w:val="nil"/>
              <w:bottom w:val="single" w:sz="4" w:space="0" w:color="auto"/>
              <w:right w:val="nil"/>
            </w:tcBorders>
            <w:shd w:val="clear" w:color="auto" w:fill="auto"/>
            <w:noWrap/>
            <w:vAlign w:val="center"/>
            <w:hideMark/>
          </w:tcPr>
          <w:p w14:paraId="374C62B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0872E88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3B4F872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2</w:t>
            </w:r>
          </w:p>
        </w:tc>
        <w:tc>
          <w:tcPr>
            <w:tcW w:w="993" w:type="dxa"/>
            <w:tcBorders>
              <w:top w:val="nil"/>
              <w:left w:val="nil"/>
              <w:bottom w:val="single" w:sz="4" w:space="0" w:color="auto"/>
              <w:right w:val="nil"/>
            </w:tcBorders>
            <w:shd w:val="clear" w:color="auto" w:fill="auto"/>
            <w:noWrap/>
            <w:vAlign w:val="center"/>
            <w:hideMark/>
          </w:tcPr>
          <w:p w14:paraId="750052D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430602BE"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69B14E72"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rreira 2010</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erreira&lt;/Author&gt;&lt;Year&gt;2010&lt;/Year&gt;&lt;RecNum&gt;53&lt;/RecNum&gt;&lt;DisplayText&gt;[36]&lt;/DisplayText&gt;&lt;record&gt;&lt;rec-number&gt;53&lt;/rec-number&gt;&lt;foreign-keys&gt;&lt;key app="EN" db-id="z5d9tpvr3rrdx1eaddt5se9g0dvs5zvdarfv" timestamp="1599743655"&gt;53&lt;/key&gt;&lt;/foreign-keys&gt;&lt;ref-type name="Journal Article"&gt;17&lt;/ref-type&gt;&lt;contributors&gt;&lt;authors&gt;&lt;author&gt;Ferreira, Haroldo da Silva&lt;/author&gt;&lt;author&gt;Vieira, Evla Darc Ferro&lt;/author&gt;&lt;author&gt;Cabral Junior, Cyro Rego&lt;/author&gt;&lt;author&gt;Queiroz, Marina Dhandara Rodrigues de&lt;/author&gt;&lt;/authors&gt;&lt;/contributors&gt;&lt;titles&gt;&lt;title&gt;Aleitamento materno por trinta ou mais dias é fator de proteção contra sobrepeso em pré-escolares da região semiárida de Alagoas&lt;/title&gt;&lt;secondary-title&gt;Revista da Associação Médica Brasileira&lt;/secondary-title&gt;&lt;/titles&gt;&lt;periodical&gt;&lt;full-title&gt;Revista da Associação Médica Brasileira&lt;/full-title&gt;&lt;/periodical&gt;&lt;pages&gt;74-80&lt;/pages&gt;&lt;volume&gt;56&lt;/volume&gt;&lt;number&gt;1&lt;/number&gt;&lt;dates&gt;&lt;year&gt;2010&lt;/year&gt;&lt;/dates&gt;&lt;isbn&gt;0104-4230&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6]</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21B6D3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w:t>
            </w:r>
          </w:p>
        </w:tc>
        <w:tc>
          <w:tcPr>
            <w:tcW w:w="1559" w:type="dxa"/>
            <w:tcBorders>
              <w:top w:val="nil"/>
              <w:left w:val="nil"/>
              <w:bottom w:val="single" w:sz="4" w:space="0" w:color="auto"/>
              <w:right w:val="nil"/>
            </w:tcBorders>
            <w:shd w:val="clear" w:color="auto" w:fill="auto"/>
            <w:noWrap/>
            <w:vAlign w:val="center"/>
            <w:hideMark/>
          </w:tcPr>
          <w:p w14:paraId="0138BB5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787861A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 cities, AL</w:t>
            </w:r>
          </w:p>
        </w:tc>
        <w:tc>
          <w:tcPr>
            <w:tcW w:w="1217" w:type="dxa"/>
            <w:tcBorders>
              <w:top w:val="nil"/>
              <w:left w:val="nil"/>
              <w:bottom w:val="single" w:sz="4" w:space="0" w:color="auto"/>
              <w:right w:val="nil"/>
            </w:tcBorders>
            <w:shd w:val="clear" w:color="auto" w:fill="auto"/>
            <w:noWrap/>
            <w:vAlign w:val="center"/>
            <w:hideMark/>
          </w:tcPr>
          <w:p w14:paraId="3D4659F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4EF5730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394BA74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265CCAF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948</w:t>
            </w:r>
          </w:p>
        </w:tc>
        <w:tc>
          <w:tcPr>
            <w:tcW w:w="993" w:type="dxa"/>
            <w:tcBorders>
              <w:top w:val="nil"/>
              <w:left w:val="nil"/>
              <w:bottom w:val="single" w:sz="4" w:space="0" w:color="auto"/>
              <w:right w:val="nil"/>
            </w:tcBorders>
            <w:shd w:val="clear" w:color="auto" w:fill="auto"/>
            <w:noWrap/>
            <w:vAlign w:val="center"/>
            <w:hideMark/>
          </w:tcPr>
          <w:p w14:paraId="50E3822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2898F678"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8A3F94E"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rreira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erreira&lt;/Author&gt;&lt;Year&gt;2013&lt;/Year&gt;&lt;RecNum&gt;54&lt;/RecNum&gt;&lt;DisplayText&gt;[37]&lt;/DisplayText&gt;&lt;record&gt;&lt;rec-number&gt;54&lt;/rec-number&gt;&lt;foreign-keys&gt;&lt;key app="EN" db-id="z5d9tpvr3rrdx1eaddt5se9g0dvs5zvdarfv" timestamp="1599743682"&gt;54&lt;/key&gt;&lt;/foreign-keys&gt;&lt;ref-type name="Journal Article"&gt;17&lt;/ref-type&gt;&lt;contributors&gt;&lt;authors&gt;&lt;author&gt;Ferreira, Haroldo da Silva&lt;/author&gt;&lt;author&gt;Cesar, Juraci Almeida&lt;/author&gt;&lt;author&gt;Assunção, Monica Lopes de&lt;/author&gt;&lt;author&gt;Horta, Bernardo Lessa&lt;/author&gt;&lt;/authors&gt;&lt;/contributors&gt;&lt;titles&gt;&lt;title&gt;Time trends (1992-2005) in undernutrition and obesity among children under five years of age in Alagoas State, Brazil&lt;/title&gt;&lt;secondary-title&gt;Cadernos de saude publica&lt;/secondary-title&gt;&lt;/titles&gt;&lt;periodical&gt;&lt;full-title&gt;Cadernos de Saúde Pública&lt;/full-title&gt;&lt;/periodical&gt;&lt;pages&gt;793-800&lt;/pages&gt;&lt;volume&gt;29&lt;/volume&gt;&lt;number&gt;4&lt;/number&gt;&lt;dates&gt;&lt;year&gt;2013&lt;/year&gt;&lt;/dates&gt;&lt;isbn&gt;0102-311X&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7]</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5A00DB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992</w:t>
            </w:r>
          </w:p>
        </w:tc>
        <w:tc>
          <w:tcPr>
            <w:tcW w:w="1559" w:type="dxa"/>
            <w:tcBorders>
              <w:top w:val="nil"/>
              <w:left w:val="nil"/>
              <w:bottom w:val="single" w:sz="4" w:space="0" w:color="auto"/>
              <w:right w:val="nil"/>
            </w:tcBorders>
            <w:shd w:val="clear" w:color="auto" w:fill="auto"/>
            <w:noWrap/>
            <w:vAlign w:val="center"/>
            <w:hideMark/>
          </w:tcPr>
          <w:p w14:paraId="083AD9E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4C75EF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 cities, AL</w:t>
            </w:r>
          </w:p>
        </w:tc>
        <w:tc>
          <w:tcPr>
            <w:tcW w:w="1217" w:type="dxa"/>
            <w:tcBorders>
              <w:top w:val="nil"/>
              <w:left w:val="nil"/>
              <w:bottom w:val="single" w:sz="4" w:space="0" w:color="auto"/>
              <w:right w:val="nil"/>
            </w:tcBorders>
            <w:shd w:val="clear" w:color="auto" w:fill="auto"/>
            <w:noWrap/>
            <w:vAlign w:val="center"/>
            <w:hideMark/>
          </w:tcPr>
          <w:p w14:paraId="7F9426D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71A1F30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6CF4F19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0BE5018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228</w:t>
            </w:r>
          </w:p>
        </w:tc>
        <w:tc>
          <w:tcPr>
            <w:tcW w:w="993" w:type="dxa"/>
            <w:tcBorders>
              <w:top w:val="nil"/>
              <w:left w:val="nil"/>
              <w:bottom w:val="single" w:sz="4" w:space="0" w:color="auto"/>
              <w:right w:val="nil"/>
            </w:tcBorders>
            <w:shd w:val="clear" w:color="auto" w:fill="auto"/>
            <w:noWrap/>
            <w:vAlign w:val="center"/>
            <w:hideMark/>
          </w:tcPr>
          <w:p w14:paraId="6B79540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78701687"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0F342B58"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rreira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erreira&lt;/Author&gt;&lt;Year&gt;2013&lt;/Year&gt;&lt;RecNum&gt;54&lt;/RecNum&gt;&lt;DisplayText&gt;[37]&lt;/DisplayText&gt;&lt;record&gt;&lt;rec-number&gt;54&lt;/rec-number&gt;&lt;foreign-keys&gt;&lt;key app="EN" db-id="z5d9tpvr3rrdx1eaddt5se9g0dvs5zvdarfv" timestamp="1599743682"&gt;54&lt;/key&gt;&lt;/foreign-keys&gt;&lt;ref-type name="Journal Article"&gt;17&lt;/ref-type&gt;&lt;contributors&gt;&lt;authors&gt;&lt;author&gt;Ferreira, Haroldo da Silva&lt;/author&gt;&lt;author&gt;Cesar, Juraci Almeida&lt;/author&gt;&lt;author&gt;Assunção, Monica Lopes de&lt;/author&gt;&lt;author&gt;Horta, Bernardo Lessa&lt;/author&gt;&lt;/authors&gt;&lt;/contributors&gt;&lt;titles&gt;&lt;title&gt;Time trends (1992-2005) in undernutrition and obesity among children under five years of age in Alagoas State, Brazil&lt;/title&gt;&lt;secondary-title&gt;Cadernos de saude publica&lt;/secondary-title&gt;&lt;/titles&gt;&lt;periodical&gt;&lt;full-title&gt;Cadernos de Saúde Pública&lt;/full-title&gt;&lt;/periodical&gt;&lt;pages&gt;793-800&lt;/pages&gt;&lt;volume&gt;29&lt;/volume&gt;&lt;number&gt;4&lt;/number&gt;&lt;dates&gt;&lt;year&gt;2013&lt;/year&gt;&lt;/dates&gt;&lt;isbn&gt;0102-311X&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7]</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F6F88F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5</w:t>
            </w:r>
          </w:p>
        </w:tc>
        <w:tc>
          <w:tcPr>
            <w:tcW w:w="1559" w:type="dxa"/>
            <w:tcBorders>
              <w:top w:val="nil"/>
              <w:left w:val="nil"/>
              <w:bottom w:val="single" w:sz="4" w:space="0" w:color="auto"/>
              <w:right w:val="nil"/>
            </w:tcBorders>
            <w:shd w:val="clear" w:color="auto" w:fill="auto"/>
            <w:noWrap/>
            <w:vAlign w:val="center"/>
            <w:hideMark/>
          </w:tcPr>
          <w:p w14:paraId="54E635D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1EAC1ED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 cities, AL</w:t>
            </w:r>
          </w:p>
        </w:tc>
        <w:tc>
          <w:tcPr>
            <w:tcW w:w="1217" w:type="dxa"/>
            <w:tcBorders>
              <w:top w:val="nil"/>
              <w:left w:val="nil"/>
              <w:bottom w:val="single" w:sz="4" w:space="0" w:color="auto"/>
              <w:right w:val="nil"/>
            </w:tcBorders>
            <w:shd w:val="clear" w:color="auto" w:fill="auto"/>
            <w:noWrap/>
            <w:vAlign w:val="center"/>
            <w:hideMark/>
          </w:tcPr>
          <w:p w14:paraId="4C29197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5FC2DCD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51A02D6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08FAB2D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384</w:t>
            </w:r>
          </w:p>
        </w:tc>
        <w:tc>
          <w:tcPr>
            <w:tcW w:w="993" w:type="dxa"/>
            <w:tcBorders>
              <w:top w:val="nil"/>
              <w:left w:val="nil"/>
              <w:bottom w:val="single" w:sz="4" w:space="0" w:color="auto"/>
              <w:right w:val="nil"/>
            </w:tcBorders>
            <w:shd w:val="clear" w:color="auto" w:fill="auto"/>
            <w:noWrap/>
            <w:vAlign w:val="center"/>
            <w:hideMark/>
          </w:tcPr>
          <w:p w14:paraId="14AAD31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0B39337C"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F1D33B2"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rreira 2015</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erreira&lt;/Author&gt;&lt;Year&gt;2015&lt;/Year&gt;&lt;RecNum&gt;55&lt;/RecNum&gt;&lt;DisplayText&gt;[38]&lt;/DisplayText&gt;&lt;record&gt;&lt;rec-number&gt;55&lt;/rec-number&gt;&lt;foreign-keys&gt;&lt;key app="EN" db-id="z5d9tpvr3rrdx1eaddt5se9g0dvs5zvdarfv" timestamp="1599743712"&gt;55&lt;/key&gt;&lt;/foreign-keys&gt;&lt;ref-type name="Journal Article"&gt;17&lt;/ref-type&gt;&lt;contributors&gt;&lt;authors&gt;&lt;author&gt;Ferreira, Haroldo S&lt;/author&gt;&lt;author&gt;Lúcio, Glícia Maris A&lt;/author&gt;&lt;author&gt;Assunção, Monica L&lt;/author&gt;&lt;author&gt;Silva, Bárbara Coelho V&lt;/author&gt;&lt;author&gt;Oliveira, Juliana S&lt;/author&gt;&lt;author&gt;Florêncio, Telma Maria MT&lt;/author&gt;&lt;author&gt;Geraldes, Amandio Aristides R&lt;/author&gt;&lt;author&gt;Horta, Bernardo L&lt;/author&gt;&lt;/authors&gt;&lt;/contributors&gt;&lt;titles&gt;&lt;title&gt;High blood pressure among students in public and private schools in Maceio, Brazil&lt;/title&gt;&lt;secondary-title&gt;PloS one&lt;/secondary-title&gt;&lt;/titles&gt;&lt;periodical&gt;&lt;full-title&gt;PloS one&lt;/full-title&gt;&lt;/periodical&gt;&lt;pages&gt;e0142982&lt;/pages&gt;&lt;volume&gt;10&lt;/volume&gt;&lt;number&gt;11&lt;/number&gt;&lt;dates&gt;&lt;year&gt;2015&lt;/year&gt;&lt;/dates&gt;&lt;isbn&gt;1932-6203&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8]</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E55413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2-2013</w:t>
            </w:r>
          </w:p>
        </w:tc>
        <w:tc>
          <w:tcPr>
            <w:tcW w:w="1559" w:type="dxa"/>
            <w:tcBorders>
              <w:top w:val="nil"/>
              <w:left w:val="nil"/>
              <w:bottom w:val="single" w:sz="4" w:space="0" w:color="auto"/>
              <w:right w:val="nil"/>
            </w:tcBorders>
            <w:shd w:val="clear" w:color="auto" w:fill="auto"/>
            <w:noWrap/>
            <w:vAlign w:val="center"/>
            <w:hideMark/>
          </w:tcPr>
          <w:p w14:paraId="47B3466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439FAC9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aceió, AL</w:t>
            </w:r>
          </w:p>
        </w:tc>
        <w:tc>
          <w:tcPr>
            <w:tcW w:w="1217" w:type="dxa"/>
            <w:tcBorders>
              <w:top w:val="nil"/>
              <w:left w:val="nil"/>
              <w:bottom w:val="single" w:sz="4" w:space="0" w:color="auto"/>
              <w:right w:val="nil"/>
            </w:tcBorders>
            <w:shd w:val="clear" w:color="auto" w:fill="auto"/>
            <w:noWrap/>
            <w:vAlign w:val="center"/>
            <w:hideMark/>
          </w:tcPr>
          <w:p w14:paraId="5FACDCE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9</w:t>
            </w:r>
          </w:p>
        </w:tc>
        <w:tc>
          <w:tcPr>
            <w:tcW w:w="1276" w:type="dxa"/>
            <w:tcBorders>
              <w:top w:val="nil"/>
              <w:left w:val="nil"/>
              <w:bottom w:val="single" w:sz="4" w:space="0" w:color="auto"/>
              <w:right w:val="nil"/>
            </w:tcBorders>
            <w:shd w:val="clear" w:color="auto" w:fill="auto"/>
            <w:noWrap/>
            <w:vAlign w:val="center"/>
            <w:hideMark/>
          </w:tcPr>
          <w:p w14:paraId="05A408D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00F35E3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1373575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02</w:t>
            </w:r>
          </w:p>
        </w:tc>
        <w:tc>
          <w:tcPr>
            <w:tcW w:w="993" w:type="dxa"/>
            <w:tcBorders>
              <w:top w:val="nil"/>
              <w:left w:val="nil"/>
              <w:bottom w:val="single" w:sz="4" w:space="0" w:color="auto"/>
              <w:right w:val="nil"/>
            </w:tcBorders>
            <w:shd w:val="clear" w:color="auto" w:fill="auto"/>
            <w:noWrap/>
            <w:vAlign w:val="center"/>
            <w:hideMark/>
          </w:tcPr>
          <w:p w14:paraId="4AE9ED1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5A692C88"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2C78C69C"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raiz 2019</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raiz&lt;/Author&gt;&lt;Year&gt;2019&lt;/Year&gt;&lt;RecNum&gt;56&lt;/RecNum&gt;&lt;DisplayText&gt;[39]&lt;/DisplayText&gt;&lt;record&gt;&lt;rec-number&gt;56&lt;/rec-number&gt;&lt;foreign-keys&gt;&lt;key app="EN" db-id="z5d9tpvr3rrdx1eaddt5se9g0dvs5zvdarfv" timestamp="1599743750"&gt;56&lt;/key&gt;&lt;/foreign-keys&gt;&lt;ref-type name="Journal Article"&gt;17&lt;/ref-type&gt;&lt;contributors&gt;&lt;authors&gt;&lt;author&gt;Fraiz, Gabriela Macedo&lt;/author&gt;&lt;author&gt;Crispim, Sandra Patrícia&lt;/author&gt;&lt;author&gt;Montes, Gisele Ristow&lt;/author&gt;&lt;author&gt;Gil, Giovana Solheid&lt;/author&gt;&lt;author&gt;Morikava, Francine Sumie&lt;/author&gt;&lt;author&gt;Bonotto, Danielle Veiga&lt;/author&gt;&lt;author&gt;Ferreira, Fernanda Morais&lt;/author&gt;&lt;author&gt;Fraiz, Fabian Calixto&lt;/author&gt;&lt;/authors&gt;&lt;/contributors&gt;&lt;titles&gt;&lt;title&gt;Excess body weight, snack limits and dental caries in Brazilian preschoolers: A population-based study&lt;/title&gt;&lt;secondary-title&gt;Pesquisa Brasileira em Odontopediatria e Clínica Integrada&lt;/secondary-title&gt;&lt;/titles&gt;&lt;periodical&gt;&lt;full-title&gt;Pesquisa Brasileira em Odontopediatria e Clínica Integrada&lt;/full-title&gt;&lt;/periodical&gt;&lt;volume&gt;19&lt;/volume&gt;&lt;dates&gt;&lt;year&gt;2019&lt;/year&gt;&lt;/dates&gt;&lt;isbn&gt;1983-4632&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39]</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306808B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4</w:t>
            </w:r>
          </w:p>
        </w:tc>
        <w:tc>
          <w:tcPr>
            <w:tcW w:w="1559" w:type="dxa"/>
            <w:tcBorders>
              <w:top w:val="nil"/>
              <w:left w:val="nil"/>
              <w:bottom w:val="single" w:sz="4" w:space="0" w:color="auto"/>
              <w:right w:val="nil"/>
            </w:tcBorders>
            <w:shd w:val="clear" w:color="auto" w:fill="auto"/>
            <w:noWrap/>
            <w:vAlign w:val="center"/>
            <w:hideMark/>
          </w:tcPr>
          <w:p w14:paraId="2224321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1A2B11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uritiba, PR</w:t>
            </w:r>
          </w:p>
        </w:tc>
        <w:tc>
          <w:tcPr>
            <w:tcW w:w="1217" w:type="dxa"/>
            <w:tcBorders>
              <w:top w:val="nil"/>
              <w:left w:val="nil"/>
              <w:bottom w:val="single" w:sz="4" w:space="0" w:color="auto"/>
              <w:right w:val="nil"/>
            </w:tcBorders>
            <w:shd w:val="clear" w:color="auto" w:fill="auto"/>
            <w:noWrap/>
            <w:vAlign w:val="center"/>
            <w:hideMark/>
          </w:tcPr>
          <w:p w14:paraId="3970883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5</w:t>
            </w:r>
          </w:p>
        </w:tc>
        <w:tc>
          <w:tcPr>
            <w:tcW w:w="1276" w:type="dxa"/>
            <w:tcBorders>
              <w:top w:val="nil"/>
              <w:left w:val="nil"/>
              <w:bottom w:val="single" w:sz="4" w:space="0" w:color="auto"/>
              <w:right w:val="nil"/>
            </w:tcBorders>
            <w:shd w:val="clear" w:color="auto" w:fill="auto"/>
            <w:noWrap/>
            <w:vAlign w:val="center"/>
            <w:hideMark/>
          </w:tcPr>
          <w:p w14:paraId="2D25623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0E34D9F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w:t>
            </w:r>
          </w:p>
        </w:tc>
        <w:tc>
          <w:tcPr>
            <w:tcW w:w="1276" w:type="dxa"/>
            <w:tcBorders>
              <w:top w:val="nil"/>
              <w:left w:val="nil"/>
              <w:bottom w:val="single" w:sz="4" w:space="0" w:color="auto"/>
              <w:right w:val="nil"/>
            </w:tcBorders>
            <w:shd w:val="clear" w:color="auto" w:fill="auto"/>
            <w:noWrap/>
            <w:vAlign w:val="center"/>
            <w:hideMark/>
          </w:tcPr>
          <w:p w14:paraId="1C9A2B8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83</w:t>
            </w:r>
          </w:p>
        </w:tc>
        <w:tc>
          <w:tcPr>
            <w:tcW w:w="993" w:type="dxa"/>
            <w:tcBorders>
              <w:top w:val="nil"/>
              <w:left w:val="nil"/>
              <w:bottom w:val="single" w:sz="4" w:space="0" w:color="auto"/>
              <w:right w:val="nil"/>
            </w:tcBorders>
            <w:shd w:val="clear" w:color="auto" w:fill="auto"/>
            <w:noWrap/>
            <w:vAlign w:val="center"/>
            <w:hideMark/>
          </w:tcPr>
          <w:p w14:paraId="618585C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592B72AF"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0FDE3B12"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reitas 2015</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FREITAS&lt;/Author&gt;&lt;Year&gt;2015&lt;/Year&gt;&lt;RecNum&gt;57&lt;/RecNum&gt;&lt;DisplayText&gt;[40]&lt;/DisplayText&gt;&lt;record&gt;&lt;rec-number&gt;57&lt;/rec-number&gt;&lt;foreign-keys&gt;&lt;key app="EN" db-id="z5d9tpvr3rrdx1eaddt5se9g0dvs5zvdarfv" timestamp="1599743775"&gt;57&lt;/key&gt;&lt;/foreign-keys&gt;&lt;ref-type name="Journal Article"&gt;17&lt;/ref-type&gt;&lt;contributors&gt;&lt;authors&gt;&lt;author&gt;FREITAS, Thais Parreira de Deus Araújo&lt;/author&gt;&lt;author&gt;SILVA, Lara Livia Santos da&lt;/author&gt;&lt;author&gt;TELES, Gabriela Silva&lt;/author&gt;&lt;author&gt;PEIXOTO, Maria do Rosário Gondim&lt;/author&gt;&lt;author&gt;MENEZES, Ida Helena Carvalho Francescantonio&lt;/author&gt;&lt;/authors&gt;&lt;/contributors&gt;&lt;titles&gt;&lt;title&gt;Fatores associados à subestimação materna do peso da criança: um estudo de base populacional&lt;/title&gt;&lt;secondary-title&gt;Revista de Nutrição&lt;/secondary-title&gt;&lt;/titles&gt;&lt;periodical&gt;&lt;full-title&gt;Revista de Nutrição&lt;/full-title&gt;&lt;/periodical&gt;&lt;pages&gt;397-407&lt;/pages&gt;&lt;volume&gt;28&lt;/volume&gt;&lt;number&gt;4&lt;/number&gt;&lt;dates&gt;&lt;year&gt;2015&lt;/year&gt;&lt;/dates&gt;&lt;isbn&gt;1415-5273&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0]</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B8CD6F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1-2012</w:t>
            </w:r>
          </w:p>
        </w:tc>
        <w:tc>
          <w:tcPr>
            <w:tcW w:w="1559" w:type="dxa"/>
            <w:tcBorders>
              <w:top w:val="nil"/>
              <w:left w:val="nil"/>
              <w:bottom w:val="single" w:sz="4" w:space="0" w:color="auto"/>
              <w:right w:val="nil"/>
            </w:tcBorders>
            <w:shd w:val="clear" w:color="auto" w:fill="auto"/>
            <w:noWrap/>
            <w:vAlign w:val="center"/>
            <w:hideMark/>
          </w:tcPr>
          <w:p w14:paraId="451F88C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5CE822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Goiânia, GO</w:t>
            </w:r>
          </w:p>
        </w:tc>
        <w:tc>
          <w:tcPr>
            <w:tcW w:w="1217" w:type="dxa"/>
            <w:tcBorders>
              <w:top w:val="nil"/>
              <w:left w:val="nil"/>
              <w:bottom w:val="single" w:sz="4" w:space="0" w:color="auto"/>
              <w:right w:val="nil"/>
            </w:tcBorders>
            <w:shd w:val="clear" w:color="auto" w:fill="auto"/>
            <w:noWrap/>
            <w:vAlign w:val="center"/>
            <w:hideMark/>
          </w:tcPr>
          <w:p w14:paraId="3E64A9F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36D8B28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3246E54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64D699A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73</w:t>
            </w:r>
          </w:p>
        </w:tc>
        <w:tc>
          <w:tcPr>
            <w:tcW w:w="993" w:type="dxa"/>
            <w:tcBorders>
              <w:top w:val="nil"/>
              <w:left w:val="nil"/>
              <w:bottom w:val="single" w:sz="4" w:space="0" w:color="auto"/>
              <w:right w:val="nil"/>
            </w:tcBorders>
            <w:shd w:val="clear" w:color="auto" w:fill="auto"/>
            <w:noWrap/>
            <w:vAlign w:val="center"/>
            <w:hideMark/>
          </w:tcPr>
          <w:p w14:paraId="17D172B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448F0153"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2DB7BFD"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Gigante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Gigante&lt;/Author&gt;&lt;Year&gt;2013&lt;/Year&gt;&lt;RecNum&gt;58&lt;/RecNum&gt;&lt;DisplayText&gt;[41]&lt;/DisplayText&gt;&lt;record&gt;&lt;rec-number&gt;58&lt;/rec-number&gt;&lt;foreign-keys&gt;&lt;key app="EN" db-id="z5d9tpvr3rrdx1eaddt5se9g0dvs5zvdarfv" timestamp="1599743798"&gt;58&lt;/key&gt;&lt;/foreign-keys&gt;&lt;ref-type name="Journal Article"&gt;17&lt;/ref-type&gt;&lt;contributors&gt;&lt;authors&gt;&lt;author&gt;Gigante, Denise P&lt;/author&gt;&lt;author&gt;Victora, Cesar G&lt;/author&gt;&lt;author&gt;Matijasevich, Alícia&lt;/author&gt;&lt;author&gt;Horta, Bernardo L&lt;/author&gt;&lt;author&gt;Barros, Fernando C&lt;/author&gt;&lt;/authors&gt;&lt;/contributors&gt;&lt;titles&gt;&lt;title&gt;Association of family income with BMI from childhood to adult life: a birth cohort study&lt;/title&gt;&lt;secondary-title&gt;Public health nutrition&lt;/secondary-title&gt;&lt;/titles&gt;&lt;periodical&gt;&lt;full-title&gt;Public health nutrition&lt;/full-title&gt;&lt;/periodical&gt;&lt;pages&gt;233-239&lt;/pages&gt;&lt;volume&gt;16&lt;/volume&gt;&lt;number&gt;2&lt;/number&gt;&lt;dates&gt;&lt;year&gt;2013&lt;/year&gt;&lt;/dates&gt;&lt;isbn&gt;1368-9800&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1]</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69307FA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986</w:t>
            </w:r>
          </w:p>
        </w:tc>
        <w:tc>
          <w:tcPr>
            <w:tcW w:w="1559" w:type="dxa"/>
            <w:tcBorders>
              <w:top w:val="nil"/>
              <w:left w:val="nil"/>
              <w:bottom w:val="single" w:sz="4" w:space="0" w:color="auto"/>
              <w:right w:val="nil"/>
            </w:tcBorders>
            <w:shd w:val="clear" w:color="auto" w:fill="auto"/>
            <w:noWrap/>
            <w:vAlign w:val="center"/>
            <w:hideMark/>
          </w:tcPr>
          <w:p w14:paraId="049D6B4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ohort</w:t>
            </w:r>
          </w:p>
        </w:tc>
        <w:tc>
          <w:tcPr>
            <w:tcW w:w="2126" w:type="dxa"/>
            <w:tcBorders>
              <w:top w:val="nil"/>
              <w:left w:val="nil"/>
              <w:bottom w:val="single" w:sz="4" w:space="0" w:color="auto"/>
              <w:right w:val="nil"/>
            </w:tcBorders>
            <w:shd w:val="clear" w:color="auto" w:fill="auto"/>
            <w:vAlign w:val="center"/>
            <w:hideMark/>
          </w:tcPr>
          <w:p w14:paraId="26286AB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elotas, RS</w:t>
            </w:r>
          </w:p>
        </w:tc>
        <w:tc>
          <w:tcPr>
            <w:tcW w:w="1217" w:type="dxa"/>
            <w:tcBorders>
              <w:top w:val="nil"/>
              <w:left w:val="nil"/>
              <w:bottom w:val="single" w:sz="4" w:space="0" w:color="auto"/>
              <w:right w:val="nil"/>
            </w:tcBorders>
            <w:shd w:val="clear" w:color="auto" w:fill="auto"/>
            <w:noWrap/>
            <w:vAlign w:val="center"/>
            <w:hideMark/>
          </w:tcPr>
          <w:p w14:paraId="7791C61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w:t>
            </w:r>
          </w:p>
        </w:tc>
        <w:tc>
          <w:tcPr>
            <w:tcW w:w="1276" w:type="dxa"/>
            <w:tcBorders>
              <w:top w:val="nil"/>
              <w:left w:val="nil"/>
              <w:bottom w:val="single" w:sz="4" w:space="0" w:color="auto"/>
              <w:right w:val="nil"/>
            </w:tcBorders>
            <w:shd w:val="clear" w:color="auto" w:fill="auto"/>
            <w:noWrap/>
            <w:vAlign w:val="center"/>
            <w:hideMark/>
          </w:tcPr>
          <w:p w14:paraId="2E6A411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3D50FC0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aternity</w:t>
            </w:r>
          </w:p>
        </w:tc>
        <w:tc>
          <w:tcPr>
            <w:tcW w:w="1276" w:type="dxa"/>
            <w:tcBorders>
              <w:top w:val="nil"/>
              <w:left w:val="nil"/>
              <w:bottom w:val="single" w:sz="4" w:space="0" w:color="auto"/>
              <w:right w:val="nil"/>
            </w:tcBorders>
            <w:shd w:val="clear" w:color="auto" w:fill="auto"/>
            <w:noWrap/>
            <w:vAlign w:val="center"/>
            <w:hideMark/>
          </w:tcPr>
          <w:p w14:paraId="66E19A7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739</w:t>
            </w:r>
          </w:p>
        </w:tc>
        <w:tc>
          <w:tcPr>
            <w:tcW w:w="993" w:type="dxa"/>
            <w:tcBorders>
              <w:top w:val="nil"/>
              <w:left w:val="nil"/>
              <w:bottom w:val="single" w:sz="4" w:space="0" w:color="auto"/>
              <w:right w:val="nil"/>
            </w:tcBorders>
            <w:shd w:val="clear" w:color="auto" w:fill="auto"/>
            <w:noWrap/>
            <w:vAlign w:val="center"/>
            <w:hideMark/>
          </w:tcPr>
          <w:p w14:paraId="77EFC61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0212BBC3"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3D32A3FF"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lastRenderedPageBreak/>
              <w:t>Guedes 2011</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Guedes&lt;/Author&gt;&lt;Year&gt;2011&lt;/Year&gt;&lt;RecNum&gt;59&lt;/RecNum&gt;&lt;DisplayText&gt;[42]&lt;/DisplayText&gt;&lt;record&gt;&lt;rec-number&gt;59&lt;/rec-number&gt;&lt;foreign-keys&gt;&lt;key app="EN" db-id="z5d9tpvr3rrdx1eaddt5se9g0dvs5zvdarfv" timestamp="1599743829"&gt;59&lt;/key&gt;&lt;/foreign-keys&gt;&lt;ref-type name="Journal Article"&gt;17&lt;/ref-type&gt;&lt;contributors&gt;&lt;authors&gt;&lt;author&gt;Guedes, Dartagnan Pinto&lt;/author&gt;&lt;author&gt;Rocha, Giselle Divino&lt;/author&gt;&lt;author&gt;Silva, António José Rocha Martins&lt;/author&gt;&lt;author&gt;Carvalhal, Isabel Mourão&lt;/author&gt;&lt;author&gt;Coelho, Eduarda Maria&lt;/author&gt;&lt;/authors&gt;&lt;/contributors&gt;&lt;titles&gt;&lt;title&gt;Effects of social and environmental determinants on overweight and obesity among Brazilian schoolchildren from a developing region&lt;/title&gt;&lt;secondary-title&gt;Revista Panamericana de Salud Pública&lt;/secondary-title&gt;&lt;/titles&gt;&lt;periodical&gt;&lt;full-title&gt;Revista Panamericana de Salud Pública&lt;/full-title&gt;&lt;/periodical&gt;&lt;pages&gt;295-302&lt;/pages&gt;&lt;volume&gt;30&lt;/volume&gt;&lt;dates&gt;&lt;year&gt;2011&lt;/year&gt;&lt;/dates&gt;&lt;isbn&gt;1020-4989&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2]</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ACA351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w:t>
            </w:r>
          </w:p>
        </w:tc>
        <w:tc>
          <w:tcPr>
            <w:tcW w:w="1559" w:type="dxa"/>
            <w:tcBorders>
              <w:top w:val="nil"/>
              <w:left w:val="nil"/>
              <w:bottom w:val="single" w:sz="4" w:space="0" w:color="auto"/>
              <w:right w:val="nil"/>
            </w:tcBorders>
            <w:shd w:val="clear" w:color="auto" w:fill="auto"/>
            <w:noWrap/>
            <w:vAlign w:val="center"/>
            <w:hideMark/>
          </w:tcPr>
          <w:p w14:paraId="1A64A4A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220E667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Vale do Jequitinhonha, MG</w:t>
            </w:r>
          </w:p>
        </w:tc>
        <w:tc>
          <w:tcPr>
            <w:tcW w:w="1217" w:type="dxa"/>
            <w:tcBorders>
              <w:top w:val="nil"/>
              <w:left w:val="nil"/>
              <w:bottom w:val="single" w:sz="4" w:space="0" w:color="auto"/>
              <w:right w:val="nil"/>
            </w:tcBorders>
            <w:shd w:val="clear" w:color="auto" w:fill="auto"/>
            <w:noWrap/>
            <w:vAlign w:val="center"/>
            <w:hideMark/>
          </w:tcPr>
          <w:p w14:paraId="1D7D2F4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668CA1E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C2BB0D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732D3D5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839</w:t>
            </w:r>
          </w:p>
        </w:tc>
        <w:tc>
          <w:tcPr>
            <w:tcW w:w="993" w:type="dxa"/>
            <w:tcBorders>
              <w:top w:val="nil"/>
              <w:left w:val="nil"/>
              <w:bottom w:val="single" w:sz="4" w:space="0" w:color="auto"/>
              <w:right w:val="nil"/>
            </w:tcBorders>
            <w:shd w:val="clear" w:color="auto" w:fill="auto"/>
            <w:noWrap/>
            <w:vAlign w:val="center"/>
            <w:hideMark/>
          </w:tcPr>
          <w:p w14:paraId="2996324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2C76A20C"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23B9DAA5"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eleno 201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Heleno&lt;/Author&gt;&lt;Year&gt;2017&lt;/Year&gt;&lt;RecNum&gt;60&lt;/RecNum&gt;&lt;DisplayText&gt;[43]&lt;/DisplayText&gt;&lt;record&gt;&lt;rec-number&gt;60&lt;/rec-number&gt;&lt;foreign-keys&gt;&lt;key app="EN" db-id="z5d9tpvr3rrdx1eaddt5se9g0dvs5zvdarfv" timestamp="1599743854"&gt;60&lt;/key&gt;&lt;/foreign-keys&gt;&lt;ref-type name="Journal Article"&gt;17&lt;/ref-type&gt;&lt;contributors&gt;&lt;authors&gt;&lt;author&gt;Heleno, Priscila&lt;/author&gt;&lt;author&gt;Emerick, Luciana&lt;/author&gt;&lt;author&gt;Mourao, Nicole&lt;/author&gt;&lt;author&gt;Pereira, Diego&lt;/author&gt;&lt;author&gt;Santos, Isabela&lt;/author&gt;&lt;author&gt;Oliveira, Ana Sophia de&lt;/author&gt;&lt;author&gt;Santos, Luana&lt;/author&gt;&lt;author&gt;Bila, Wendell&lt;/author&gt;&lt;author&gt;Romano, Marcia Christina&lt;/author&gt;&lt;author&gt;Lamounier, Joel&lt;/author&gt;&lt;/authors&gt;&lt;/contributors&gt;&lt;titles&gt;&lt;title&gt;Systemic arterial hypertension, blood pressure levels and associated factors in schoolchildren&lt;/title&gt;&lt;secondary-title&gt;Revista da Associação Médica Brasileira&lt;/secondary-title&gt;&lt;/titles&gt;&lt;periodical&gt;&lt;full-title&gt;Revista da Associação Médica Brasileira&lt;/full-title&gt;&lt;/periodical&gt;&lt;pages&gt;869-875&lt;/pages&gt;&lt;volume&gt;63&lt;/volume&gt;&lt;number&gt;10&lt;/number&gt;&lt;dates&gt;&lt;year&gt;2017&lt;/year&gt;&lt;/dates&gt;&lt;isbn&gt;0104-4230&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3]</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C05A54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4-2015</w:t>
            </w:r>
          </w:p>
        </w:tc>
        <w:tc>
          <w:tcPr>
            <w:tcW w:w="1559" w:type="dxa"/>
            <w:tcBorders>
              <w:top w:val="nil"/>
              <w:left w:val="nil"/>
              <w:bottom w:val="single" w:sz="4" w:space="0" w:color="auto"/>
              <w:right w:val="nil"/>
            </w:tcBorders>
            <w:shd w:val="clear" w:color="auto" w:fill="auto"/>
            <w:noWrap/>
            <w:vAlign w:val="center"/>
            <w:hideMark/>
          </w:tcPr>
          <w:p w14:paraId="6FA1EA7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1AC72A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Divinópolis, MG</w:t>
            </w:r>
          </w:p>
        </w:tc>
        <w:tc>
          <w:tcPr>
            <w:tcW w:w="1217" w:type="dxa"/>
            <w:tcBorders>
              <w:top w:val="nil"/>
              <w:left w:val="nil"/>
              <w:bottom w:val="single" w:sz="4" w:space="0" w:color="auto"/>
              <w:right w:val="nil"/>
            </w:tcBorders>
            <w:shd w:val="clear" w:color="auto" w:fill="auto"/>
            <w:noWrap/>
            <w:vAlign w:val="center"/>
            <w:hideMark/>
          </w:tcPr>
          <w:p w14:paraId="3FB75D1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787B0ED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23F49BD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w:t>
            </w:r>
          </w:p>
        </w:tc>
        <w:tc>
          <w:tcPr>
            <w:tcW w:w="1276" w:type="dxa"/>
            <w:tcBorders>
              <w:top w:val="nil"/>
              <w:left w:val="nil"/>
              <w:bottom w:val="single" w:sz="4" w:space="0" w:color="auto"/>
              <w:right w:val="nil"/>
            </w:tcBorders>
            <w:shd w:val="clear" w:color="auto" w:fill="auto"/>
            <w:noWrap/>
            <w:vAlign w:val="center"/>
            <w:hideMark/>
          </w:tcPr>
          <w:p w14:paraId="7A0AF27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2</w:t>
            </w:r>
          </w:p>
        </w:tc>
        <w:tc>
          <w:tcPr>
            <w:tcW w:w="993" w:type="dxa"/>
            <w:tcBorders>
              <w:top w:val="nil"/>
              <w:left w:val="nil"/>
              <w:bottom w:val="single" w:sz="4" w:space="0" w:color="auto"/>
              <w:right w:val="nil"/>
            </w:tcBorders>
            <w:shd w:val="clear" w:color="auto" w:fill="auto"/>
            <w:noWrap/>
            <w:vAlign w:val="center"/>
            <w:hideMark/>
          </w:tcPr>
          <w:p w14:paraId="1105F43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434F0FDB"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E336573"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Justo 2012</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Justo&lt;/Author&gt;&lt;Year&gt;2012&lt;/Year&gt;&lt;RecNum&gt;61&lt;/RecNum&gt;&lt;DisplayText&gt;[44]&lt;/DisplayText&gt;&lt;record&gt;&lt;rec-number&gt;61&lt;/rec-number&gt;&lt;foreign-keys&gt;&lt;key app="EN" db-id="z5d9tpvr3rrdx1eaddt5se9g0dvs5zvdarfv" timestamp="1599743882"&gt;61&lt;/key&gt;&lt;/foreign-keys&gt;&lt;ref-type name="Journal Article"&gt;17&lt;/ref-type&gt;&lt;contributors&gt;&lt;authors&gt;&lt;author&gt;Justo, Glaucia&lt;/author&gt;&lt;author&gt;Callo, Gabriela&lt;/author&gt;&lt;author&gt;Carletti, Luciana&lt;/author&gt;&lt;author&gt;Molina, Maria C&lt;/author&gt;&lt;/authors&gt;&lt;/contributors&gt;&lt;titles&gt;&lt;title&gt;Nutritional extremes among school children in a rural Brazilian municipality&lt;/title&gt;&lt;/titles&gt;&lt;dates&gt;&lt;year&gt;2012&lt;/year&gt;&lt;/dates&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4]</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74C7C45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9-2010</w:t>
            </w:r>
          </w:p>
        </w:tc>
        <w:tc>
          <w:tcPr>
            <w:tcW w:w="1559" w:type="dxa"/>
            <w:tcBorders>
              <w:top w:val="nil"/>
              <w:left w:val="nil"/>
              <w:bottom w:val="single" w:sz="4" w:space="0" w:color="auto"/>
              <w:right w:val="nil"/>
            </w:tcBorders>
            <w:shd w:val="clear" w:color="auto" w:fill="auto"/>
            <w:noWrap/>
            <w:vAlign w:val="center"/>
            <w:hideMark/>
          </w:tcPr>
          <w:p w14:paraId="2EC530F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DF3BC35" w14:textId="77777777" w:rsidR="000125ED" w:rsidRPr="00192716" w:rsidRDefault="000125ED" w:rsidP="00FD20F3">
            <w:pPr>
              <w:spacing w:after="0" w:line="240" w:lineRule="auto"/>
              <w:jc w:val="center"/>
              <w:rPr>
                <w:rFonts w:ascii="Times New Roman" w:eastAsia="Times New Roman" w:hAnsi="Times New Roman" w:cs="Times New Roman"/>
                <w:sz w:val="24"/>
                <w:szCs w:val="24"/>
                <w:lang w:eastAsia="pt-BR"/>
              </w:rPr>
            </w:pPr>
            <w:r w:rsidRPr="00192716">
              <w:rPr>
                <w:rFonts w:ascii="Times New Roman" w:eastAsia="Times New Roman" w:hAnsi="Times New Roman" w:cs="Times New Roman"/>
                <w:sz w:val="24"/>
                <w:szCs w:val="24"/>
                <w:lang w:eastAsia="pt-BR"/>
              </w:rPr>
              <w:t>Santa Maria de Jetibá, ES</w:t>
            </w:r>
          </w:p>
        </w:tc>
        <w:tc>
          <w:tcPr>
            <w:tcW w:w="1217" w:type="dxa"/>
            <w:tcBorders>
              <w:top w:val="nil"/>
              <w:left w:val="nil"/>
              <w:bottom w:val="single" w:sz="4" w:space="0" w:color="auto"/>
              <w:right w:val="nil"/>
            </w:tcBorders>
            <w:shd w:val="clear" w:color="auto" w:fill="auto"/>
            <w:noWrap/>
            <w:vAlign w:val="center"/>
            <w:hideMark/>
          </w:tcPr>
          <w:p w14:paraId="6A88269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043DCAA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5193061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105D490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901</w:t>
            </w:r>
          </w:p>
        </w:tc>
        <w:tc>
          <w:tcPr>
            <w:tcW w:w="993" w:type="dxa"/>
            <w:tcBorders>
              <w:top w:val="nil"/>
              <w:left w:val="nil"/>
              <w:bottom w:val="single" w:sz="4" w:space="0" w:color="auto"/>
              <w:right w:val="nil"/>
            </w:tcBorders>
            <w:shd w:val="clear" w:color="auto" w:fill="auto"/>
            <w:noWrap/>
            <w:vAlign w:val="center"/>
            <w:hideMark/>
          </w:tcPr>
          <w:p w14:paraId="65C7F6A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1EA9BF52"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4B202990"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Kupek 2016</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Kupek&lt;/Author&gt;&lt;Year&gt;2016&lt;/Year&gt;&lt;RecNum&gt;62&lt;/RecNum&gt;&lt;DisplayText&gt;[45]&lt;/DisplayText&gt;&lt;record&gt;&lt;rec-number&gt;62&lt;/rec-number&gt;&lt;foreign-keys&gt;&lt;key app="EN" db-id="z5d9tpvr3rrdx1eaddt5se9g0dvs5zvdarfv" timestamp="1599743919"&gt;62&lt;/key&gt;&lt;/foreign-keys&gt;&lt;ref-type name="Journal Article"&gt;17&lt;/ref-type&gt;&lt;contributors&gt;&lt;authors&gt;&lt;author&gt;Kupek, Emil&lt;/author&gt;&lt;author&gt;Lobo, Adriana S&lt;/author&gt;&lt;author&gt;Leal, Danielle B&lt;/author&gt;&lt;author&gt;Bellisle, France&lt;/author&gt;&lt;author&gt;de Assis, Maria Alice A&lt;/author&gt;&lt;/authors&gt;&lt;/contributors&gt;&lt;titles&gt;&lt;title&gt;Dietary patterns associated with overweight and obesity among Brazilian schoolchildren: an approach based on the time-of-day of eating events&lt;/title&gt;&lt;secondary-title&gt;British Journal of Nutrition&lt;/secondary-title&gt;&lt;/titles&gt;&lt;periodical&gt;&lt;full-title&gt;British Journal of Nutrition&lt;/full-title&gt;&lt;/periodical&gt;&lt;pages&gt;1954-1965&lt;/pages&gt;&lt;volume&gt;116&lt;/volume&gt;&lt;number&gt;11&lt;/number&gt;&lt;dates&gt;&lt;year&gt;2016&lt;/year&gt;&lt;/dates&gt;&lt;isbn&gt;0007-1145&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5]</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BE74D7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w:t>
            </w:r>
          </w:p>
        </w:tc>
        <w:tc>
          <w:tcPr>
            <w:tcW w:w="1559" w:type="dxa"/>
            <w:tcBorders>
              <w:top w:val="nil"/>
              <w:left w:val="nil"/>
              <w:bottom w:val="single" w:sz="4" w:space="0" w:color="auto"/>
              <w:right w:val="nil"/>
            </w:tcBorders>
            <w:shd w:val="clear" w:color="auto" w:fill="auto"/>
            <w:noWrap/>
            <w:vAlign w:val="center"/>
            <w:hideMark/>
          </w:tcPr>
          <w:p w14:paraId="63935AA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270A31C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lorianópolis, SC</w:t>
            </w:r>
          </w:p>
        </w:tc>
        <w:tc>
          <w:tcPr>
            <w:tcW w:w="1217" w:type="dxa"/>
            <w:tcBorders>
              <w:top w:val="nil"/>
              <w:left w:val="nil"/>
              <w:bottom w:val="single" w:sz="4" w:space="0" w:color="auto"/>
              <w:right w:val="nil"/>
            </w:tcBorders>
            <w:shd w:val="clear" w:color="auto" w:fill="auto"/>
            <w:noWrap/>
            <w:vAlign w:val="center"/>
            <w:hideMark/>
          </w:tcPr>
          <w:p w14:paraId="4D2583F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3343F27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50BAB73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2613CB5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76</w:t>
            </w:r>
          </w:p>
        </w:tc>
        <w:tc>
          <w:tcPr>
            <w:tcW w:w="993" w:type="dxa"/>
            <w:tcBorders>
              <w:top w:val="nil"/>
              <w:left w:val="nil"/>
              <w:bottom w:val="single" w:sz="4" w:space="0" w:color="auto"/>
              <w:right w:val="nil"/>
            </w:tcBorders>
            <w:shd w:val="clear" w:color="auto" w:fill="auto"/>
            <w:noWrap/>
            <w:vAlign w:val="center"/>
            <w:hideMark/>
          </w:tcPr>
          <w:p w14:paraId="606BB27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7DD8FCE8"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11D6296"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Leal 201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Leal&lt;/Author&gt;&lt;Year&gt;2017&lt;/Year&gt;&lt;RecNum&gt;32&lt;/RecNum&gt;&lt;DisplayText&gt;[46]&lt;/DisplayText&gt;&lt;record&gt;&lt;rec-number&gt;32&lt;/rec-number&gt;&lt;foreign-keys&gt;&lt;key app="EN" db-id="z5d9tpvr3rrdx1eaddt5se9g0dvs5zvdarfv" timestamp="1599742457"&gt;32&lt;/key&gt;&lt;/foreign-keys&gt;&lt;ref-type name="Conference Proceedings"&gt;10&lt;/ref-type&gt;&lt;contributors&gt;&lt;authors&gt;&lt;author&gt;Leal, Danielle&lt;/author&gt;&lt;author&gt;Maria, De Assis Alice&lt;/author&gt;&lt;author&gt;Lobo, Adriana&lt;/author&gt;&lt;author&gt;Hinnig, Patricia&lt;/author&gt;&lt;author&gt;Engel, Raquel&lt;/author&gt;&lt;author&gt;Soar, Claudia&lt;/author&gt;&lt;/authors&gt;&lt;/contributors&gt;&lt;titles&gt;&lt;title&gt;TRENDS IN THE PREVALENCE OF OVERWEIGHT AND OBESITY AMONG BRAZILIAN SCHOOL-CHILDREN, 2002, 2007, AND 2012/13&lt;/title&gt;&lt;secondary-title&gt;ANNALS OF NUTRITION AND METABOLISM&lt;/secondary-title&gt;&lt;/titles&gt;&lt;pages&gt;661-661&lt;/pages&gt;&lt;volume&gt;71&lt;/volume&gt;&lt;dates&gt;&lt;year&gt;2017&lt;/year&gt;&lt;/dates&gt;&lt;publisher&gt;KARGER ALLSCHWILERSTRASSE 10, CH-4009 BASEL, SWITZERLAND&lt;/publisher&gt;&lt;isbn&gt;0250-6807&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6]</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0F5BFE5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2</w:t>
            </w:r>
          </w:p>
        </w:tc>
        <w:tc>
          <w:tcPr>
            <w:tcW w:w="1559" w:type="dxa"/>
            <w:tcBorders>
              <w:top w:val="nil"/>
              <w:left w:val="nil"/>
              <w:bottom w:val="single" w:sz="4" w:space="0" w:color="auto"/>
              <w:right w:val="nil"/>
            </w:tcBorders>
            <w:shd w:val="clear" w:color="auto" w:fill="auto"/>
            <w:noWrap/>
            <w:vAlign w:val="center"/>
            <w:hideMark/>
          </w:tcPr>
          <w:p w14:paraId="573A28F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D41D31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lorianópolis, SC</w:t>
            </w:r>
          </w:p>
        </w:tc>
        <w:tc>
          <w:tcPr>
            <w:tcW w:w="1217" w:type="dxa"/>
            <w:tcBorders>
              <w:top w:val="nil"/>
              <w:left w:val="nil"/>
              <w:bottom w:val="single" w:sz="4" w:space="0" w:color="auto"/>
              <w:right w:val="nil"/>
            </w:tcBorders>
            <w:shd w:val="clear" w:color="auto" w:fill="auto"/>
            <w:noWrap/>
            <w:vAlign w:val="center"/>
            <w:hideMark/>
          </w:tcPr>
          <w:p w14:paraId="114BC08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9</w:t>
            </w:r>
          </w:p>
        </w:tc>
        <w:tc>
          <w:tcPr>
            <w:tcW w:w="1276" w:type="dxa"/>
            <w:tcBorders>
              <w:top w:val="nil"/>
              <w:left w:val="nil"/>
              <w:bottom w:val="single" w:sz="4" w:space="0" w:color="auto"/>
              <w:right w:val="nil"/>
            </w:tcBorders>
            <w:shd w:val="clear" w:color="auto" w:fill="auto"/>
            <w:noWrap/>
            <w:vAlign w:val="center"/>
            <w:hideMark/>
          </w:tcPr>
          <w:p w14:paraId="22266E5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763AAE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05A0AC6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936</w:t>
            </w:r>
          </w:p>
        </w:tc>
        <w:tc>
          <w:tcPr>
            <w:tcW w:w="993" w:type="dxa"/>
            <w:tcBorders>
              <w:top w:val="nil"/>
              <w:left w:val="nil"/>
              <w:bottom w:val="single" w:sz="4" w:space="0" w:color="auto"/>
              <w:right w:val="nil"/>
            </w:tcBorders>
            <w:shd w:val="clear" w:color="auto" w:fill="auto"/>
            <w:noWrap/>
            <w:vAlign w:val="center"/>
            <w:hideMark/>
          </w:tcPr>
          <w:p w14:paraId="0002934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02B0B6A7"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086B42A1"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enezes 200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Menezes&lt;/Author&gt;&lt;Year&gt;2007&lt;/Year&gt;&lt;RecNum&gt;63&lt;/RecNum&gt;&lt;DisplayText&gt;[47]&lt;/DisplayText&gt;&lt;record&gt;&lt;rec-number&gt;63&lt;/rec-number&gt;&lt;foreign-keys&gt;&lt;key app="EN" db-id="z5d9tpvr3rrdx1eaddt5se9g0dvs5zvdarfv" timestamp="1599743944"&gt;63&lt;/key&gt;&lt;/foreign-keys&gt;&lt;ref-type name="Journal Article"&gt;17&lt;/ref-type&gt;&lt;contributors&gt;&lt;authors&gt;&lt;author&gt;Menezes, Ana MB&lt;/author&gt;&lt;author&gt;Hallal, Pedro C&lt;/author&gt;&lt;author&gt;Muiño, Adriana&lt;/author&gt;&lt;author&gt;Chatkin, Moema&lt;/author&gt;&lt;author&gt;Araújo, Cora LP&lt;/author&gt;&lt;author&gt;Barros, Fernando C&lt;/author&gt;&lt;/authors&gt;&lt;/contributors&gt;&lt;titles&gt;&lt;title&gt;Risk factors for wheezing in early adolescence: a prospective birth cohort study in Brazil&lt;/title&gt;&lt;secondary-title&gt;Annals of Allergy, Asthma &amp;amp; Immunology&lt;/secondary-title&gt;&lt;/titles&gt;&lt;periodical&gt;&lt;full-title&gt;Annals of Allergy, Asthma &amp;amp; Immunology&lt;/full-title&gt;&lt;/periodical&gt;&lt;pages&gt;427-431&lt;/pages&gt;&lt;volume&gt;98&lt;/volume&gt;&lt;number&gt;5&lt;/number&gt;&lt;dates&gt;&lt;year&gt;2007&lt;/year&gt;&lt;/dates&gt;&lt;isbn&gt;1081-1206&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7]</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5E7BC9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997</w:t>
            </w:r>
          </w:p>
        </w:tc>
        <w:tc>
          <w:tcPr>
            <w:tcW w:w="1559" w:type="dxa"/>
            <w:tcBorders>
              <w:top w:val="nil"/>
              <w:left w:val="nil"/>
              <w:bottom w:val="single" w:sz="4" w:space="0" w:color="auto"/>
              <w:right w:val="nil"/>
            </w:tcBorders>
            <w:shd w:val="clear" w:color="auto" w:fill="auto"/>
            <w:noWrap/>
            <w:vAlign w:val="center"/>
            <w:hideMark/>
          </w:tcPr>
          <w:p w14:paraId="763A6C6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ohort</w:t>
            </w:r>
          </w:p>
        </w:tc>
        <w:tc>
          <w:tcPr>
            <w:tcW w:w="2126" w:type="dxa"/>
            <w:tcBorders>
              <w:top w:val="nil"/>
              <w:left w:val="nil"/>
              <w:bottom w:val="single" w:sz="4" w:space="0" w:color="auto"/>
              <w:right w:val="nil"/>
            </w:tcBorders>
            <w:shd w:val="clear" w:color="auto" w:fill="auto"/>
            <w:vAlign w:val="center"/>
            <w:hideMark/>
          </w:tcPr>
          <w:p w14:paraId="3A5DA82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elotas, RS</w:t>
            </w:r>
          </w:p>
        </w:tc>
        <w:tc>
          <w:tcPr>
            <w:tcW w:w="1217" w:type="dxa"/>
            <w:tcBorders>
              <w:top w:val="nil"/>
              <w:left w:val="nil"/>
              <w:bottom w:val="single" w:sz="4" w:space="0" w:color="auto"/>
              <w:right w:val="nil"/>
            </w:tcBorders>
            <w:shd w:val="clear" w:color="auto" w:fill="auto"/>
            <w:noWrap/>
            <w:vAlign w:val="center"/>
            <w:hideMark/>
          </w:tcPr>
          <w:p w14:paraId="36098A7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w:t>
            </w:r>
          </w:p>
        </w:tc>
        <w:tc>
          <w:tcPr>
            <w:tcW w:w="1276" w:type="dxa"/>
            <w:tcBorders>
              <w:top w:val="nil"/>
              <w:left w:val="nil"/>
              <w:bottom w:val="single" w:sz="4" w:space="0" w:color="auto"/>
              <w:right w:val="nil"/>
            </w:tcBorders>
            <w:shd w:val="clear" w:color="auto" w:fill="auto"/>
            <w:noWrap/>
            <w:vAlign w:val="center"/>
            <w:hideMark/>
          </w:tcPr>
          <w:p w14:paraId="2711889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66B2CE4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aternity</w:t>
            </w:r>
          </w:p>
        </w:tc>
        <w:tc>
          <w:tcPr>
            <w:tcW w:w="1276" w:type="dxa"/>
            <w:tcBorders>
              <w:top w:val="nil"/>
              <w:left w:val="nil"/>
              <w:bottom w:val="single" w:sz="4" w:space="0" w:color="auto"/>
              <w:right w:val="nil"/>
            </w:tcBorders>
            <w:shd w:val="clear" w:color="auto" w:fill="auto"/>
            <w:noWrap/>
            <w:vAlign w:val="center"/>
            <w:hideMark/>
          </w:tcPr>
          <w:p w14:paraId="74A001B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243</w:t>
            </w:r>
          </w:p>
        </w:tc>
        <w:tc>
          <w:tcPr>
            <w:tcW w:w="993" w:type="dxa"/>
            <w:tcBorders>
              <w:top w:val="nil"/>
              <w:left w:val="nil"/>
              <w:bottom w:val="single" w:sz="4" w:space="0" w:color="auto"/>
              <w:right w:val="nil"/>
            </w:tcBorders>
            <w:shd w:val="clear" w:color="auto" w:fill="auto"/>
            <w:noWrap/>
            <w:vAlign w:val="center"/>
            <w:hideMark/>
          </w:tcPr>
          <w:p w14:paraId="396F6CE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12121731"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05BE003"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oreira 2012</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Moreira&lt;/Author&gt;&lt;Year&gt;2012&lt;/Year&gt;&lt;RecNum&gt;64&lt;/RecNum&gt;&lt;DisplayText&gt;[48]&lt;/DisplayText&gt;&lt;record&gt;&lt;rec-number&gt;64&lt;/rec-number&gt;&lt;foreign-keys&gt;&lt;key app="EN" db-id="z5d9tpvr3rrdx1eaddt5se9g0dvs5zvdarfv" timestamp="1599743989"&gt;64&lt;/key&gt;&lt;/foreign-keys&gt;&lt;ref-type name="Journal Article"&gt;17&lt;/ref-type&gt;&lt;contributors&gt;&lt;authors&gt;&lt;author&gt;Moreira, Marcella de A&lt;/author&gt;&lt;author&gt;Cabral, Poliana C&lt;/author&gt;&lt;author&gt;Ferreira, Haroldo da S&lt;/author&gt;&lt;author&gt;de Lira, Pedro IC&lt;/author&gt;&lt;/authors&gt;&lt;/contributors&gt;&lt;titles&gt;&lt;title&gt;Overweight and associated factors in children from northeasten Brazil&lt;/title&gt;&lt;secondary-title&gt;Jornal de pediatria&lt;/secondary-title&gt;&lt;/titles&gt;&lt;periodical&gt;&lt;full-title&gt;Jornal de pediatria&lt;/full-title&gt;&lt;/periodical&gt;&lt;pages&gt;347-352&lt;/pages&gt;&lt;volume&gt;88&lt;/volume&gt;&lt;number&gt;4&lt;/number&gt;&lt;dates&gt;&lt;year&gt;2012&lt;/year&gt;&lt;/dates&gt;&lt;isbn&gt;0021-7557&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8]</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6FADA78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7</w:t>
            </w:r>
          </w:p>
        </w:tc>
        <w:tc>
          <w:tcPr>
            <w:tcW w:w="1559" w:type="dxa"/>
            <w:tcBorders>
              <w:top w:val="nil"/>
              <w:left w:val="nil"/>
              <w:bottom w:val="single" w:sz="4" w:space="0" w:color="auto"/>
              <w:right w:val="nil"/>
            </w:tcBorders>
            <w:shd w:val="clear" w:color="auto" w:fill="auto"/>
            <w:noWrap/>
            <w:vAlign w:val="center"/>
            <w:hideMark/>
          </w:tcPr>
          <w:p w14:paraId="7401187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913B9F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Região semi-árida, AL</w:t>
            </w:r>
          </w:p>
        </w:tc>
        <w:tc>
          <w:tcPr>
            <w:tcW w:w="1217" w:type="dxa"/>
            <w:tcBorders>
              <w:top w:val="nil"/>
              <w:left w:val="nil"/>
              <w:bottom w:val="single" w:sz="4" w:space="0" w:color="auto"/>
              <w:right w:val="nil"/>
            </w:tcBorders>
            <w:shd w:val="clear" w:color="auto" w:fill="auto"/>
            <w:noWrap/>
            <w:vAlign w:val="center"/>
            <w:hideMark/>
          </w:tcPr>
          <w:p w14:paraId="34D2DA0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1803247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4B9A047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6EA9A43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963</w:t>
            </w:r>
          </w:p>
        </w:tc>
        <w:tc>
          <w:tcPr>
            <w:tcW w:w="993" w:type="dxa"/>
            <w:tcBorders>
              <w:top w:val="nil"/>
              <w:left w:val="nil"/>
              <w:bottom w:val="single" w:sz="4" w:space="0" w:color="auto"/>
              <w:right w:val="nil"/>
            </w:tcBorders>
            <w:shd w:val="clear" w:color="auto" w:fill="auto"/>
            <w:noWrap/>
            <w:vAlign w:val="center"/>
            <w:hideMark/>
          </w:tcPr>
          <w:p w14:paraId="7D0DB62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39FB99F8"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B10739D"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üller 2014</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Müller&lt;/Author&gt;&lt;Year&gt;2014&lt;/Year&gt;&lt;RecNum&gt;65&lt;/RecNum&gt;&lt;DisplayText&gt;[49]&lt;/DisplayText&gt;&lt;record&gt;&lt;rec-number&gt;65&lt;/rec-number&gt;&lt;foreign-keys&gt;&lt;key app="EN" db-id="z5d9tpvr3rrdx1eaddt5se9g0dvs5zvdarfv" timestamp="1599744017"&gt;65&lt;/key&gt;&lt;/foreign-keys&gt;&lt;ref-type name="Journal Article"&gt;17&lt;/ref-type&gt;&lt;contributors&gt;&lt;authors&gt;&lt;author&gt;Müller, Rosângela de Mattos&lt;/author&gt;&lt;author&gt;Tomasi, Elaine&lt;/author&gt;&lt;author&gt;Facchini, Luiz Augusto&lt;/author&gt;&lt;author&gt;Piccini, Roberto Xavier&lt;/author&gt;&lt;author&gt;Silveira, Denise Silva da&lt;/author&gt;&lt;author&gt;Siqueira, Fernando Vinholes&lt;/author&gt;&lt;author&gt;Thumé, Elaine&lt;/author&gt;&lt;author&gt;Silva, Suele Manjourany&lt;/author&gt;&lt;author&gt;Dilélio, Alitéia Santiago&lt;/author&gt;&lt;/authors&gt;&lt;/contributors&gt;&lt;titles&gt;&lt;title&gt;Prevalence of overweight and associated factors in under-five-year-old children in urban population in Brazil&lt;/title&gt;&lt;secondary-title&gt;Revista Brasileira de Epidemiologia&lt;/secondary-title&gt;&lt;/titles&gt;&lt;periodical&gt;&lt;full-title&gt;Revista Brasileira de Epidemiologia&lt;/full-title&gt;&lt;/periodical&gt;&lt;pages&gt;285-296&lt;/pages&gt;&lt;volume&gt;17&lt;/volume&gt;&lt;dates&gt;&lt;year&gt;2014&lt;/year&gt;&lt;/dates&gt;&lt;isbn&gt;1415-790X&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49]</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1302C7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8</w:t>
            </w:r>
          </w:p>
        </w:tc>
        <w:tc>
          <w:tcPr>
            <w:tcW w:w="1559" w:type="dxa"/>
            <w:tcBorders>
              <w:top w:val="nil"/>
              <w:left w:val="nil"/>
              <w:bottom w:val="single" w:sz="4" w:space="0" w:color="auto"/>
              <w:right w:val="nil"/>
            </w:tcBorders>
            <w:shd w:val="clear" w:color="auto" w:fill="auto"/>
            <w:noWrap/>
            <w:vAlign w:val="center"/>
            <w:hideMark/>
          </w:tcPr>
          <w:p w14:paraId="5025E62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8FB771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Urban areas of 100 municipalities in the 5 regions</w:t>
            </w:r>
          </w:p>
        </w:tc>
        <w:tc>
          <w:tcPr>
            <w:tcW w:w="1217" w:type="dxa"/>
            <w:tcBorders>
              <w:top w:val="nil"/>
              <w:left w:val="nil"/>
              <w:bottom w:val="single" w:sz="4" w:space="0" w:color="auto"/>
              <w:right w:val="nil"/>
            </w:tcBorders>
            <w:shd w:val="clear" w:color="auto" w:fill="auto"/>
            <w:noWrap/>
            <w:vAlign w:val="center"/>
            <w:hideMark/>
          </w:tcPr>
          <w:p w14:paraId="42141F5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19034E1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2ED750A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153EB68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804</w:t>
            </w:r>
          </w:p>
        </w:tc>
        <w:tc>
          <w:tcPr>
            <w:tcW w:w="993" w:type="dxa"/>
            <w:tcBorders>
              <w:top w:val="nil"/>
              <w:left w:val="nil"/>
              <w:bottom w:val="single" w:sz="4" w:space="0" w:color="auto"/>
              <w:right w:val="nil"/>
            </w:tcBorders>
            <w:shd w:val="clear" w:color="auto" w:fill="auto"/>
            <w:noWrap/>
            <w:vAlign w:val="center"/>
            <w:hideMark/>
          </w:tcPr>
          <w:p w14:paraId="21EDC71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11BB0B77"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044E860E"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Nobre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Nobre&lt;/Author&gt;&lt;Year&gt;2013&lt;/Year&gt;&lt;RecNum&gt;66&lt;/RecNum&gt;&lt;DisplayText&gt;[50]&lt;/DisplayText&gt;&lt;record&gt;&lt;rec-number&gt;66&lt;/rec-number&gt;&lt;foreign-keys&gt;&lt;key app="EN" db-id="z5d9tpvr3rrdx1eaddt5se9g0dvs5zvdarfv" timestamp="1599744056"&gt;66&lt;/key&gt;&lt;/foreign-keys&gt;&lt;ref-type name="Journal Article"&gt;17&lt;/ref-type&gt;&lt;contributors&gt;&lt;authors&gt;&lt;author&gt;Nobre, Luciana Neri&lt;/author&gt;&lt;author&gt;Silva, Kellen Cristine&lt;/author&gt;&lt;author&gt;de Castro Ferreira, Sofia Emanuelle&lt;/author&gt;&lt;author&gt;Moreira, Lidiane Lopes&lt;/author&gt;&lt;author&gt;do Carmo Lessa, Angelina&lt;/author&gt;&lt;author&gt;Lamounier, Joel Alves&lt;/author&gt;&lt;author&gt;Franceschini, Sylvia do Carmo Castro&lt;/author&gt;&lt;/authors&gt;&lt;/contributors&gt;&lt;titles&gt;&lt;title&gt;Early determinants of overweight and obesity at 5 years old in preschoolersfrom inner of Minas Gerais, Brazil&lt;/title&gt;&lt;secondary-title&gt;Nutricion hospitalaria&lt;/secondary-title&gt;&lt;/titles&gt;&lt;periodical&gt;&lt;full-title&gt;Nutricion hospitalaria&lt;/full-title&gt;&lt;/periodical&gt;&lt;pages&gt;764-771&lt;/pages&gt;&lt;volume&gt;28&lt;/volume&gt;&lt;number&gt;3&lt;/number&gt;&lt;dates&gt;&lt;year&gt;2013&lt;/year&gt;&lt;/dates&gt;&lt;isbn&gt;0212-1611&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0]</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3797B1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9-2010</w:t>
            </w:r>
          </w:p>
        </w:tc>
        <w:tc>
          <w:tcPr>
            <w:tcW w:w="1559" w:type="dxa"/>
            <w:tcBorders>
              <w:top w:val="nil"/>
              <w:left w:val="nil"/>
              <w:bottom w:val="single" w:sz="4" w:space="0" w:color="auto"/>
              <w:right w:val="nil"/>
            </w:tcBorders>
            <w:shd w:val="clear" w:color="auto" w:fill="auto"/>
            <w:noWrap/>
            <w:vAlign w:val="center"/>
            <w:hideMark/>
          </w:tcPr>
          <w:p w14:paraId="7673D71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50EFD2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Diamantina, MG</w:t>
            </w:r>
          </w:p>
        </w:tc>
        <w:tc>
          <w:tcPr>
            <w:tcW w:w="1217" w:type="dxa"/>
            <w:tcBorders>
              <w:top w:val="nil"/>
              <w:left w:val="nil"/>
              <w:bottom w:val="single" w:sz="4" w:space="0" w:color="auto"/>
              <w:right w:val="nil"/>
            </w:tcBorders>
            <w:shd w:val="clear" w:color="auto" w:fill="auto"/>
            <w:noWrap/>
            <w:vAlign w:val="center"/>
            <w:hideMark/>
          </w:tcPr>
          <w:p w14:paraId="3B1351D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c>
          <w:tcPr>
            <w:tcW w:w="1276" w:type="dxa"/>
            <w:tcBorders>
              <w:top w:val="nil"/>
              <w:left w:val="nil"/>
              <w:bottom w:val="single" w:sz="4" w:space="0" w:color="auto"/>
              <w:right w:val="nil"/>
            </w:tcBorders>
            <w:shd w:val="clear" w:color="auto" w:fill="auto"/>
            <w:noWrap/>
            <w:vAlign w:val="center"/>
            <w:hideMark/>
          </w:tcPr>
          <w:p w14:paraId="6F3731D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338000A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aternity</w:t>
            </w:r>
          </w:p>
        </w:tc>
        <w:tc>
          <w:tcPr>
            <w:tcW w:w="1276" w:type="dxa"/>
            <w:tcBorders>
              <w:top w:val="nil"/>
              <w:left w:val="nil"/>
              <w:bottom w:val="single" w:sz="4" w:space="0" w:color="auto"/>
              <w:right w:val="nil"/>
            </w:tcBorders>
            <w:shd w:val="clear" w:color="auto" w:fill="auto"/>
            <w:noWrap/>
            <w:vAlign w:val="center"/>
            <w:hideMark/>
          </w:tcPr>
          <w:p w14:paraId="50A6417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32</w:t>
            </w:r>
          </w:p>
        </w:tc>
        <w:tc>
          <w:tcPr>
            <w:tcW w:w="993" w:type="dxa"/>
            <w:tcBorders>
              <w:top w:val="nil"/>
              <w:left w:val="nil"/>
              <w:bottom w:val="single" w:sz="4" w:space="0" w:color="auto"/>
              <w:right w:val="nil"/>
            </w:tcBorders>
            <w:shd w:val="clear" w:color="auto" w:fill="auto"/>
            <w:noWrap/>
            <w:vAlign w:val="center"/>
            <w:hideMark/>
          </w:tcPr>
          <w:p w14:paraId="152A458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0EB3A55A"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4FB39485"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Nogueira 2014</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Nogueira&lt;/Author&gt;&lt;Year&gt;2014&lt;/Year&gt;&lt;RecNum&gt;67&lt;/RecNum&gt;&lt;DisplayText&gt;[51]&lt;/DisplayText&gt;&lt;record&gt;&lt;rec-number&gt;67&lt;/rec-number&gt;&lt;foreign-keys&gt;&lt;key app="EN" db-id="z5d9tpvr3rrdx1eaddt5se9g0dvs5zvdarfv" timestamp="1599744076"&gt;67&lt;/key&gt;&lt;/foreign-keys&gt;&lt;ref-type name="Journal Article"&gt;17&lt;/ref-type&gt;&lt;contributors&gt;&lt;authors&gt;&lt;author&gt;Nogueira, Lucia Yassue Tutui&lt;/author&gt;&lt;/authors&gt;&lt;/contributors&gt;&lt;titles&gt;&lt;title&gt;Estado nutricional e associação com variáveis comportamentais e socioeconômicas em escolares do município de Ourinhos-SP&lt;/title&gt;&lt;/titles&gt;&lt;dates&gt;&lt;year&gt;2014&lt;/year&gt;&lt;/dates&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1]</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3755865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2</w:t>
            </w:r>
          </w:p>
        </w:tc>
        <w:tc>
          <w:tcPr>
            <w:tcW w:w="1559" w:type="dxa"/>
            <w:tcBorders>
              <w:top w:val="nil"/>
              <w:left w:val="nil"/>
              <w:bottom w:val="single" w:sz="4" w:space="0" w:color="auto"/>
              <w:right w:val="nil"/>
            </w:tcBorders>
            <w:shd w:val="clear" w:color="auto" w:fill="auto"/>
            <w:noWrap/>
            <w:vAlign w:val="center"/>
            <w:hideMark/>
          </w:tcPr>
          <w:p w14:paraId="670E764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0DCDCC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Ourinhos, SP</w:t>
            </w:r>
          </w:p>
        </w:tc>
        <w:tc>
          <w:tcPr>
            <w:tcW w:w="1217" w:type="dxa"/>
            <w:tcBorders>
              <w:top w:val="nil"/>
              <w:left w:val="nil"/>
              <w:bottom w:val="single" w:sz="4" w:space="0" w:color="auto"/>
              <w:right w:val="nil"/>
            </w:tcBorders>
            <w:shd w:val="clear" w:color="auto" w:fill="auto"/>
            <w:noWrap/>
            <w:vAlign w:val="center"/>
            <w:hideMark/>
          </w:tcPr>
          <w:p w14:paraId="240FC89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0C8E349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4683B35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w:t>
            </w:r>
          </w:p>
        </w:tc>
        <w:tc>
          <w:tcPr>
            <w:tcW w:w="1276" w:type="dxa"/>
            <w:tcBorders>
              <w:top w:val="nil"/>
              <w:left w:val="nil"/>
              <w:bottom w:val="single" w:sz="4" w:space="0" w:color="auto"/>
              <w:right w:val="nil"/>
            </w:tcBorders>
            <w:shd w:val="clear" w:color="auto" w:fill="auto"/>
            <w:noWrap/>
            <w:vAlign w:val="center"/>
            <w:hideMark/>
          </w:tcPr>
          <w:p w14:paraId="4583AC1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572</w:t>
            </w:r>
          </w:p>
        </w:tc>
        <w:tc>
          <w:tcPr>
            <w:tcW w:w="993" w:type="dxa"/>
            <w:tcBorders>
              <w:top w:val="nil"/>
              <w:left w:val="nil"/>
              <w:bottom w:val="single" w:sz="4" w:space="0" w:color="auto"/>
              <w:right w:val="nil"/>
            </w:tcBorders>
            <w:shd w:val="clear" w:color="auto" w:fill="auto"/>
            <w:noWrap/>
            <w:vAlign w:val="center"/>
            <w:hideMark/>
          </w:tcPr>
          <w:p w14:paraId="676E54A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w:t>
            </w:r>
          </w:p>
        </w:tc>
      </w:tr>
      <w:tr w:rsidR="000125ED" w:rsidRPr="008014E5" w14:paraId="0544AE76"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1CDB3721"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Oliveira 200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Oliveira&lt;/Author&gt;&lt;Year&gt;2003&lt;/Year&gt;&lt;RecNum&gt;68&lt;/RecNum&gt;&lt;DisplayText&gt;[52]&lt;/DisplayText&gt;&lt;record&gt;&lt;rec-number&gt;68&lt;/rec-number&gt;&lt;foreign-keys&gt;&lt;key app="EN" db-id="z5d9tpvr3rrdx1eaddt5se9g0dvs5zvdarfv" timestamp="1599744144"&gt;68&lt;/key&gt;&lt;/foreign-keys&gt;&lt;ref-type name="Journal Article"&gt;17&lt;/ref-type&gt;&lt;contributors&gt;&lt;authors&gt;&lt;author&gt;Oliveira, Ana Mayra A. de&lt;/author&gt;&lt;author&gt;Cerqueira, Eneida M. M.&lt;/author&gt;&lt;author&gt;Souza, Josenira da Silva&lt;/author&gt;&lt;author&gt;Oliveira, Antonio César de&lt;/author&gt;&lt;/authors&gt;&lt;/contributors&gt;&lt;titles&gt;&lt;title&gt;Sobrepeso e obesidade infantil: influência de fatores biológicos e ambientais em Feira de Santana, BA&lt;/title&gt;&lt;secondary-title&gt;Arquivos Brasileiros de Endocrinologia &amp;amp; Metabologia&lt;/secondary-title&gt;&lt;/titles&gt;&lt;periodical&gt;&lt;full-title&gt;Arquivos Brasileiros de Endocrinologia &amp;amp; Metabologia&lt;/full-title&gt;&lt;/periodical&gt;&lt;pages&gt;144-150&lt;/pages&gt;&lt;volume&gt;47&lt;/volume&gt;&lt;dates&gt;&lt;year&gt;2003&lt;/year&gt;&lt;/dates&gt;&lt;isbn&gt;0004-2730&lt;/isbn&gt;&lt;urls&gt;&lt;related-urls&gt;&lt;url&gt;http://www.scielo.br/scielo.php?script=sci_arttext&amp;amp;pid=S0004-27302003000200006&amp;amp;nrm=iso&lt;/url&gt;&lt;/related-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2]</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0DEA0C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1</w:t>
            </w:r>
          </w:p>
        </w:tc>
        <w:tc>
          <w:tcPr>
            <w:tcW w:w="1559" w:type="dxa"/>
            <w:tcBorders>
              <w:top w:val="nil"/>
              <w:left w:val="nil"/>
              <w:bottom w:val="single" w:sz="4" w:space="0" w:color="auto"/>
              <w:right w:val="nil"/>
            </w:tcBorders>
            <w:shd w:val="clear" w:color="auto" w:fill="auto"/>
            <w:noWrap/>
            <w:vAlign w:val="center"/>
            <w:hideMark/>
          </w:tcPr>
          <w:p w14:paraId="17CA466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45FB0CD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ira de Santana, BA</w:t>
            </w:r>
          </w:p>
        </w:tc>
        <w:tc>
          <w:tcPr>
            <w:tcW w:w="1217" w:type="dxa"/>
            <w:tcBorders>
              <w:top w:val="nil"/>
              <w:left w:val="nil"/>
              <w:bottom w:val="single" w:sz="4" w:space="0" w:color="auto"/>
              <w:right w:val="nil"/>
            </w:tcBorders>
            <w:shd w:val="clear" w:color="auto" w:fill="auto"/>
            <w:noWrap/>
            <w:vAlign w:val="center"/>
            <w:hideMark/>
          </w:tcPr>
          <w:p w14:paraId="4B2996B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4-9</w:t>
            </w:r>
          </w:p>
        </w:tc>
        <w:tc>
          <w:tcPr>
            <w:tcW w:w="1276" w:type="dxa"/>
            <w:tcBorders>
              <w:top w:val="nil"/>
              <w:left w:val="nil"/>
              <w:bottom w:val="single" w:sz="4" w:space="0" w:color="auto"/>
              <w:right w:val="nil"/>
            </w:tcBorders>
            <w:shd w:val="clear" w:color="auto" w:fill="auto"/>
            <w:noWrap/>
            <w:vAlign w:val="center"/>
            <w:hideMark/>
          </w:tcPr>
          <w:p w14:paraId="15888E5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32C8F2C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6217647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76</w:t>
            </w:r>
          </w:p>
        </w:tc>
        <w:tc>
          <w:tcPr>
            <w:tcW w:w="993" w:type="dxa"/>
            <w:tcBorders>
              <w:top w:val="nil"/>
              <w:left w:val="nil"/>
              <w:bottom w:val="single" w:sz="4" w:space="0" w:color="auto"/>
              <w:right w:val="nil"/>
            </w:tcBorders>
            <w:shd w:val="clear" w:color="auto" w:fill="auto"/>
            <w:noWrap/>
            <w:vAlign w:val="center"/>
            <w:hideMark/>
          </w:tcPr>
          <w:p w14:paraId="3676C3D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6E040848"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36E588AF"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Oliveira 2015</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Oliveira&lt;/Author&gt;&lt;Year&gt;2015&lt;/Year&gt;&lt;RecNum&gt;33&lt;/RecNum&gt;&lt;DisplayText&gt;[53]&lt;/DisplayText&gt;&lt;record&gt;&lt;rec-number&gt;33&lt;/rec-number&gt;&lt;foreign-keys&gt;&lt;key app="EN" db-id="z5d9tpvr3rrdx1eaddt5se9g0dvs5zvdarfv" timestamp="1599742530"&gt;33&lt;/key&gt;&lt;/foreign-keys&gt;&lt;ref-type name="Conference Proceedings"&gt;10&lt;/ref-type&gt;&lt;contributors&gt;&lt;authors&gt;&lt;author&gt;Oliveira, Ana Mayra&lt;/author&gt;&lt;author&gt;Veneza, Lorena Mascarenhas&lt;/author&gt;&lt;author&gt;Marques Da Silva, Crislaine Carneiro&lt;/author&gt;&lt;author&gt;Cardoso De Oliveira, Alanne Louise&lt;/author&gt;&lt;author&gt;Santos, Aline Da Silva&lt;/author&gt;&lt;author&gt;Oliveira, Atila&lt;/author&gt;&lt;author&gt;Luisa Oliveira, Ana&lt;/author&gt;&lt;author&gt;Santos Teofilo Carneiro, Mara Suely&lt;/author&gt;&lt;author&gt;Schettini, Marcele&lt;/author&gt;&lt;author&gt;Oliveira, Antonio Cesar&lt;/author&gt;&lt;/authors&gt;&lt;/contributors&gt;&lt;titles&gt;&lt;title&gt;A Decade Trend of Childhood Obesity in a Developing Country, 2001 to 2011&lt;/title&gt;&lt;secondary-title&gt;DIABETES&lt;/secondary-title&gt;&lt;/titles&gt;&lt;pages&gt;A362-A362&lt;/pages&gt;&lt;volume&gt;64&lt;/volume&gt;&lt;dates&gt;&lt;year&gt;2015&lt;/year&gt;&lt;/dates&gt;&lt;publisher&gt;AMER DIABETES ASSOC 1701 N BEAUREGARD ST, ALEXANDRIA, VA 22311-1717 USA&lt;/publisher&gt;&lt;isbn&gt;0012-1797&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3]</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EB974A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1</w:t>
            </w:r>
          </w:p>
        </w:tc>
        <w:tc>
          <w:tcPr>
            <w:tcW w:w="1559" w:type="dxa"/>
            <w:tcBorders>
              <w:top w:val="nil"/>
              <w:left w:val="nil"/>
              <w:bottom w:val="single" w:sz="4" w:space="0" w:color="auto"/>
              <w:right w:val="nil"/>
            </w:tcBorders>
            <w:shd w:val="clear" w:color="auto" w:fill="auto"/>
            <w:noWrap/>
            <w:vAlign w:val="center"/>
            <w:hideMark/>
          </w:tcPr>
          <w:p w14:paraId="4BBDAED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46E87AF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Feira de Santana, BA</w:t>
            </w:r>
          </w:p>
        </w:tc>
        <w:tc>
          <w:tcPr>
            <w:tcW w:w="1217" w:type="dxa"/>
            <w:tcBorders>
              <w:top w:val="nil"/>
              <w:left w:val="nil"/>
              <w:bottom w:val="single" w:sz="4" w:space="0" w:color="auto"/>
              <w:right w:val="nil"/>
            </w:tcBorders>
            <w:shd w:val="clear" w:color="auto" w:fill="auto"/>
            <w:noWrap/>
            <w:vAlign w:val="center"/>
            <w:hideMark/>
          </w:tcPr>
          <w:p w14:paraId="5FC1426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9</w:t>
            </w:r>
          </w:p>
        </w:tc>
        <w:tc>
          <w:tcPr>
            <w:tcW w:w="1276" w:type="dxa"/>
            <w:tcBorders>
              <w:top w:val="nil"/>
              <w:left w:val="nil"/>
              <w:bottom w:val="single" w:sz="4" w:space="0" w:color="auto"/>
              <w:right w:val="nil"/>
            </w:tcBorders>
            <w:shd w:val="clear" w:color="auto" w:fill="auto"/>
            <w:noWrap/>
            <w:vAlign w:val="center"/>
            <w:hideMark/>
          </w:tcPr>
          <w:p w14:paraId="141DFF0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5DCD888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30FCA7B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13</w:t>
            </w:r>
          </w:p>
        </w:tc>
        <w:tc>
          <w:tcPr>
            <w:tcW w:w="993" w:type="dxa"/>
            <w:tcBorders>
              <w:top w:val="nil"/>
              <w:left w:val="nil"/>
              <w:bottom w:val="single" w:sz="4" w:space="0" w:color="auto"/>
              <w:right w:val="nil"/>
            </w:tcBorders>
            <w:shd w:val="clear" w:color="auto" w:fill="auto"/>
            <w:noWrap/>
            <w:vAlign w:val="center"/>
            <w:hideMark/>
          </w:tcPr>
          <w:p w14:paraId="67BA380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w:t>
            </w:r>
          </w:p>
        </w:tc>
      </w:tr>
      <w:tr w:rsidR="000125ED" w:rsidRPr="008014E5" w14:paraId="0671C74A"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2BBEA4A6"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Opptiz 2014</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Oppitz&lt;/Author&gt;&lt;Year&gt;2014&lt;/Year&gt;&lt;RecNum&gt;69&lt;/RecNum&gt;&lt;DisplayText&gt;[54]&lt;/DisplayText&gt;&lt;record&gt;&lt;rec-number&gt;69&lt;/rec-number&gt;&lt;foreign-keys&gt;&lt;key app="EN" db-id="z5d9tpvr3rrdx1eaddt5se9g0dvs5zvdarfv" timestamp="1599744250"&gt;69&lt;/key&gt;&lt;/foreign-keys&gt;&lt;ref-type name="Journal Article"&gt;17&lt;/ref-type&gt;&lt;contributors&gt;&lt;authors&gt;&lt;author&gt;Oppitz, Isabel Nunes&lt;/author&gt;&lt;author&gt;Cesar, Juraci Almeida&lt;/author&gt;&lt;author&gt;Neumann, Nelson Arns&lt;/author&gt;&lt;/authors&gt;&lt;/contributors&gt;&lt;titles&gt;&lt;title&gt;Overweight among children under five years of age in municipalities of the semiarid region&lt;/title&gt;&lt;secondary-title&gt;Revista Brasileira de Epidemiologia&lt;/secondary-title&gt;&lt;/titles&gt;&lt;periodical&gt;&lt;full-title&gt;Revista Brasileira de Epidemiologia&lt;/full-title&gt;&lt;/periodical&gt;&lt;pages&gt;860-872&lt;/pages&gt;&lt;volume&gt;17&lt;/volume&gt;&lt;dates&gt;&lt;year&gt;2014&lt;/year&gt;&lt;/dates&gt;&lt;isbn&gt;1415-790X&lt;/isbn&gt;&lt;urls&gt;&lt;related-urls&gt;&lt;url&gt;http://www.scielo.br/scielo.php?script=sci_arttext&amp;amp;pid=S1415-790X2014000400860&amp;amp;nrm=iso&lt;/url&gt;&lt;/related-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4]</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4BBF3CC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8</w:t>
            </w:r>
          </w:p>
        </w:tc>
        <w:tc>
          <w:tcPr>
            <w:tcW w:w="1559" w:type="dxa"/>
            <w:tcBorders>
              <w:top w:val="nil"/>
              <w:left w:val="nil"/>
              <w:bottom w:val="single" w:sz="4" w:space="0" w:color="auto"/>
              <w:right w:val="nil"/>
            </w:tcBorders>
            <w:shd w:val="clear" w:color="auto" w:fill="auto"/>
            <w:noWrap/>
            <w:vAlign w:val="center"/>
            <w:hideMark/>
          </w:tcPr>
          <w:p w14:paraId="028AD11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2285424B" w14:textId="77777777" w:rsidR="000125ED" w:rsidRPr="00192716" w:rsidRDefault="000125ED" w:rsidP="00FD20F3">
            <w:pPr>
              <w:spacing w:after="0" w:line="240" w:lineRule="auto"/>
              <w:jc w:val="center"/>
              <w:rPr>
                <w:rFonts w:ascii="Times New Roman" w:eastAsia="Times New Roman" w:hAnsi="Times New Roman" w:cs="Times New Roman"/>
                <w:sz w:val="24"/>
                <w:szCs w:val="24"/>
                <w:lang w:eastAsia="pt-BR"/>
              </w:rPr>
            </w:pPr>
            <w:r w:rsidRPr="00192716">
              <w:rPr>
                <w:rFonts w:ascii="Times New Roman" w:eastAsia="Times New Roman" w:hAnsi="Times New Roman" w:cs="Times New Roman"/>
                <w:sz w:val="24"/>
                <w:szCs w:val="24"/>
                <w:lang w:eastAsia="pt-BR"/>
              </w:rPr>
              <w:t>Anísio de Abreu e Caracol, PI</w:t>
            </w:r>
          </w:p>
        </w:tc>
        <w:tc>
          <w:tcPr>
            <w:tcW w:w="1217" w:type="dxa"/>
            <w:tcBorders>
              <w:top w:val="nil"/>
              <w:left w:val="nil"/>
              <w:bottom w:val="single" w:sz="4" w:space="0" w:color="auto"/>
              <w:right w:val="nil"/>
            </w:tcBorders>
            <w:shd w:val="clear" w:color="auto" w:fill="auto"/>
            <w:noWrap/>
            <w:vAlign w:val="center"/>
            <w:hideMark/>
          </w:tcPr>
          <w:p w14:paraId="6D4CFB4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3D50E74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63C64F6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49E1523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640</w:t>
            </w:r>
          </w:p>
        </w:tc>
        <w:tc>
          <w:tcPr>
            <w:tcW w:w="993" w:type="dxa"/>
            <w:tcBorders>
              <w:top w:val="nil"/>
              <w:left w:val="nil"/>
              <w:bottom w:val="single" w:sz="4" w:space="0" w:color="auto"/>
              <w:right w:val="nil"/>
            </w:tcBorders>
            <w:shd w:val="clear" w:color="auto" w:fill="auto"/>
            <w:noWrap/>
            <w:vAlign w:val="center"/>
            <w:hideMark/>
          </w:tcPr>
          <w:p w14:paraId="641B4D4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w:t>
            </w:r>
          </w:p>
        </w:tc>
      </w:tr>
      <w:tr w:rsidR="000125ED" w:rsidRPr="008014E5" w14:paraId="5265F606"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5F71176"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NDS 2006</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Saúde&lt;/Author&gt;&lt;Year&gt;2009&lt;/Year&gt;&lt;RecNum&gt;11032&lt;/RecNum&gt;&lt;DisplayText&gt;[67]&lt;/DisplayText&gt;&lt;record&gt;&lt;rec-number&gt;11032&lt;/rec-number&gt;&lt;foreign-keys&gt;&lt;key app="EN" db-id="9ss9epfds90zw8ezd5bpv9x5sze2wtsvrzz9" timestamp="1599748826"&gt;11032&lt;/key&gt;&lt;/foreign-keys&gt;&lt;ref-type name="Generic"&gt;13&lt;/ref-type&gt;&lt;contributors&gt;&lt;authors&gt;&lt;author&gt;Ministério da Saúde&lt;/author&gt;&lt;/authors&gt;&lt;/contributors&gt;&lt;titles&gt;&lt;title&gt;Pesquisa Nacional de Demografia e Saúde da Criança e da Mulher-PNDS 2006: dimensões do processo reprodutivo e da saúde da criança&lt;/title&gt;&lt;/titles&gt;&lt;dates&gt;&lt;year&gt;2009&lt;/year&gt;&lt;/dates&gt;&lt;publisher&gt;Ministério da Saúde Brasília&lt;/publisher&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7]</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0265C2D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6</w:t>
            </w:r>
          </w:p>
        </w:tc>
        <w:tc>
          <w:tcPr>
            <w:tcW w:w="1559" w:type="dxa"/>
            <w:tcBorders>
              <w:top w:val="nil"/>
              <w:left w:val="nil"/>
              <w:bottom w:val="single" w:sz="4" w:space="0" w:color="auto"/>
              <w:right w:val="nil"/>
            </w:tcBorders>
            <w:shd w:val="clear" w:color="auto" w:fill="auto"/>
            <w:noWrap/>
            <w:vAlign w:val="center"/>
            <w:hideMark/>
          </w:tcPr>
          <w:p w14:paraId="14EFBBC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4C043BD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rasil</w:t>
            </w:r>
          </w:p>
        </w:tc>
        <w:tc>
          <w:tcPr>
            <w:tcW w:w="1217" w:type="dxa"/>
            <w:tcBorders>
              <w:top w:val="nil"/>
              <w:left w:val="nil"/>
              <w:bottom w:val="single" w:sz="4" w:space="0" w:color="auto"/>
              <w:right w:val="nil"/>
            </w:tcBorders>
            <w:shd w:val="clear" w:color="auto" w:fill="auto"/>
            <w:noWrap/>
            <w:vAlign w:val="center"/>
            <w:hideMark/>
          </w:tcPr>
          <w:p w14:paraId="59791A9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9</w:t>
            </w:r>
          </w:p>
        </w:tc>
        <w:tc>
          <w:tcPr>
            <w:tcW w:w="1276" w:type="dxa"/>
            <w:tcBorders>
              <w:top w:val="nil"/>
              <w:left w:val="nil"/>
              <w:bottom w:val="single" w:sz="4" w:space="0" w:color="auto"/>
              <w:right w:val="nil"/>
            </w:tcBorders>
            <w:shd w:val="clear" w:color="auto" w:fill="auto"/>
            <w:noWrap/>
            <w:vAlign w:val="center"/>
            <w:hideMark/>
          </w:tcPr>
          <w:p w14:paraId="15FF2C5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7954D2A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4621603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828</w:t>
            </w:r>
          </w:p>
        </w:tc>
        <w:tc>
          <w:tcPr>
            <w:tcW w:w="993" w:type="dxa"/>
            <w:tcBorders>
              <w:top w:val="nil"/>
              <w:left w:val="nil"/>
              <w:bottom w:val="single" w:sz="4" w:space="0" w:color="auto"/>
              <w:right w:val="nil"/>
            </w:tcBorders>
            <w:shd w:val="clear" w:color="auto" w:fill="auto"/>
            <w:noWrap/>
            <w:vAlign w:val="center"/>
            <w:hideMark/>
          </w:tcPr>
          <w:p w14:paraId="09746C2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0618C39F"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2C9C2690"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F 200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IBGE&lt;/Author&gt;&lt;Year&gt;2000&lt;/Year&gt;&lt;RecNum&gt;81&lt;/RecNum&gt;&lt;DisplayText&gt;[66]&lt;/DisplayText&gt;&lt;record&gt;&lt;rec-number&gt;81&lt;/rec-number&gt;&lt;foreign-keys&gt;&lt;key app="EN" db-id="z5d9tpvr3rrdx1eaddt5se9g0dvs5zvdarfv" timestamp="1599755602"&gt;81&lt;/key&gt;&lt;/foreign-keys&gt;&lt;ref-type name="Generic"&gt;13&lt;/ref-type&gt;&lt;contributors&gt;&lt;authors&gt;&lt;author&gt;IBGE, Censo Demográfico&lt;/author&gt;&lt;/authors&gt;&lt;/contributors&gt;&lt;titles&gt;&lt;title&gt;Pesquisa de Orçamentos Familiares–POF 2002/2003&lt;/title&gt;&lt;/titles&gt;&lt;dates&gt;&lt;year&gt;2000&lt;/year&gt;&lt;/dates&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6]</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7D8028B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3</w:t>
            </w:r>
          </w:p>
        </w:tc>
        <w:tc>
          <w:tcPr>
            <w:tcW w:w="1559" w:type="dxa"/>
            <w:tcBorders>
              <w:top w:val="nil"/>
              <w:left w:val="nil"/>
              <w:bottom w:val="single" w:sz="4" w:space="0" w:color="auto"/>
              <w:right w:val="nil"/>
            </w:tcBorders>
            <w:shd w:val="clear" w:color="auto" w:fill="auto"/>
            <w:noWrap/>
            <w:vAlign w:val="center"/>
            <w:hideMark/>
          </w:tcPr>
          <w:p w14:paraId="38A7F75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1EC870E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rasil</w:t>
            </w:r>
          </w:p>
        </w:tc>
        <w:tc>
          <w:tcPr>
            <w:tcW w:w="1217" w:type="dxa"/>
            <w:tcBorders>
              <w:top w:val="nil"/>
              <w:left w:val="nil"/>
              <w:bottom w:val="single" w:sz="4" w:space="0" w:color="auto"/>
              <w:right w:val="nil"/>
            </w:tcBorders>
            <w:shd w:val="clear" w:color="auto" w:fill="auto"/>
            <w:noWrap/>
            <w:vAlign w:val="center"/>
            <w:hideMark/>
          </w:tcPr>
          <w:p w14:paraId="0A9F9BB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9</w:t>
            </w:r>
          </w:p>
        </w:tc>
        <w:tc>
          <w:tcPr>
            <w:tcW w:w="1276" w:type="dxa"/>
            <w:tcBorders>
              <w:top w:val="nil"/>
              <w:left w:val="nil"/>
              <w:bottom w:val="single" w:sz="4" w:space="0" w:color="auto"/>
              <w:right w:val="nil"/>
            </w:tcBorders>
            <w:shd w:val="clear" w:color="auto" w:fill="auto"/>
            <w:noWrap/>
            <w:vAlign w:val="center"/>
            <w:hideMark/>
          </w:tcPr>
          <w:p w14:paraId="2825A0D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4698E88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731E076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9,437</w:t>
            </w:r>
          </w:p>
        </w:tc>
        <w:tc>
          <w:tcPr>
            <w:tcW w:w="993" w:type="dxa"/>
            <w:tcBorders>
              <w:top w:val="nil"/>
              <w:left w:val="nil"/>
              <w:bottom w:val="single" w:sz="4" w:space="0" w:color="auto"/>
              <w:right w:val="nil"/>
            </w:tcBorders>
            <w:shd w:val="clear" w:color="auto" w:fill="auto"/>
            <w:noWrap/>
            <w:vAlign w:val="center"/>
            <w:hideMark/>
          </w:tcPr>
          <w:p w14:paraId="620F756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183B676D"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F156940"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lastRenderedPageBreak/>
              <w:t>POF 2009</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Estatística&lt;/Author&gt;&lt;Year&gt;2010&lt;/Year&gt;&lt;RecNum&gt;82&lt;/RecNum&gt;&lt;DisplayText&gt;[65]&lt;/DisplayText&gt;&lt;record&gt;&lt;rec-number&gt;82&lt;/rec-number&gt;&lt;foreign-keys&gt;&lt;key app="EN" db-id="z5d9tpvr3rrdx1eaddt5se9g0dvs5zvdarfv" timestamp="1599755605"&gt;82&lt;/key&gt;&lt;/foreign-keys&gt;&lt;ref-type name="Generic"&gt;13&lt;/ref-type&gt;&lt;contributors&gt;&lt;authors&gt;&lt;author&gt;IBGE–Instituto Brasileiro de Geografia e Estatística&lt;/author&gt;&lt;/authors&gt;&lt;/contributors&gt;&lt;titles&gt;&lt;title&gt;Microdados da POF 2008-2009 (Pesquisa de Orçamentos Familiares)&lt;/title&gt;&lt;/titles&gt;&lt;dates&gt;&lt;year&gt;2010&lt;/year&gt;&lt;/dates&gt;&lt;publisher&gt;IBGE Rio de Janeiro&lt;/publisher&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5]</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7373A8D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9</w:t>
            </w:r>
          </w:p>
        </w:tc>
        <w:tc>
          <w:tcPr>
            <w:tcW w:w="1559" w:type="dxa"/>
            <w:tcBorders>
              <w:top w:val="nil"/>
              <w:left w:val="nil"/>
              <w:bottom w:val="single" w:sz="4" w:space="0" w:color="auto"/>
              <w:right w:val="nil"/>
            </w:tcBorders>
            <w:shd w:val="clear" w:color="auto" w:fill="auto"/>
            <w:noWrap/>
            <w:vAlign w:val="center"/>
            <w:hideMark/>
          </w:tcPr>
          <w:p w14:paraId="372061C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7053A88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rasil</w:t>
            </w:r>
          </w:p>
        </w:tc>
        <w:tc>
          <w:tcPr>
            <w:tcW w:w="1217" w:type="dxa"/>
            <w:tcBorders>
              <w:top w:val="nil"/>
              <w:left w:val="nil"/>
              <w:bottom w:val="single" w:sz="4" w:space="0" w:color="auto"/>
              <w:right w:val="nil"/>
            </w:tcBorders>
            <w:shd w:val="clear" w:color="auto" w:fill="auto"/>
            <w:noWrap/>
            <w:vAlign w:val="center"/>
            <w:hideMark/>
          </w:tcPr>
          <w:p w14:paraId="5475BE8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9</w:t>
            </w:r>
          </w:p>
        </w:tc>
        <w:tc>
          <w:tcPr>
            <w:tcW w:w="1276" w:type="dxa"/>
            <w:tcBorders>
              <w:top w:val="nil"/>
              <w:left w:val="nil"/>
              <w:bottom w:val="single" w:sz="4" w:space="0" w:color="auto"/>
              <w:right w:val="nil"/>
            </w:tcBorders>
            <w:shd w:val="clear" w:color="auto" w:fill="auto"/>
            <w:noWrap/>
            <w:vAlign w:val="center"/>
            <w:hideMark/>
          </w:tcPr>
          <w:p w14:paraId="441A24D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3A034A7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2B4D216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6,541</w:t>
            </w:r>
          </w:p>
        </w:tc>
        <w:tc>
          <w:tcPr>
            <w:tcW w:w="993" w:type="dxa"/>
            <w:tcBorders>
              <w:top w:val="nil"/>
              <w:left w:val="nil"/>
              <w:bottom w:val="single" w:sz="4" w:space="0" w:color="auto"/>
              <w:right w:val="nil"/>
            </w:tcBorders>
            <w:shd w:val="clear" w:color="auto" w:fill="auto"/>
            <w:noWrap/>
            <w:vAlign w:val="center"/>
            <w:hideMark/>
          </w:tcPr>
          <w:p w14:paraId="4906782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3E42DB8A"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39FB877B"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PV 199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Estatística&lt;/Author&gt;&lt;Year&gt;1999&lt;/Year&gt;&lt;RecNum&gt;83&lt;/RecNum&gt;&lt;DisplayText&gt;[64]&lt;/DisplayText&gt;&lt;record&gt;&lt;rec-number&gt;83&lt;/rec-number&gt;&lt;foreign-keys&gt;&lt;key app="EN" db-id="z5d9tpvr3rrdx1eaddt5se9g0dvs5zvdarfv" timestamp="1599755690"&gt;83&lt;/key&gt;&lt;/foreign-keys&gt;&lt;ref-type name="Generic"&gt;13&lt;/ref-type&gt;&lt;contributors&gt;&lt;authors&gt;&lt;author&gt;Instituto Brasileiro de Geografia e Estatística&lt;/author&gt;&lt;/authors&gt;&lt;/contributors&gt;&lt;titles&gt;&lt;title&gt;Pesquisa sobre padrões de vida 1996-1997&lt;/title&gt;&lt;/titles&gt;&lt;dates&gt;&lt;year&gt;1999&lt;/year&gt;&lt;/dates&gt;&lt;publisher&gt;IBGE Rio de Janeiro&lt;/publisher&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4]</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01894D1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997</w:t>
            </w:r>
          </w:p>
        </w:tc>
        <w:tc>
          <w:tcPr>
            <w:tcW w:w="1559" w:type="dxa"/>
            <w:tcBorders>
              <w:top w:val="nil"/>
              <w:left w:val="nil"/>
              <w:bottom w:val="single" w:sz="4" w:space="0" w:color="auto"/>
              <w:right w:val="nil"/>
            </w:tcBorders>
            <w:shd w:val="clear" w:color="auto" w:fill="auto"/>
            <w:noWrap/>
            <w:vAlign w:val="center"/>
            <w:hideMark/>
          </w:tcPr>
          <w:p w14:paraId="0B5ED87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50A37C7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Brasil</w:t>
            </w:r>
          </w:p>
        </w:tc>
        <w:tc>
          <w:tcPr>
            <w:tcW w:w="1217" w:type="dxa"/>
            <w:tcBorders>
              <w:top w:val="nil"/>
              <w:left w:val="nil"/>
              <w:bottom w:val="single" w:sz="4" w:space="0" w:color="auto"/>
              <w:right w:val="nil"/>
            </w:tcBorders>
            <w:shd w:val="clear" w:color="auto" w:fill="auto"/>
            <w:noWrap/>
            <w:vAlign w:val="center"/>
            <w:hideMark/>
          </w:tcPr>
          <w:p w14:paraId="2AEBA74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9</w:t>
            </w:r>
          </w:p>
        </w:tc>
        <w:tc>
          <w:tcPr>
            <w:tcW w:w="1276" w:type="dxa"/>
            <w:tcBorders>
              <w:top w:val="nil"/>
              <w:left w:val="nil"/>
              <w:bottom w:val="single" w:sz="4" w:space="0" w:color="auto"/>
              <w:right w:val="nil"/>
            </w:tcBorders>
            <w:shd w:val="clear" w:color="auto" w:fill="auto"/>
            <w:noWrap/>
            <w:vAlign w:val="center"/>
            <w:hideMark/>
          </w:tcPr>
          <w:p w14:paraId="2D7D4B7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3AC5446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3CDD653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103</w:t>
            </w:r>
          </w:p>
        </w:tc>
        <w:tc>
          <w:tcPr>
            <w:tcW w:w="993" w:type="dxa"/>
            <w:tcBorders>
              <w:top w:val="nil"/>
              <w:left w:val="nil"/>
              <w:bottom w:val="single" w:sz="4" w:space="0" w:color="auto"/>
              <w:right w:val="nil"/>
            </w:tcBorders>
            <w:shd w:val="clear" w:color="auto" w:fill="auto"/>
            <w:noWrap/>
            <w:vAlign w:val="center"/>
            <w:hideMark/>
          </w:tcPr>
          <w:p w14:paraId="1481450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27BBE1A0"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25ED127A"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retto 2014</w:t>
            </w:r>
            <w:r w:rsidRPr="002A1A87">
              <w:rPr>
                <w:rFonts w:ascii="Times New Roman" w:eastAsia="Times New Roman" w:hAnsi="Times New Roman" w:cs="Times New Roman"/>
                <w:sz w:val="24"/>
                <w:szCs w:val="24"/>
                <w:highlight w:val="lightGray"/>
                <w:lang w:val="en-US" w:eastAsia="pt-BR"/>
              </w:rPr>
              <w:fldChar w:fldCharType="begin">
                <w:fldData xml:space="preserve">PEVuZE5vdGU+PENpdGU+PEF1dGhvcj5Eb3VtaWQgQm9yZ2VzIFByZXR0bzwvQXV0aG9yPjxZZWFy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</w:fldData>
              </w:fldChar>
            </w:r>
            <w:r w:rsidRPr="002A1A87">
              <w:rPr>
                <w:rFonts w:ascii="Times New Roman" w:eastAsia="Times New Roman" w:hAnsi="Times New Roman" w:cs="Times New Roman"/>
                <w:sz w:val="24"/>
                <w:szCs w:val="24"/>
                <w:highlight w:val="lightGray"/>
                <w:lang w:val="en-US" w:eastAsia="pt-BR"/>
              </w:rPr>
              <w:instrText xml:space="preserve"> ADDIN EN.CITE </w:instrText>
            </w:r>
            <w:r w:rsidRPr="002A1A87">
              <w:rPr>
                <w:rFonts w:ascii="Times New Roman" w:eastAsia="Times New Roman" w:hAnsi="Times New Roman" w:cs="Times New Roman"/>
                <w:sz w:val="24"/>
                <w:szCs w:val="24"/>
                <w:highlight w:val="lightGray"/>
                <w:lang w:val="en-US" w:eastAsia="pt-BR"/>
              </w:rPr>
              <w:fldChar w:fldCharType="begin">
                <w:fldData xml:space="preserve">PEVuZE5vdGU+PENpdGU+PEF1dGhvcj5Eb3VtaWQgQm9yZ2VzIFByZXR0bzwvQXV0aG9yPjxZZWFy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</w:fldData>
              </w:fldChar>
            </w:r>
            <w:r w:rsidRPr="002A1A87">
              <w:rPr>
                <w:rFonts w:ascii="Times New Roman" w:eastAsia="Times New Roman" w:hAnsi="Times New Roman" w:cs="Times New Roman"/>
                <w:sz w:val="24"/>
                <w:szCs w:val="24"/>
                <w:highlight w:val="lightGray"/>
                <w:lang w:val="en-US" w:eastAsia="pt-BR"/>
              </w:rPr>
              <w:instrText xml:space="preserve"> ADDIN EN.CITE.DATA </w:instrText>
            </w:r>
            <w:r w:rsidRPr="002A1A87">
              <w:rPr>
                <w:rFonts w:ascii="Times New Roman" w:eastAsia="Times New Roman" w:hAnsi="Times New Roman" w:cs="Times New Roman"/>
                <w:sz w:val="24"/>
                <w:szCs w:val="24"/>
                <w:highlight w:val="lightGray"/>
                <w:lang w:val="en-US" w:eastAsia="pt-BR"/>
              </w:rPr>
            </w:r>
            <w:r w:rsidRPr="002A1A87">
              <w:rPr>
                <w:rFonts w:ascii="Times New Roman" w:eastAsia="Times New Roman" w:hAnsi="Times New Roman" w:cs="Times New Roman"/>
                <w:sz w:val="24"/>
                <w:szCs w:val="24"/>
                <w:highlight w:val="lightGray"/>
                <w:lang w:val="en-US" w:eastAsia="pt-BR"/>
              </w:rPr>
              <w:fldChar w:fldCharType="end"/>
            </w:r>
            <w:r w:rsidRPr="002A1A87">
              <w:rPr>
                <w:rFonts w:ascii="Times New Roman" w:eastAsia="Times New Roman" w:hAnsi="Times New Roman" w:cs="Times New Roman"/>
                <w:sz w:val="24"/>
                <w:szCs w:val="24"/>
                <w:highlight w:val="lightGray"/>
                <w:lang w:val="en-US" w:eastAsia="pt-BR"/>
              </w:rPr>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5]</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2EAA7E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1</w:t>
            </w:r>
          </w:p>
        </w:tc>
        <w:tc>
          <w:tcPr>
            <w:tcW w:w="1559" w:type="dxa"/>
            <w:tcBorders>
              <w:top w:val="nil"/>
              <w:left w:val="nil"/>
              <w:bottom w:val="single" w:sz="4" w:space="0" w:color="auto"/>
              <w:right w:val="nil"/>
            </w:tcBorders>
            <w:shd w:val="clear" w:color="auto" w:fill="auto"/>
            <w:noWrap/>
            <w:vAlign w:val="center"/>
            <w:hideMark/>
          </w:tcPr>
          <w:p w14:paraId="4F3799F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ohort</w:t>
            </w:r>
          </w:p>
        </w:tc>
        <w:tc>
          <w:tcPr>
            <w:tcW w:w="2126" w:type="dxa"/>
            <w:tcBorders>
              <w:top w:val="nil"/>
              <w:left w:val="nil"/>
              <w:bottom w:val="single" w:sz="4" w:space="0" w:color="auto"/>
              <w:right w:val="nil"/>
            </w:tcBorders>
            <w:shd w:val="clear" w:color="auto" w:fill="auto"/>
            <w:vAlign w:val="center"/>
            <w:hideMark/>
          </w:tcPr>
          <w:p w14:paraId="23196A4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elotas, RS</w:t>
            </w:r>
          </w:p>
        </w:tc>
        <w:tc>
          <w:tcPr>
            <w:tcW w:w="1217" w:type="dxa"/>
            <w:tcBorders>
              <w:top w:val="nil"/>
              <w:left w:val="nil"/>
              <w:bottom w:val="single" w:sz="4" w:space="0" w:color="auto"/>
              <w:right w:val="nil"/>
            </w:tcBorders>
            <w:shd w:val="clear" w:color="auto" w:fill="auto"/>
            <w:noWrap/>
            <w:vAlign w:val="center"/>
            <w:hideMark/>
          </w:tcPr>
          <w:p w14:paraId="210FC4D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c>
          <w:tcPr>
            <w:tcW w:w="1276" w:type="dxa"/>
            <w:tcBorders>
              <w:top w:val="nil"/>
              <w:left w:val="nil"/>
              <w:bottom w:val="single" w:sz="4" w:space="0" w:color="auto"/>
              <w:right w:val="nil"/>
            </w:tcBorders>
            <w:shd w:val="clear" w:color="auto" w:fill="auto"/>
            <w:noWrap/>
            <w:vAlign w:val="center"/>
            <w:hideMark/>
          </w:tcPr>
          <w:p w14:paraId="74FF672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05248D4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aternity</w:t>
            </w:r>
          </w:p>
        </w:tc>
        <w:tc>
          <w:tcPr>
            <w:tcW w:w="1276" w:type="dxa"/>
            <w:tcBorders>
              <w:top w:val="nil"/>
              <w:left w:val="nil"/>
              <w:bottom w:val="single" w:sz="4" w:space="0" w:color="auto"/>
              <w:right w:val="nil"/>
            </w:tcBorders>
            <w:shd w:val="clear" w:color="auto" w:fill="auto"/>
            <w:noWrap/>
            <w:vAlign w:val="center"/>
            <w:hideMark/>
          </w:tcPr>
          <w:p w14:paraId="664D5F8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16</w:t>
            </w:r>
          </w:p>
        </w:tc>
        <w:tc>
          <w:tcPr>
            <w:tcW w:w="993" w:type="dxa"/>
            <w:tcBorders>
              <w:top w:val="nil"/>
              <w:left w:val="nil"/>
              <w:bottom w:val="single" w:sz="4" w:space="0" w:color="auto"/>
              <w:right w:val="nil"/>
            </w:tcBorders>
            <w:shd w:val="clear" w:color="auto" w:fill="auto"/>
            <w:noWrap/>
            <w:vAlign w:val="center"/>
            <w:hideMark/>
          </w:tcPr>
          <w:p w14:paraId="4156530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0E2E0FC7"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6DCB85CC"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Ramalho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Ramalho&lt;/Author&gt;&lt;Year&gt;2013&lt;/Year&gt;&lt;RecNum&gt;72&lt;/RecNum&gt;&lt;DisplayText&gt;[56]&lt;/DisplayText&gt;&lt;record&gt;&lt;rec-number&gt;72&lt;/rec-number&gt;&lt;foreign-keys&gt;&lt;key app="EN" db-id="z5d9tpvr3rrdx1eaddt5se9g0dvs5zvdarfv" timestamp="1599744532"&gt;72&lt;/key&gt;&lt;/foreign-keys&gt;&lt;ref-type name="Journal Article"&gt;17&lt;/ref-type&gt;&lt;contributors&gt;&lt;authors&gt;&lt;author&gt;Ramalho, Alanderson A.&lt;/author&gt;&lt;author&gt;Mantovani, Saulo A. S.&lt;/author&gt;&lt;author&gt;Delfino, Breno M.&lt;/author&gt;&lt;author&gt;Pereira, Thasciany M.&lt;/author&gt;&lt;author&gt;Martins, Antonio C.&lt;/author&gt;&lt;author&gt;Oliart-Guzmán, Humberto&lt;/author&gt;&lt;author&gt;Brãna, Athos M.&lt;/author&gt;&lt;author&gt;Branco, Fernando L. C. C.&lt;/author&gt;&lt;author&gt;Campos, Rhanderson G.&lt;/author&gt;&lt;author&gt;Guimarães, Andréia S.&lt;/author&gt;&lt;author&gt;Araújo, Thiago S.&lt;/author&gt;&lt;author&gt;Oliveira, Cristieli S. M.&lt;/author&gt;&lt;author&gt;Codeço, Cláudia T.&lt;/author&gt;&lt;author&gt;Muniz, Pascoal T.&lt;/author&gt;&lt;author&gt;da Silva-Nunes, Mônica&lt;/author&gt;&lt;/authors&gt;&lt;/contributors&gt;&lt;titles&gt;&lt;title&gt;Nutritional status of children under 5 years of age in the Brazilian Western Amazon before and after the Interoceanic highway paving: a population-based study&lt;/title&gt;&lt;secondary-title&gt;BMC Public Health&lt;/secondary-title&gt;&lt;/titles&gt;&lt;periodical&gt;&lt;full-title&gt;BMC Public Health&lt;/full-title&gt;&lt;/periodical&gt;&lt;pages&gt;1098&lt;/pages&gt;&lt;volume&gt;13&lt;/volume&gt;&lt;number&gt;1&lt;/number&gt;&lt;dates&gt;&lt;year&gt;2013&lt;/year&gt;&lt;pub-dates&gt;&lt;date&gt;2013/11/28&lt;/date&gt;&lt;/pub-dates&gt;&lt;/dates&gt;&lt;isbn&gt;1471-2458&lt;/isbn&gt;&lt;urls&gt;&lt;related-urls&gt;&lt;url&gt;https://doi.org/10.1186/1471-2458-13-1098&lt;/url&gt;&lt;/related-urls&gt;&lt;/urls&gt;&lt;electronic-resource-num&gt;10.1186/1471-2458-13-1098&lt;/electronic-resource-num&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6]</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33D8D8A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3</w:t>
            </w:r>
          </w:p>
        </w:tc>
        <w:tc>
          <w:tcPr>
            <w:tcW w:w="1559" w:type="dxa"/>
            <w:tcBorders>
              <w:top w:val="nil"/>
              <w:left w:val="nil"/>
              <w:bottom w:val="single" w:sz="4" w:space="0" w:color="auto"/>
              <w:right w:val="nil"/>
            </w:tcBorders>
            <w:shd w:val="clear" w:color="auto" w:fill="auto"/>
            <w:noWrap/>
            <w:vAlign w:val="center"/>
            <w:hideMark/>
          </w:tcPr>
          <w:p w14:paraId="20FD182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28953A1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Assis Brasil, AC</w:t>
            </w:r>
          </w:p>
        </w:tc>
        <w:tc>
          <w:tcPr>
            <w:tcW w:w="1217" w:type="dxa"/>
            <w:tcBorders>
              <w:top w:val="nil"/>
              <w:left w:val="nil"/>
              <w:bottom w:val="single" w:sz="4" w:space="0" w:color="auto"/>
              <w:right w:val="nil"/>
            </w:tcBorders>
            <w:shd w:val="clear" w:color="auto" w:fill="auto"/>
            <w:noWrap/>
            <w:vAlign w:val="center"/>
            <w:hideMark/>
          </w:tcPr>
          <w:p w14:paraId="7FE2194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1FEFECD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525CE0D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502BA7C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99</w:t>
            </w:r>
          </w:p>
        </w:tc>
        <w:tc>
          <w:tcPr>
            <w:tcW w:w="993" w:type="dxa"/>
            <w:tcBorders>
              <w:top w:val="nil"/>
              <w:left w:val="nil"/>
              <w:bottom w:val="single" w:sz="4" w:space="0" w:color="auto"/>
              <w:right w:val="nil"/>
            </w:tcBorders>
            <w:shd w:val="clear" w:color="auto" w:fill="auto"/>
            <w:noWrap/>
            <w:vAlign w:val="center"/>
            <w:hideMark/>
          </w:tcPr>
          <w:p w14:paraId="35D02BD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2CFEB7E3"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181FFBC5"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Ramalho 2013</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Ramalho&lt;/Author&gt;&lt;Year&gt;2013&lt;/Year&gt;&lt;RecNum&gt;72&lt;/RecNum&gt;&lt;DisplayText&gt;[56]&lt;/DisplayText&gt;&lt;record&gt;&lt;rec-number&gt;72&lt;/rec-number&gt;&lt;foreign-keys&gt;&lt;key app="EN" db-id="z5d9tpvr3rrdx1eaddt5se9g0dvs5zvdarfv" timestamp="1599744532"&gt;72&lt;/key&gt;&lt;/foreign-keys&gt;&lt;ref-type name="Journal Article"&gt;17&lt;/ref-type&gt;&lt;contributors&gt;&lt;authors&gt;&lt;author&gt;Ramalho, Alanderson A.&lt;/author&gt;&lt;author&gt;Mantovani, Saulo A. S.&lt;/author&gt;&lt;author&gt;Delfino, Breno M.&lt;/author&gt;&lt;author&gt;Pereira, Thasciany M.&lt;/author&gt;&lt;author&gt;Martins, Antonio C.&lt;/author&gt;&lt;author&gt;Oliart-Guzmán, Humberto&lt;/author&gt;&lt;author&gt;Brãna, Athos M.&lt;/author&gt;&lt;author&gt;Branco, Fernando L. C. C.&lt;/author&gt;&lt;author&gt;Campos, Rhanderson G.&lt;/author&gt;&lt;author&gt;Guimarães, Andréia S.&lt;/author&gt;&lt;author&gt;Araújo, Thiago S.&lt;/author&gt;&lt;author&gt;Oliveira, Cristieli S. M.&lt;/author&gt;&lt;author&gt;Codeço, Cláudia T.&lt;/author&gt;&lt;author&gt;Muniz, Pascoal T.&lt;/author&gt;&lt;author&gt;da Silva-Nunes, Mônica&lt;/author&gt;&lt;/authors&gt;&lt;/contributors&gt;&lt;titles&gt;&lt;title&gt;Nutritional status of children under 5 years of age in the Brazilian Western Amazon before and after the Interoceanic highway paving: a population-based study&lt;/title&gt;&lt;secondary-title&gt;BMC Public Health&lt;/secondary-title&gt;&lt;/titles&gt;&lt;periodical&gt;&lt;full-title&gt;BMC Public Health&lt;/full-title&gt;&lt;/periodical&gt;&lt;pages&gt;1098&lt;/pages&gt;&lt;volume&gt;13&lt;/volume&gt;&lt;number&gt;1&lt;/number&gt;&lt;dates&gt;&lt;year&gt;2013&lt;/year&gt;&lt;pub-dates&gt;&lt;date&gt;2013/11/28&lt;/date&gt;&lt;/pub-dates&gt;&lt;/dates&gt;&lt;isbn&gt;1471-2458&lt;/isbn&gt;&lt;urls&gt;&lt;related-urls&gt;&lt;url&gt;https://doi.org/10.1186/1471-2458-13-1098&lt;/url&gt;&lt;/related-urls&gt;&lt;/urls&gt;&lt;electronic-resource-num&gt;10.1186/1471-2458-13-1098&lt;/electronic-resource-num&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6]</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E0A6A1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0</w:t>
            </w:r>
          </w:p>
        </w:tc>
        <w:tc>
          <w:tcPr>
            <w:tcW w:w="1559" w:type="dxa"/>
            <w:tcBorders>
              <w:top w:val="nil"/>
              <w:left w:val="nil"/>
              <w:bottom w:val="single" w:sz="4" w:space="0" w:color="auto"/>
              <w:right w:val="nil"/>
            </w:tcBorders>
            <w:shd w:val="clear" w:color="auto" w:fill="auto"/>
            <w:noWrap/>
            <w:vAlign w:val="center"/>
            <w:hideMark/>
          </w:tcPr>
          <w:p w14:paraId="1093DC2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1372879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Assis Brasil, AC</w:t>
            </w:r>
          </w:p>
        </w:tc>
        <w:tc>
          <w:tcPr>
            <w:tcW w:w="1217" w:type="dxa"/>
            <w:tcBorders>
              <w:top w:val="nil"/>
              <w:left w:val="nil"/>
              <w:bottom w:val="single" w:sz="4" w:space="0" w:color="auto"/>
              <w:right w:val="nil"/>
            </w:tcBorders>
            <w:shd w:val="clear" w:color="auto" w:fill="auto"/>
            <w:noWrap/>
            <w:vAlign w:val="center"/>
            <w:hideMark/>
          </w:tcPr>
          <w:p w14:paraId="2BC7514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0-5</w:t>
            </w:r>
          </w:p>
        </w:tc>
        <w:tc>
          <w:tcPr>
            <w:tcW w:w="1276" w:type="dxa"/>
            <w:tcBorders>
              <w:top w:val="nil"/>
              <w:left w:val="nil"/>
              <w:bottom w:val="single" w:sz="4" w:space="0" w:color="auto"/>
              <w:right w:val="nil"/>
            </w:tcBorders>
            <w:shd w:val="clear" w:color="auto" w:fill="auto"/>
            <w:noWrap/>
            <w:vAlign w:val="center"/>
            <w:hideMark/>
          </w:tcPr>
          <w:p w14:paraId="188663A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76A969A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Household</w:t>
            </w:r>
          </w:p>
        </w:tc>
        <w:tc>
          <w:tcPr>
            <w:tcW w:w="1276" w:type="dxa"/>
            <w:tcBorders>
              <w:top w:val="nil"/>
              <w:left w:val="nil"/>
              <w:bottom w:val="single" w:sz="4" w:space="0" w:color="auto"/>
              <w:right w:val="nil"/>
            </w:tcBorders>
            <w:shd w:val="clear" w:color="auto" w:fill="auto"/>
            <w:noWrap/>
            <w:vAlign w:val="center"/>
            <w:hideMark/>
          </w:tcPr>
          <w:p w14:paraId="5C47657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78</w:t>
            </w:r>
          </w:p>
        </w:tc>
        <w:tc>
          <w:tcPr>
            <w:tcW w:w="993" w:type="dxa"/>
            <w:tcBorders>
              <w:top w:val="nil"/>
              <w:left w:val="nil"/>
              <w:bottom w:val="single" w:sz="4" w:space="0" w:color="auto"/>
              <w:right w:val="nil"/>
            </w:tcBorders>
            <w:shd w:val="clear" w:color="auto" w:fill="auto"/>
            <w:noWrap/>
            <w:vAlign w:val="center"/>
            <w:hideMark/>
          </w:tcPr>
          <w:p w14:paraId="3A0D583C"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w:t>
            </w:r>
          </w:p>
        </w:tc>
      </w:tr>
      <w:tr w:rsidR="000125ED" w:rsidRPr="008014E5" w14:paraId="42AE78FE"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42E13AE2"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Rocha 2019</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Rocha&lt;/Author&gt;&lt;Year&gt;2019&lt;/Year&gt;&lt;RecNum&gt;79&lt;/RecNum&gt;&lt;DisplayText&gt;[63]&lt;/DisplayText&gt;&lt;record&gt;&lt;rec-number&gt;79&lt;/rec-number&gt;&lt;foreign-keys&gt;&lt;key app="EN" db-id="z5d9tpvr3rrdx1eaddt5se9g0dvs5zvdarfv" timestamp="1599755265"&gt;79&lt;/key&gt;&lt;/foreign-keys&gt;&lt;ref-type name="Journal Article"&gt;17&lt;/ref-type&gt;&lt;contributors&gt;&lt;authors&gt;&lt;author&gt;Rocha, Naruna Pereira&lt;/author&gt;&lt;author&gt;Milagres, Luana Cupertino&lt;/author&gt;&lt;author&gt;Filgueiras, Mariana De Santis&lt;/author&gt;&lt;author&gt;Suhett, Lara Gomes&lt;/author&gt;&lt;author&gt;Silva, Mariane Alves&lt;/author&gt;&lt;author&gt;Albuquerque, Fernanda Martins de&lt;/author&gt;&lt;author&gt;Ribeiro, Andréia Queiroz&lt;/author&gt;&lt;author&gt;Vieira, Sarah Aparecida&lt;/author&gt;&lt;author&gt;Novaes, Juliana Farias de&lt;/author&gt;&lt;/authors&gt;&lt;/contributors&gt;&lt;titles&gt;&lt;title&gt;Association of dietary patterns with excess weight and body adiposity in Brazilian children: the pase-brasil study&lt;/title&gt;&lt;secondary-title&gt;Arquivos Brasileiros de Cardiologia&lt;/secondary-title&gt;&lt;/titles&gt;&lt;periodical&gt;&lt;full-title&gt;Arquivos Brasileiros de Cardiologia&lt;/full-title&gt;&lt;/periodical&gt;&lt;pages&gt;52-59&lt;/pages&gt;&lt;volume&gt;113&lt;/volume&gt;&lt;number&gt;1&lt;/number&gt;&lt;dates&gt;&lt;year&gt;2019&lt;/year&gt;&lt;/dates&gt;&lt;isbn&gt;0066-782X&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3]</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559CCB8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5</w:t>
            </w:r>
          </w:p>
        </w:tc>
        <w:tc>
          <w:tcPr>
            <w:tcW w:w="1559" w:type="dxa"/>
            <w:tcBorders>
              <w:top w:val="nil"/>
              <w:left w:val="nil"/>
              <w:bottom w:val="single" w:sz="4" w:space="0" w:color="auto"/>
              <w:right w:val="nil"/>
            </w:tcBorders>
            <w:shd w:val="clear" w:color="auto" w:fill="auto"/>
            <w:noWrap/>
            <w:vAlign w:val="center"/>
            <w:hideMark/>
          </w:tcPr>
          <w:p w14:paraId="7B38518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A9BB7C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Viçosa, MG</w:t>
            </w:r>
          </w:p>
        </w:tc>
        <w:tc>
          <w:tcPr>
            <w:tcW w:w="1217" w:type="dxa"/>
            <w:tcBorders>
              <w:top w:val="nil"/>
              <w:left w:val="nil"/>
              <w:bottom w:val="single" w:sz="4" w:space="0" w:color="auto"/>
              <w:right w:val="nil"/>
            </w:tcBorders>
            <w:shd w:val="clear" w:color="auto" w:fill="auto"/>
            <w:noWrap/>
            <w:vAlign w:val="center"/>
            <w:hideMark/>
          </w:tcPr>
          <w:p w14:paraId="02E709B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9</w:t>
            </w:r>
          </w:p>
        </w:tc>
        <w:tc>
          <w:tcPr>
            <w:tcW w:w="1276" w:type="dxa"/>
            <w:tcBorders>
              <w:top w:val="nil"/>
              <w:left w:val="nil"/>
              <w:bottom w:val="single" w:sz="4" w:space="0" w:color="auto"/>
              <w:right w:val="nil"/>
            </w:tcBorders>
            <w:shd w:val="clear" w:color="auto" w:fill="auto"/>
            <w:noWrap/>
            <w:vAlign w:val="center"/>
            <w:hideMark/>
          </w:tcPr>
          <w:p w14:paraId="746C8DF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038E35F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01B80B7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78</w:t>
            </w:r>
          </w:p>
        </w:tc>
        <w:tc>
          <w:tcPr>
            <w:tcW w:w="993" w:type="dxa"/>
            <w:tcBorders>
              <w:top w:val="nil"/>
              <w:left w:val="nil"/>
              <w:bottom w:val="single" w:sz="4" w:space="0" w:color="auto"/>
              <w:right w:val="nil"/>
            </w:tcBorders>
            <w:shd w:val="clear" w:color="auto" w:fill="auto"/>
            <w:noWrap/>
            <w:vAlign w:val="center"/>
            <w:hideMark/>
          </w:tcPr>
          <w:p w14:paraId="0C9B739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77AADDD7"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3A6492E3"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alomons 2007</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Salomons&lt;/Author&gt;&lt;Year&gt;2007&lt;/Year&gt;&lt;RecNum&gt;73&lt;/RecNum&gt;&lt;DisplayText&gt;[57]&lt;/DisplayText&gt;&lt;record&gt;&lt;rec-number&gt;73&lt;/rec-number&gt;&lt;foreign-keys&gt;&lt;key app="EN" db-id="z5d9tpvr3rrdx1eaddt5se9g0dvs5zvdarfv" timestamp="1599744681"&gt;73&lt;/key&gt;&lt;/foreign-keys&gt;&lt;ref-type name="Journal Article"&gt;17&lt;/ref-type&gt;&lt;contributors&gt;&lt;authors&gt;&lt;author&gt;Salomons, Eline&lt;/author&gt;&lt;author&gt;Rech, Cassiano Ricardo&lt;/author&gt;&lt;author&gt;Loch, Mathias Roberto&lt;/author&gt;&lt;/authors&gt;&lt;/contributors&gt;&lt;titles&gt;&lt;title&gt;Nutritional status of six to ten-year-old schoolchildren in the municipal education system of arapoti, Paraná, Brazil&lt;/title&gt;&lt;secondary-title&gt;2007&lt;/secondary-title&gt;&lt;short-title&gt;Nutritional status of six to ten-year-old schoolchildren in the municipal education system of arapoti, Paraná, Brazil&lt;/short-title&gt;&lt;/titles&gt;&lt;periodical&gt;&lt;full-title&gt;2007&lt;/full-title&gt;&lt;/periodical&gt;&lt;pages&gt;6&lt;/pages&gt;&lt;volume&gt;9&lt;/volume&gt;&lt;number&gt;3&lt;/number&gt;&lt;edition&gt;2007-09-05&lt;/edition&gt;&lt;section&gt;244&lt;/section&gt;&lt;keywords&gt;&lt;keyword&gt;Crescimento físico&lt;/keyword&gt;&lt;keyword&gt;Estado nutricional&lt;/keyword&gt;&lt;keyword&gt;Crianças&lt;/keyword&gt;&lt;keyword&gt;Antropometria. &amp;amp;lt&lt;/keyword&gt;&lt;keyword&gt;p&amp;amp;gt&lt;/keyword&gt;&lt;keyword&gt;Physical growth&lt;/keyword&gt;&lt;keyword&gt;Nutritional status&lt;/keyword&gt;&lt;keyword&gt;Children&lt;/keyword&gt;&lt;keyword&gt;Anthropometry.&lt;/keyword&gt;&lt;/keywords&gt;&lt;dates&gt;&lt;year&gt;2007&lt;/year&gt;&lt;pub-dates&gt;&lt;date&gt;2007-09-24&lt;/date&gt;&lt;/pub-dates&gt;&lt;/dates&gt;&lt;isbn&gt;1980-0037&lt;/isbn&gt;&lt;work-type&gt;Crescimento físico; Estado nutricional; Crianças; Antropometria. &amp;amp;lt;p&amp;amp;gt; Physical growth; Nutritional status; Children; Anthropometry.&lt;/work-type&gt;&lt;urls&gt;&lt;related-urls&gt;&lt;url&gt;https://periodicos.ufsc.br/index.php/rbcdh/article/view/4079&lt;/url&gt;&lt;/related-urls&gt;&lt;/urls&gt;&lt;electronic-resource-num&gt;10.1590/%x&lt;/electronic-resource-num&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7]</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3F63EB3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6</w:t>
            </w:r>
          </w:p>
        </w:tc>
        <w:tc>
          <w:tcPr>
            <w:tcW w:w="1559" w:type="dxa"/>
            <w:tcBorders>
              <w:top w:val="nil"/>
              <w:left w:val="nil"/>
              <w:bottom w:val="single" w:sz="4" w:space="0" w:color="auto"/>
              <w:right w:val="nil"/>
            </w:tcBorders>
            <w:shd w:val="clear" w:color="auto" w:fill="auto"/>
            <w:noWrap/>
            <w:vAlign w:val="center"/>
            <w:hideMark/>
          </w:tcPr>
          <w:p w14:paraId="7743E4F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02B3A9D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Arapoti, PR</w:t>
            </w:r>
          </w:p>
        </w:tc>
        <w:tc>
          <w:tcPr>
            <w:tcW w:w="1217" w:type="dxa"/>
            <w:tcBorders>
              <w:top w:val="nil"/>
              <w:left w:val="nil"/>
              <w:bottom w:val="single" w:sz="4" w:space="0" w:color="auto"/>
              <w:right w:val="nil"/>
            </w:tcBorders>
            <w:shd w:val="clear" w:color="auto" w:fill="auto"/>
            <w:noWrap/>
            <w:vAlign w:val="center"/>
            <w:hideMark/>
          </w:tcPr>
          <w:p w14:paraId="4187ED0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169D27C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260B959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w:t>
            </w:r>
          </w:p>
        </w:tc>
        <w:tc>
          <w:tcPr>
            <w:tcW w:w="1276" w:type="dxa"/>
            <w:tcBorders>
              <w:top w:val="nil"/>
              <w:left w:val="nil"/>
              <w:bottom w:val="single" w:sz="4" w:space="0" w:color="auto"/>
              <w:right w:val="nil"/>
            </w:tcBorders>
            <w:shd w:val="clear" w:color="auto" w:fill="auto"/>
            <w:noWrap/>
            <w:vAlign w:val="center"/>
            <w:hideMark/>
          </w:tcPr>
          <w:p w14:paraId="2575D62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1,384</w:t>
            </w:r>
          </w:p>
        </w:tc>
        <w:tc>
          <w:tcPr>
            <w:tcW w:w="993" w:type="dxa"/>
            <w:tcBorders>
              <w:top w:val="nil"/>
              <w:left w:val="nil"/>
              <w:bottom w:val="single" w:sz="4" w:space="0" w:color="auto"/>
              <w:right w:val="nil"/>
            </w:tcBorders>
            <w:shd w:val="clear" w:color="auto" w:fill="auto"/>
            <w:noWrap/>
            <w:vAlign w:val="center"/>
            <w:hideMark/>
          </w:tcPr>
          <w:p w14:paraId="34A6A23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tr w:rsidR="000125ED" w:rsidRPr="008014E5" w14:paraId="1972AE3E"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710D7F95"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antos 2019</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Santos&lt;/Author&gt;&lt;Year&gt;2019&lt;/Year&gt;&lt;RecNum&gt;74&lt;/RecNum&gt;&lt;DisplayText&gt;[58]&lt;/DisplayText&gt;&lt;record&gt;&lt;rec-number&gt;74&lt;/rec-number&gt;&lt;foreign-keys&gt;&lt;key app="EN" db-id="z5d9tpvr3rrdx1eaddt5se9g0dvs5zvdarfv" timestamp="1599744724"&gt;74&lt;/key&gt;&lt;/foreign-keys&gt;&lt;ref-type name="Journal Article"&gt;17&lt;/ref-type&gt;&lt;contributors&gt;&lt;authors&gt;&lt;author&gt;Santos, Leonardo Pozza&lt;/author&gt;&lt;author&gt;Santos, Ina S.&lt;/author&gt;&lt;author&gt;Matijasevich, Alicia&lt;/author&gt;&lt;author&gt;Barros, Aluísio J. D.&lt;/author&gt;&lt;/authors&gt;&lt;/contributors&gt;&lt;titles&gt;&lt;title&gt;Changes in overall and regional body fatness from childhood to early adolescence&lt;/title&gt;&lt;secondary-title&gt;Scientific Reports&lt;/secondary-title&gt;&lt;/titles&gt;&lt;periodical&gt;&lt;full-title&gt;Scientific Reports&lt;/full-title&gt;&lt;/periodical&gt;&lt;pages&gt;1888&lt;/pages&gt;&lt;volume&gt;9&lt;/volume&gt;&lt;number&gt;1&lt;/number&gt;&lt;dates&gt;&lt;year&gt;2019&lt;/year&gt;&lt;pub-dates&gt;&lt;date&gt;2019/02/13&lt;/date&gt;&lt;/pub-dates&gt;&lt;/dates&gt;&lt;isbn&gt;2045-2322&lt;/isbn&gt;&lt;urls&gt;&lt;related-urls&gt;&lt;url&gt;https://doi.org/10.1038/s41598-019-38486-x&lt;/url&gt;&lt;/related-urls&gt;&lt;/urls&gt;&lt;electronic-resource-num&gt;10.1038/s41598-019-38486-x&lt;/electronic-resource-num&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8]</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DE4685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4</w:t>
            </w:r>
          </w:p>
        </w:tc>
        <w:tc>
          <w:tcPr>
            <w:tcW w:w="1559" w:type="dxa"/>
            <w:tcBorders>
              <w:top w:val="nil"/>
              <w:left w:val="nil"/>
              <w:bottom w:val="single" w:sz="4" w:space="0" w:color="auto"/>
              <w:right w:val="nil"/>
            </w:tcBorders>
            <w:shd w:val="clear" w:color="auto" w:fill="auto"/>
            <w:noWrap/>
            <w:vAlign w:val="center"/>
            <w:hideMark/>
          </w:tcPr>
          <w:p w14:paraId="2E83E37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ohort</w:t>
            </w:r>
          </w:p>
        </w:tc>
        <w:tc>
          <w:tcPr>
            <w:tcW w:w="2126" w:type="dxa"/>
            <w:tcBorders>
              <w:top w:val="nil"/>
              <w:left w:val="nil"/>
              <w:bottom w:val="single" w:sz="4" w:space="0" w:color="auto"/>
              <w:right w:val="nil"/>
            </w:tcBorders>
            <w:shd w:val="clear" w:color="auto" w:fill="auto"/>
            <w:vAlign w:val="center"/>
            <w:hideMark/>
          </w:tcPr>
          <w:p w14:paraId="14BB255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elotas, RS</w:t>
            </w:r>
          </w:p>
        </w:tc>
        <w:tc>
          <w:tcPr>
            <w:tcW w:w="1217" w:type="dxa"/>
            <w:tcBorders>
              <w:top w:val="nil"/>
              <w:left w:val="nil"/>
              <w:bottom w:val="single" w:sz="4" w:space="0" w:color="auto"/>
              <w:right w:val="nil"/>
            </w:tcBorders>
            <w:shd w:val="clear" w:color="auto" w:fill="auto"/>
            <w:noWrap/>
            <w:vAlign w:val="center"/>
            <w:hideMark/>
          </w:tcPr>
          <w:p w14:paraId="6A94B99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c>
          <w:tcPr>
            <w:tcW w:w="1276" w:type="dxa"/>
            <w:tcBorders>
              <w:top w:val="nil"/>
              <w:left w:val="nil"/>
              <w:bottom w:val="single" w:sz="4" w:space="0" w:color="auto"/>
              <w:right w:val="nil"/>
            </w:tcBorders>
            <w:shd w:val="clear" w:color="auto" w:fill="auto"/>
            <w:noWrap/>
            <w:vAlign w:val="center"/>
            <w:hideMark/>
          </w:tcPr>
          <w:p w14:paraId="66A0FC7E"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opulation-based</w:t>
            </w:r>
          </w:p>
        </w:tc>
        <w:tc>
          <w:tcPr>
            <w:tcW w:w="1476" w:type="dxa"/>
            <w:tcBorders>
              <w:top w:val="nil"/>
              <w:left w:val="nil"/>
              <w:bottom w:val="single" w:sz="4" w:space="0" w:color="auto"/>
              <w:right w:val="nil"/>
            </w:tcBorders>
            <w:shd w:val="clear" w:color="auto" w:fill="auto"/>
            <w:noWrap/>
            <w:vAlign w:val="center"/>
            <w:hideMark/>
          </w:tcPr>
          <w:p w14:paraId="49036CC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Maternity</w:t>
            </w:r>
          </w:p>
        </w:tc>
        <w:tc>
          <w:tcPr>
            <w:tcW w:w="1276" w:type="dxa"/>
            <w:tcBorders>
              <w:top w:val="nil"/>
              <w:left w:val="nil"/>
              <w:bottom w:val="single" w:sz="4" w:space="0" w:color="auto"/>
              <w:right w:val="nil"/>
            </w:tcBorders>
            <w:shd w:val="clear" w:color="auto" w:fill="auto"/>
            <w:noWrap/>
            <w:vAlign w:val="center"/>
            <w:hideMark/>
          </w:tcPr>
          <w:p w14:paraId="2370E39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109</w:t>
            </w:r>
          </w:p>
        </w:tc>
        <w:tc>
          <w:tcPr>
            <w:tcW w:w="993" w:type="dxa"/>
            <w:tcBorders>
              <w:top w:val="nil"/>
              <w:left w:val="nil"/>
              <w:bottom w:val="single" w:sz="4" w:space="0" w:color="auto"/>
              <w:right w:val="nil"/>
            </w:tcBorders>
            <w:shd w:val="clear" w:color="auto" w:fill="auto"/>
            <w:noWrap/>
            <w:vAlign w:val="center"/>
            <w:hideMark/>
          </w:tcPr>
          <w:p w14:paraId="3CD6D9E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9</w:t>
            </w:r>
          </w:p>
        </w:tc>
      </w:tr>
      <w:tr w:rsidR="000125ED" w:rsidRPr="008014E5" w14:paraId="32CAAB4A"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5F9337E5"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ilva 2018</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Silva&lt;/Author&gt;&lt;Year&gt;2018&lt;/Year&gt;&lt;RecNum&gt;76&lt;/RecNum&gt;&lt;DisplayText&gt;[59]&lt;/DisplayText&gt;&lt;record&gt;&lt;rec-number&gt;76&lt;/rec-number&gt;&lt;foreign-keys&gt;&lt;key app="EN" db-id="z5d9tpvr3rrdx1eaddt5se9g0dvs5zvdarfv" timestamp="1599744838"&gt;76&lt;/key&gt;&lt;/foreign-keys&gt;&lt;ref-type name="Journal Article"&gt;17&lt;/ref-type&gt;&lt;contributors&gt;&lt;authors&gt;&lt;author&gt;Silva, Adriana Paula da&lt;/author&gt;&lt;author&gt;Feilbelmann, Taciana Carla Maia&lt;/author&gt;&lt;author&gt;Silva, Daniela Cristina&lt;/author&gt;&lt;author&gt;Palhares, Heloisa Marcelina Cunha&lt;/author&gt;&lt;author&gt;Scatena, Lúcia Marina&lt;/author&gt;&lt;author&gt;Resende, Elisabete Aparecida Mantovani Rodrigues de&lt;/author&gt;&lt;author&gt;Fátima Borges, Maria de&lt;/author&gt;&lt;/authors&gt;&lt;/contributors&gt;&lt;titles&gt;&lt;title&gt;Prevalence of overweight and obesity and associated factors in school children and adolescents in a medium-sized Brazilian city&lt;/title&gt;&lt;secondary-title&gt;Clinics&lt;/secondary-title&gt;&lt;/titles&gt;&lt;periodical&gt;&lt;full-title&gt;Clinics&lt;/full-title&gt;&lt;/periodical&gt;&lt;volume&gt;73&lt;/volume&gt;&lt;dates&gt;&lt;year&gt;2018&lt;/year&gt;&lt;/dates&gt;&lt;isbn&gt;1807-5932&lt;/isbn&gt;&lt;urls&gt;&lt;related-urls&gt;&lt;url&gt;http://www.scielo.br/scielo.php?script=sci_arttext&amp;amp;pid=S1807-59322018000100291&amp;amp;nrm=iso&lt;/url&gt;&lt;/related-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59]</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2DD42EF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2-2013</w:t>
            </w:r>
          </w:p>
        </w:tc>
        <w:tc>
          <w:tcPr>
            <w:tcW w:w="1559" w:type="dxa"/>
            <w:tcBorders>
              <w:top w:val="nil"/>
              <w:left w:val="nil"/>
              <w:bottom w:val="single" w:sz="4" w:space="0" w:color="auto"/>
              <w:right w:val="nil"/>
            </w:tcBorders>
            <w:shd w:val="clear" w:color="auto" w:fill="auto"/>
            <w:noWrap/>
            <w:vAlign w:val="center"/>
            <w:hideMark/>
          </w:tcPr>
          <w:p w14:paraId="4019E330"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C2D8A2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Uberaba, MG</w:t>
            </w:r>
          </w:p>
        </w:tc>
        <w:tc>
          <w:tcPr>
            <w:tcW w:w="1217" w:type="dxa"/>
            <w:tcBorders>
              <w:top w:val="nil"/>
              <w:left w:val="nil"/>
              <w:bottom w:val="single" w:sz="4" w:space="0" w:color="auto"/>
              <w:right w:val="nil"/>
            </w:tcBorders>
            <w:shd w:val="clear" w:color="auto" w:fill="auto"/>
            <w:noWrap/>
            <w:vAlign w:val="center"/>
            <w:hideMark/>
          </w:tcPr>
          <w:p w14:paraId="3A1981E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9</w:t>
            </w:r>
          </w:p>
        </w:tc>
        <w:tc>
          <w:tcPr>
            <w:tcW w:w="1276" w:type="dxa"/>
            <w:tcBorders>
              <w:top w:val="nil"/>
              <w:left w:val="nil"/>
              <w:bottom w:val="single" w:sz="4" w:space="0" w:color="auto"/>
              <w:right w:val="nil"/>
            </w:tcBorders>
            <w:shd w:val="clear" w:color="auto" w:fill="auto"/>
            <w:noWrap/>
            <w:vAlign w:val="center"/>
            <w:hideMark/>
          </w:tcPr>
          <w:p w14:paraId="7F98B02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1FAA244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5D3E917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41</w:t>
            </w:r>
          </w:p>
        </w:tc>
        <w:tc>
          <w:tcPr>
            <w:tcW w:w="993" w:type="dxa"/>
            <w:tcBorders>
              <w:top w:val="nil"/>
              <w:left w:val="nil"/>
              <w:bottom w:val="single" w:sz="4" w:space="0" w:color="auto"/>
              <w:right w:val="nil"/>
            </w:tcBorders>
            <w:shd w:val="clear" w:color="auto" w:fill="auto"/>
            <w:noWrap/>
            <w:vAlign w:val="center"/>
            <w:hideMark/>
          </w:tcPr>
          <w:p w14:paraId="446005C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45C8C9A9"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241A035C"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trufaldi 2011</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Strufaldi&lt;/Author&gt;&lt;Year&gt;2011&lt;/Year&gt;&lt;RecNum&gt;77&lt;/RecNum&gt;&lt;DisplayText&gt;[60]&lt;/DisplayText&gt;&lt;record&gt;&lt;rec-number&gt;77&lt;/rec-number&gt;&lt;foreign-keys&gt;&lt;key app="EN" db-id="z5d9tpvr3rrdx1eaddt5se9g0dvs5zvdarfv" timestamp="1599744877"&gt;77&lt;/key&gt;&lt;/foreign-keys&gt;&lt;ref-type name="Journal Article"&gt;17&lt;/ref-type&gt;&lt;contributors&gt;&lt;authors&gt;&lt;author&gt;Strufaldi, Maria Wany Louzada&lt;/author&gt;&lt;author&gt;Silva, Edina Mariko Koga da&lt;/author&gt;&lt;author&gt;Puccini, Rosana Fiorini&lt;/author&gt;&lt;/authors&gt;&lt;/contributors&gt;&lt;titles&gt;&lt;title&gt;Sobrepeso e obesidade em escolares pré-púberes: associação com baixo peso ao nascer e antecedentes familiares para doença cardiovascular. Embu região metropolitana de São Paulo, 2006&lt;/title&gt;&lt;secondary-title&gt;Ciência &amp;amp; Saúde Coletiva&lt;/secondary-title&gt;&lt;/titles&gt;&lt;periodical&gt;&lt;full-title&gt;Cien Saude Colet&lt;/full-title&gt;&lt;abbr-1&gt;Ciencia &amp;amp; saude coletiva&lt;/abbr-1&gt;&lt;/periodical&gt;&lt;pages&gt;4465-4472&lt;/pages&gt;&lt;volume&gt;16&lt;/volume&gt;&lt;dates&gt;&lt;year&gt;2011&lt;/year&gt;&lt;/dates&gt;&lt;isbn&gt;1413-8123&lt;/isbn&gt;&lt;urls&gt;&lt;related-urls&gt;&lt;url&gt;http://www.scielo.br/scielo.php?script=sci_arttext&amp;amp;pid=S1413-81232011001200019&amp;amp;nrm=iso&lt;/url&gt;&lt;/related-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0]</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4FFB33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6</w:t>
            </w:r>
          </w:p>
        </w:tc>
        <w:tc>
          <w:tcPr>
            <w:tcW w:w="1559" w:type="dxa"/>
            <w:tcBorders>
              <w:top w:val="nil"/>
              <w:left w:val="nil"/>
              <w:bottom w:val="single" w:sz="4" w:space="0" w:color="auto"/>
              <w:right w:val="nil"/>
            </w:tcBorders>
            <w:shd w:val="clear" w:color="auto" w:fill="auto"/>
            <w:noWrap/>
            <w:vAlign w:val="center"/>
            <w:hideMark/>
          </w:tcPr>
          <w:p w14:paraId="308B3A2B"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84360C1"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Embu das Artes, SP</w:t>
            </w:r>
          </w:p>
        </w:tc>
        <w:tc>
          <w:tcPr>
            <w:tcW w:w="1217" w:type="dxa"/>
            <w:tcBorders>
              <w:top w:val="nil"/>
              <w:left w:val="nil"/>
              <w:bottom w:val="single" w:sz="4" w:space="0" w:color="auto"/>
              <w:right w:val="nil"/>
            </w:tcBorders>
            <w:shd w:val="clear" w:color="auto" w:fill="auto"/>
            <w:noWrap/>
            <w:vAlign w:val="center"/>
            <w:hideMark/>
          </w:tcPr>
          <w:p w14:paraId="7BE3C3D8"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6BDD3FB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21E207E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w:t>
            </w:r>
          </w:p>
        </w:tc>
        <w:tc>
          <w:tcPr>
            <w:tcW w:w="1276" w:type="dxa"/>
            <w:tcBorders>
              <w:top w:val="nil"/>
              <w:left w:val="nil"/>
              <w:bottom w:val="single" w:sz="4" w:space="0" w:color="auto"/>
              <w:right w:val="nil"/>
            </w:tcBorders>
            <w:shd w:val="clear" w:color="auto" w:fill="auto"/>
            <w:noWrap/>
            <w:vAlign w:val="center"/>
            <w:hideMark/>
          </w:tcPr>
          <w:p w14:paraId="7755FA3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84</w:t>
            </w:r>
          </w:p>
        </w:tc>
        <w:tc>
          <w:tcPr>
            <w:tcW w:w="993" w:type="dxa"/>
            <w:tcBorders>
              <w:top w:val="nil"/>
              <w:left w:val="nil"/>
              <w:bottom w:val="single" w:sz="4" w:space="0" w:color="auto"/>
              <w:right w:val="nil"/>
            </w:tcBorders>
            <w:shd w:val="clear" w:color="auto" w:fill="auto"/>
            <w:noWrap/>
            <w:vAlign w:val="center"/>
            <w:hideMark/>
          </w:tcPr>
          <w:p w14:paraId="386CECE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w:t>
            </w:r>
          </w:p>
        </w:tc>
      </w:tr>
      <w:bookmarkEnd w:id="5"/>
      <w:tr w:rsidR="000125ED" w:rsidRPr="008014E5" w14:paraId="1ABAE952"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42ED2246"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Travi 2012</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Travi&lt;/Author&gt;&lt;Year&gt;2012&lt;/Year&gt;&lt;RecNum&gt;34&lt;/RecNum&gt;&lt;DisplayText&gt;[61]&lt;/DisplayText&gt;&lt;record&gt;&lt;rec-number&gt;34&lt;/rec-number&gt;&lt;foreign-keys&gt;&lt;key app="EN" db-id="z5d9tpvr3rrdx1eaddt5se9g0dvs5zvdarfv" timestamp="1599742706"&gt;34&lt;/key&gt;&lt;/foreign-keys&gt;&lt;ref-type name="Journal Article"&gt;17&lt;/ref-type&gt;&lt;contributors&gt;&lt;authors&gt;&lt;author&gt;Travi, Maria Isabel Carneiro&lt;/author&gt;&lt;author&gt;de Oliveira Bastos, Paulo Roberto Haidamus&lt;/author&gt;&lt;author&gt;Pontes, Elenir Rose Jardim Cury&lt;/author&gt;&lt;/authors&gt;&lt;/contributors&gt;&lt;titles&gt;&lt;title&gt;Prevalência de sobrepeso, obesidade e circunferência abdominal alterada em escolares de 6 a 11 anos de idade em Campo Grande/MS&lt;/title&gt;&lt;secondary-title&gt;Revista Brasileira em Promoção da Saúde&lt;/secondary-title&gt;&lt;/titles&gt;&lt;periodical&gt;&lt;full-title&gt;Revista Brasileira em Promoção da Saúde&lt;/full-title&gt;&lt;/periodical&gt;&lt;pages&gt;54-62&lt;/pages&gt;&lt;volume&gt;24&lt;/volume&gt;&lt;number&gt;1&lt;/number&gt;&lt;dates&gt;&lt;year&gt;2012&lt;/year&gt;&lt;/dates&gt;&lt;isbn&gt;1806-1230&lt;/isbn&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1]</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1E48B50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06</w:t>
            </w:r>
          </w:p>
        </w:tc>
        <w:tc>
          <w:tcPr>
            <w:tcW w:w="1559" w:type="dxa"/>
            <w:tcBorders>
              <w:top w:val="nil"/>
              <w:left w:val="nil"/>
              <w:bottom w:val="single" w:sz="4" w:space="0" w:color="auto"/>
              <w:right w:val="nil"/>
            </w:tcBorders>
            <w:shd w:val="clear" w:color="auto" w:fill="auto"/>
            <w:noWrap/>
            <w:vAlign w:val="center"/>
            <w:hideMark/>
          </w:tcPr>
          <w:p w14:paraId="66552F4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6D035B95"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ampo Grande, MS</w:t>
            </w:r>
          </w:p>
        </w:tc>
        <w:tc>
          <w:tcPr>
            <w:tcW w:w="1217" w:type="dxa"/>
            <w:tcBorders>
              <w:top w:val="nil"/>
              <w:left w:val="nil"/>
              <w:bottom w:val="single" w:sz="4" w:space="0" w:color="auto"/>
              <w:right w:val="nil"/>
            </w:tcBorders>
            <w:shd w:val="clear" w:color="auto" w:fill="auto"/>
            <w:noWrap/>
            <w:vAlign w:val="center"/>
            <w:hideMark/>
          </w:tcPr>
          <w:p w14:paraId="34DD4416"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6-9</w:t>
            </w:r>
          </w:p>
        </w:tc>
        <w:tc>
          <w:tcPr>
            <w:tcW w:w="1276" w:type="dxa"/>
            <w:tcBorders>
              <w:top w:val="nil"/>
              <w:left w:val="nil"/>
              <w:bottom w:val="single" w:sz="4" w:space="0" w:color="auto"/>
              <w:right w:val="nil"/>
            </w:tcBorders>
            <w:shd w:val="clear" w:color="auto" w:fill="auto"/>
            <w:noWrap/>
            <w:vAlign w:val="center"/>
            <w:hideMark/>
          </w:tcPr>
          <w:p w14:paraId="2789DBA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6EBB8EF2"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2C67C37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589</w:t>
            </w:r>
          </w:p>
        </w:tc>
        <w:tc>
          <w:tcPr>
            <w:tcW w:w="993" w:type="dxa"/>
            <w:tcBorders>
              <w:top w:val="nil"/>
              <w:left w:val="nil"/>
              <w:bottom w:val="single" w:sz="4" w:space="0" w:color="auto"/>
              <w:right w:val="nil"/>
            </w:tcBorders>
            <w:shd w:val="clear" w:color="auto" w:fill="auto"/>
            <w:noWrap/>
            <w:vAlign w:val="center"/>
            <w:hideMark/>
          </w:tcPr>
          <w:p w14:paraId="23C369B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r w:rsidR="000125ED" w:rsidRPr="008014E5" w14:paraId="3BB55F9F" w14:textId="77777777" w:rsidTr="00FD20F3">
        <w:trPr>
          <w:trHeight w:val="57"/>
        </w:trPr>
        <w:tc>
          <w:tcPr>
            <w:tcW w:w="2480" w:type="dxa"/>
            <w:tcBorders>
              <w:top w:val="nil"/>
              <w:left w:val="nil"/>
              <w:bottom w:val="single" w:sz="4" w:space="0" w:color="auto"/>
              <w:right w:val="nil"/>
            </w:tcBorders>
            <w:shd w:val="clear" w:color="auto" w:fill="auto"/>
            <w:noWrap/>
            <w:vAlign w:val="center"/>
            <w:hideMark/>
          </w:tcPr>
          <w:p w14:paraId="0F95BAD8" w14:textId="77777777" w:rsidR="000125ED" w:rsidRPr="008014E5" w:rsidRDefault="000125ED" w:rsidP="00FD20F3">
            <w:pPr>
              <w:spacing w:after="0" w:line="240" w:lineRule="auto"/>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Villa 2014</w:t>
            </w:r>
            <w:r w:rsidRPr="002A1A87">
              <w:rPr>
                <w:rFonts w:ascii="Times New Roman" w:eastAsia="Times New Roman" w:hAnsi="Times New Roman" w:cs="Times New Roman"/>
                <w:sz w:val="24"/>
                <w:szCs w:val="24"/>
                <w:highlight w:val="lightGray"/>
                <w:lang w:val="en-US" w:eastAsia="pt-BR"/>
              </w:rPr>
              <w:fldChar w:fldCharType="begin"/>
            </w:r>
            <w:r w:rsidRPr="002A1A87">
              <w:rPr>
                <w:rFonts w:ascii="Times New Roman" w:eastAsia="Times New Roman" w:hAnsi="Times New Roman" w:cs="Times New Roman"/>
                <w:sz w:val="24"/>
                <w:szCs w:val="24"/>
                <w:highlight w:val="lightGray"/>
                <w:lang w:val="en-US" w:eastAsia="pt-BR"/>
              </w:rPr>
              <w:instrText xml:space="preserve"> ADDIN EN.CITE &lt;EndNote&gt;&lt;Cite&gt;&lt;Author&gt;Villa&lt;/Author&gt;&lt;Year&gt;2014&lt;/Year&gt;&lt;RecNum&gt;78&lt;/RecNum&gt;&lt;DisplayText&gt;[62]&lt;/DisplayText&gt;&lt;record&gt;&lt;rec-number&gt;78&lt;/rec-number&gt;&lt;foreign-keys&gt;&lt;key app="EN" db-id="z5d9tpvr3rrdx1eaddt5se9g0dvs5zvdarfv" timestamp="1599745194"&gt;78&lt;/key&gt;&lt;/foreign-keys&gt;&lt;ref-type name="Thesis"&gt;32&lt;/ref-type&gt;&lt;contributors&gt;&lt;authors&gt;&lt;author&gt;Villa, Júlia Khéde Dourado&lt;/author&gt;&lt;/authors&gt;&lt;/contributors&gt;&lt;titles&gt;&lt;title&gt;Padrões alimentares e escore de síndrome metabólica em crianças de 8 e 9 anos do município de Viçosa, Minas Gerais. &lt;/title&gt;&lt;secondary-title&gt;Universidade Federal de Viçosa&lt;/secondary-title&gt;&lt;/titles&gt;&lt;periodical&gt;&lt;full-title&gt;Universidade Federal de Viçosa&lt;/full-title&gt;&lt;/periodical&gt;&lt;dates&gt;&lt;year&gt;2014&lt;/year&gt;&lt;/dates&gt;&lt;urls&gt;&lt;/urls&gt;&lt;/record&gt;&lt;/Cite&gt;&lt;/EndNote&gt;</w:instrText>
            </w:r>
            <w:r w:rsidRPr="002A1A87">
              <w:rPr>
                <w:rFonts w:ascii="Times New Roman" w:eastAsia="Times New Roman" w:hAnsi="Times New Roman" w:cs="Times New Roman"/>
                <w:sz w:val="24"/>
                <w:szCs w:val="24"/>
                <w:highlight w:val="lightGray"/>
                <w:lang w:val="en-US" w:eastAsia="pt-BR"/>
              </w:rPr>
              <w:fldChar w:fldCharType="separate"/>
            </w:r>
            <w:r w:rsidRPr="002A1A87">
              <w:rPr>
                <w:rFonts w:ascii="Times New Roman" w:eastAsia="Times New Roman" w:hAnsi="Times New Roman" w:cs="Times New Roman"/>
                <w:sz w:val="24"/>
                <w:szCs w:val="24"/>
                <w:highlight w:val="lightGray"/>
                <w:lang w:val="en-US" w:eastAsia="pt-BR"/>
              </w:rPr>
              <w:t>[62]</w:t>
            </w:r>
            <w:r w:rsidRPr="002A1A87">
              <w:rPr>
                <w:rFonts w:ascii="Times New Roman" w:eastAsia="Times New Roman" w:hAnsi="Times New Roman" w:cs="Times New Roman"/>
                <w:sz w:val="24"/>
                <w:szCs w:val="24"/>
                <w:highlight w:val="lightGray"/>
                <w:lang w:val="en-US" w:eastAsia="pt-BR"/>
              </w:rPr>
              <w:fldChar w:fldCharType="end"/>
            </w:r>
          </w:p>
        </w:tc>
        <w:tc>
          <w:tcPr>
            <w:tcW w:w="993" w:type="dxa"/>
            <w:tcBorders>
              <w:top w:val="nil"/>
              <w:left w:val="nil"/>
              <w:bottom w:val="single" w:sz="4" w:space="0" w:color="auto"/>
              <w:right w:val="nil"/>
            </w:tcBorders>
            <w:shd w:val="clear" w:color="auto" w:fill="auto"/>
            <w:noWrap/>
            <w:vAlign w:val="center"/>
            <w:hideMark/>
          </w:tcPr>
          <w:p w14:paraId="7E2DB1F4"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2012-2013</w:t>
            </w:r>
          </w:p>
        </w:tc>
        <w:tc>
          <w:tcPr>
            <w:tcW w:w="1559" w:type="dxa"/>
            <w:tcBorders>
              <w:top w:val="nil"/>
              <w:left w:val="nil"/>
              <w:bottom w:val="single" w:sz="4" w:space="0" w:color="auto"/>
              <w:right w:val="nil"/>
            </w:tcBorders>
            <w:shd w:val="clear" w:color="auto" w:fill="auto"/>
            <w:noWrap/>
            <w:vAlign w:val="center"/>
            <w:hideMark/>
          </w:tcPr>
          <w:p w14:paraId="3A10D467"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Cross-sectional</w:t>
            </w:r>
          </w:p>
        </w:tc>
        <w:tc>
          <w:tcPr>
            <w:tcW w:w="2126" w:type="dxa"/>
            <w:tcBorders>
              <w:top w:val="nil"/>
              <w:left w:val="nil"/>
              <w:bottom w:val="single" w:sz="4" w:space="0" w:color="auto"/>
              <w:right w:val="nil"/>
            </w:tcBorders>
            <w:shd w:val="clear" w:color="auto" w:fill="auto"/>
            <w:vAlign w:val="center"/>
            <w:hideMark/>
          </w:tcPr>
          <w:p w14:paraId="32B14983"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Viçosa, MG</w:t>
            </w:r>
          </w:p>
        </w:tc>
        <w:tc>
          <w:tcPr>
            <w:tcW w:w="1217" w:type="dxa"/>
            <w:tcBorders>
              <w:top w:val="nil"/>
              <w:left w:val="nil"/>
              <w:bottom w:val="single" w:sz="4" w:space="0" w:color="auto"/>
              <w:right w:val="nil"/>
            </w:tcBorders>
            <w:shd w:val="clear" w:color="auto" w:fill="auto"/>
            <w:noWrap/>
            <w:vAlign w:val="center"/>
            <w:hideMark/>
          </w:tcPr>
          <w:p w14:paraId="565DF51D"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8-9</w:t>
            </w:r>
          </w:p>
        </w:tc>
        <w:tc>
          <w:tcPr>
            <w:tcW w:w="1276" w:type="dxa"/>
            <w:tcBorders>
              <w:top w:val="nil"/>
              <w:left w:val="nil"/>
              <w:bottom w:val="single" w:sz="4" w:space="0" w:color="auto"/>
              <w:right w:val="nil"/>
            </w:tcBorders>
            <w:shd w:val="clear" w:color="auto" w:fill="auto"/>
            <w:noWrap/>
            <w:vAlign w:val="center"/>
            <w:hideMark/>
          </w:tcPr>
          <w:p w14:paraId="6D91412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School-based</w:t>
            </w:r>
          </w:p>
        </w:tc>
        <w:tc>
          <w:tcPr>
            <w:tcW w:w="1476" w:type="dxa"/>
            <w:tcBorders>
              <w:top w:val="nil"/>
              <w:left w:val="nil"/>
              <w:bottom w:val="single" w:sz="4" w:space="0" w:color="auto"/>
              <w:right w:val="nil"/>
            </w:tcBorders>
            <w:shd w:val="clear" w:color="auto" w:fill="auto"/>
            <w:noWrap/>
            <w:vAlign w:val="center"/>
            <w:hideMark/>
          </w:tcPr>
          <w:p w14:paraId="787DA3BF"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Public and private</w:t>
            </w:r>
          </w:p>
        </w:tc>
        <w:tc>
          <w:tcPr>
            <w:tcW w:w="1276" w:type="dxa"/>
            <w:tcBorders>
              <w:top w:val="nil"/>
              <w:left w:val="nil"/>
              <w:bottom w:val="single" w:sz="4" w:space="0" w:color="auto"/>
              <w:right w:val="nil"/>
            </w:tcBorders>
            <w:shd w:val="clear" w:color="auto" w:fill="auto"/>
            <w:noWrap/>
            <w:vAlign w:val="center"/>
            <w:hideMark/>
          </w:tcPr>
          <w:p w14:paraId="06FFDF49"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348</w:t>
            </w:r>
          </w:p>
        </w:tc>
        <w:tc>
          <w:tcPr>
            <w:tcW w:w="993" w:type="dxa"/>
            <w:tcBorders>
              <w:top w:val="nil"/>
              <w:left w:val="nil"/>
              <w:bottom w:val="single" w:sz="4" w:space="0" w:color="auto"/>
              <w:right w:val="nil"/>
            </w:tcBorders>
            <w:shd w:val="clear" w:color="auto" w:fill="auto"/>
            <w:noWrap/>
            <w:vAlign w:val="center"/>
            <w:hideMark/>
          </w:tcPr>
          <w:p w14:paraId="2125A19A" w14:textId="77777777" w:rsidR="000125ED" w:rsidRPr="008014E5" w:rsidRDefault="000125ED" w:rsidP="00FD20F3">
            <w:pPr>
              <w:spacing w:after="0" w:line="240" w:lineRule="auto"/>
              <w:jc w:val="center"/>
              <w:rPr>
                <w:rFonts w:ascii="Times New Roman" w:eastAsia="Times New Roman" w:hAnsi="Times New Roman" w:cs="Times New Roman"/>
                <w:sz w:val="24"/>
                <w:szCs w:val="24"/>
                <w:lang w:val="en-US" w:eastAsia="pt-BR"/>
              </w:rPr>
            </w:pPr>
            <w:r w:rsidRPr="008014E5">
              <w:rPr>
                <w:rFonts w:ascii="Times New Roman" w:eastAsia="Times New Roman" w:hAnsi="Times New Roman" w:cs="Times New Roman"/>
                <w:sz w:val="24"/>
                <w:szCs w:val="24"/>
                <w:lang w:val="en-US" w:eastAsia="pt-BR"/>
              </w:rPr>
              <w:t>7</w:t>
            </w:r>
          </w:p>
        </w:tc>
      </w:tr>
    </w:tbl>
    <w:bookmarkEnd w:id="6"/>
    <w:p w14:paraId="382225F6" w14:textId="77777777" w:rsidR="000125ED" w:rsidRPr="008014E5" w:rsidRDefault="000125ED" w:rsidP="000125ED">
      <w:pPr>
        <w:rPr>
          <w:rFonts w:ascii="Times New Roman" w:hAnsi="Times New Roman" w:cs="Times New Roman"/>
          <w:b/>
          <w:sz w:val="24"/>
          <w:szCs w:val="24"/>
          <w:u w:val="single"/>
          <w:lang w:val="en-US"/>
        </w:rPr>
      </w:pPr>
      <w:r w:rsidRPr="008014E5">
        <w:rPr>
          <w:rFonts w:ascii="Times New Roman" w:hAnsi="Times New Roman" w:cs="Times New Roman"/>
          <w:b/>
          <w:sz w:val="24"/>
          <w:szCs w:val="24"/>
          <w:vertAlign w:val="superscript"/>
          <w:lang w:val="en-US"/>
        </w:rPr>
        <w:t>a</w:t>
      </w:r>
      <w:r w:rsidRPr="008014E5">
        <w:rPr>
          <w:rFonts w:ascii="Times New Roman" w:hAnsi="Times New Roman" w:cs="Times New Roman"/>
          <w:bCs/>
          <w:sz w:val="24"/>
          <w:szCs w:val="24"/>
          <w:lang w:val="en-US"/>
        </w:rPr>
        <w:t xml:space="preserve"> Study included only girls.</w:t>
      </w:r>
    </w:p>
    <w:p w14:paraId="1E5215A1" w14:textId="77777777" w:rsidR="000125ED" w:rsidRPr="000125ED" w:rsidRDefault="000125ED">
      <w:pPr>
        <w:rPr>
          <w:lang w:val="en-US"/>
        </w:rPr>
      </w:pPr>
    </w:p>
    <w:sectPr w:rsidR="000125ED" w:rsidRPr="000125ED" w:rsidSect="00C338C0">
      <w:pgSz w:w="15842" w:h="12242" w:orient="landscape"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383B2F" w14:textId="77777777" w:rsidR="000125ED" w:rsidRDefault="000125ED" w:rsidP="000125ED">
      <w:pPr>
        <w:spacing w:after="0" w:line="240" w:lineRule="auto"/>
      </w:pPr>
      <w:r>
        <w:separator/>
      </w:r>
    </w:p>
  </w:endnote>
  <w:endnote w:type="continuationSeparator" w:id="0">
    <w:p w14:paraId="4A8FA605" w14:textId="77777777" w:rsidR="000125ED" w:rsidRDefault="000125ED" w:rsidP="000125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0B912C" w14:textId="77777777" w:rsidR="000125ED" w:rsidRDefault="000125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9F509" w14:textId="77777777" w:rsidR="000125ED" w:rsidRDefault="000125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019772" w14:textId="77777777" w:rsidR="000125ED" w:rsidRDefault="000125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6C0991" w14:textId="77777777" w:rsidR="000125ED" w:rsidRDefault="000125ED" w:rsidP="000125ED">
      <w:pPr>
        <w:spacing w:after="0" w:line="240" w:lineRule="auto"/>
      </w:pPr>
      <w:r>
        <w:separator/>
      </w:r>
    </w:p>
  </w:footnote>
  <w:footnote w:type="continuationSeparator" w:id="0">
    <w:p w14:paraId="4D82C563" w14:textId="77777777" w:rsidR="000125ED" w:rsidRDefault="000125ED" w:rsidP="000125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760E8" w14:textId="77777777" w:rsidR="000125ED" w:rsidRDefault="000125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A4FAB" w14:textId="77777777" w:rsidR="000125ED" w:rsidRDefault="000125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5BEBED" w14:textId="77777777" w:rsidR="000125ED" w:rsidRDefault="000125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3D5AA2"/>
    <w:multiLevelType w:val="hybridMultilevel"/>
    <w:tmpl w:val="0F7AF6F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9631575"/>
    <w:multiLevelType w:val="hybridMultilevel"/>
    <w:tmpl w:val="4DB8FFE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20C5716"/>
    <w:multiLevelType w:val="hybridMultilevel"/>
    <w:tmpl w:val="53A69F36"/>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5AC4815"/>
    <w:multiLevelType w:val="hybridMultilevel"/>
    <w:tmpl w:val="22403C8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B6002F3"/>
    <w:multiLevelType w:val="hybridMultilevel"/>
    <w:tmpl w:val="AE58F2A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78A2E26"/>
    <w:multiLevelType w:val="hybridMultilevel"/>
    <w:tmpl w:val="3A26161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5ABF0FFB"/>
    <w:multiLevelType w:val="hybridMultilevel"/>
    <w:tmpl w:val="28ACA43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E5D61ED"/>
    <w:multiLevelType w:val="hybridMultilevel"/>
    <w:tmpl w:val="4DB0F090"/>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601B3D6C"/>
    <w:multiLevelType w:val="hybridMultilevel"/>
    <w:tmpl w:val="76C6293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70746196"/>
    <w:multiLevelType w:val="hybridMultilevel"/>
    <w:tmpl w:val="5632157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74DA2B7F"/>
    <w:multiLevelType w:val="hybridMultilevel"/>
    <w:tmpl w:val="CE9E263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81B0425"/>
    <w:multiLevelType w:val="hybridMultilevel"/>
    <w:tmpl w:val="0F7AF6F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8"/>
  </w:num>
  <w:num w:numId="2">
    <w:abstractNumId w:val="6"/>
  </w:num>
  <w:num w:numId="3">
    <w:abstractNumId w:val="11"/>
  </w:num>
  <w:num w:numId="4">
    <w:abstractNumId w:val="2"/>
  </w:num>
  <w:num w:numId="5">
    <w:abstractNumId w:val="0"/>
  </w:num>
  <w:num w:numId="6">
    <w:abstractNumId w:val="1"/>
  </w:num>
  <w:num w:numId="7">
    <w:abstractNumId w:val="7"/>
  </w:num>
  <w:num w:numId="8">
    <w:abstractNumId w:val="10"/>
  </w:num>
  <w:num w:numId="9">
    <w:abstractNumId w:val="3"/>
  </w:num>
  <w:num w:numId="10">
    <w:abstractNumId w:val="5"/>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5ED"/>
    <w:rsid w:val="000125ED"/>
    <w:rsid w:val="002A0A3E"/>
    <w:rsid w:val="00EB0CF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A66D91"/>
  <w15:chartTrackingRefBased/>
  <w15:docId w15:val="{8622A8EF-B966-4176-9908-9E608C7B6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5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0125ED"/>
  </w:style>
  <w:style w:type="character" w:styleId="CommentReference">
    <w:name w:val="annotation reference"/>
    <w:basedOn w:val="DefaultParagraphFont"/>
    <w:uiPriority w:val="99"/>
    <w:semiHidden/>
    <w:unhideWhenUsed/>
    <w:rsid w:val="000125ED"/>
    <w:rPr>
      <w:sz w:val="16"/>
      <w:szCs w:val="16"/>
    </w:rPr>
  </w:style>
  <w:style w:type="paragraph" w:styleId="CommentText">
    <w:name w:val="annotation text"/>
    <w:basedOn w:val="Normal"/>
    <w:link w:val="CommentTextChar"/>
    <w:uiPriority w:val="99"/>
    <w:unhideWhenUsed/>
    <w:rsid w:val="000125ED"/>
    <w:pPr>
      <w:spacing w:line="240" w:lineRule="auto"/>
    </w:pPr>
    <w:rPr>
      <w:sz w:val="20"/>
      <w:szCs w:val="20"/>
    </w:rPr>
  </w:style>
  <w:style w:type="character" w:customStyle="1" w:styleId="CommentTextChar">
    <w:name w:val="Comment Text Char"/>
    <w:basedOn w:val="DefaultParagraphFont"/>
    <w:link w:val="CommentText"/>
    <w:uiPriority w:val="99"/>
    <w:rsid w:val="000125ED"/>
    <w:rPr>
      <w:sz w:val="20"/>
      <w:szCs w:val="20"/>
    </w:rPr>
  </w:style>
  <w:style w:type="paragraph" w:styleId="CommentSubject">
    <w:name w:val="annotation subject"/>
    <w:basedOn w:val="CommentText"/>
    <w:next w:val="CommentText"/>
    <w:link w:val="CommentSubjectChar"/>
    <w:uiPriority w:val="99"/>
    <w:semiHidden/>
    <w:unhideWhenUsed/>
    <w:rsid w:val="000125ED"/>
    <w:rPr>
      <w:b/>
      <w:bCs/>
    </w:rPr>
  </w:style>
  <w:style w:type="character" w:customStyle="1" w:styleId="CommentSubjectChar">
    <w:name w:val="Comment Subject Char"/>
    <w:basedOn w:val="CommentTextChar"/>
    <w:link w:val="CommentSubject"/>
    <w:uiPriority w:val="99"/>
    <w:semiHidden/>
    <w:rsid w:val="000125ED"/>
    <w:rPr>
      <w:b/>
      <w:bCs/>
      <w:sz w:val="20"/>
      <w:szCs w:val="20"/>
    </w:rPr>
  </w:style>
  <w:style w:type="paragraph" w:styleId="BalloonText">
    <w:name w:val="Balloon Text"/>
    <w:basedOn w:val="Normal"/>
    <w:link w:val="BalloonTextChar"/>
    <w:uiPriority w:val="99"/>
    <w:semiHidden/>
    <w:unhideWhenUsed/>
    <w:rsid w:val="000125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5ED"/>
    <w:rPr>
      <w:rFonts w:ascii="Segoe UI" w:hAnsi="Segoe UI" w:cs="Segoe UI"/>
      <w:sz w:val="18"/>
      <w:szCs w:val="18"/>
    </w:rPr>
  </w:style>
  <w:style w:type="paragraph" w:customStyle="1" w:styleId="EndNoteBibliographyTitle">
    <w:name w:val="EndNote Bibliography Title"/>
    <w:basedOn w:val="Normal"/>
    <w:link w:val="EndNoteBibliographyTitleChar"/>
    <w:rsid w:val="000125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25ED"/>
    <w:rPr>
      <w:rFonts w:ascii="Calibri" w:hAnsi="Calibri" w:cs="Calibri"/>
      <w:noProof/>
      <w:lang w:val="en-US"/>
    </w:rPr>
  </w:style>
  <w:style w:type="paragraph" w:customStyle="1" w:styleId="EndNoteBibliography">
    <w:name w:val="EndNote Bibliography"/>
    <w:basedOn w:val="Normal"/>
    <w:link w:val="EndNoteBibliographyChar"/>
    <w:rsid w:val="000125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25ED"/>
    <w:rPr>
      <w:rFonts w:ascii="Calibri" w:hAnsi="Calibri" w:cs="Calibri"/>
      <w:noProof/>
      <w:lang w:val="en-US"/>
    </w:rPr>
  </w:style>
  <w:style w:type="character" w:styleId="Hyperlink">
    <w:name w:val="Hyperlink"/>
    <w:basedOn w:val="DefaultParagraphFont"/>
    <w:uiPriority w:val="99"/>
    <w:unhideWhenUsed/>
    <w:rsid w:val="000125ED"/>
    <w:rPr>
      <w:color w:val="0563C1" w:themeColor="hyperlink"/>
      <w:u w:val="single"/>
    </w:rPr>
  </w:style>
  <w:style w:type="character" w:customStyle="1" w:styleId="MenoPendente1">
    <w:name w:val="Menção Pendente1"/>
    <w:basedOn w:val="DefaultParagraphFont"/>
    <w:uiPriority w:val="99"/>
    <w:semiHidden/>
    <w:unhideWhenUsed/>
    <w:rsid w:val="000125ED"/>
    <w:rPr>
      <w:color w:val="605E5C"/>
      <w:shd w:val="clear" w:color="auto" w:fill="E1DFDD"/>
    </w:rPr>
  </w:style>
  <w:style w:type="paragraph" w:customStyle="1" w:styleId="paragraph">
    <w:name w:val="paragraph"/>
    <w:basedOn w:val="Normal"/>
    <w:rsid w:val="000125ED"/>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Strong">
    <w:name w:val="Strong"/>
    <w:basedOn w:val="DefaultParagraphFont"/>
    <w:uiPriority w:val="22"/>
    <w:qFormat/>
    <w:rsid w:val="000125ED"/>
    <w:rPr>
      <w:b/>
      <w:bCs/>
    </w:rPr>
  </w:style>
  <w:style w:type="character" w:customStyle="1" w:styleId="eop">
    <w:name w:val="eop"/>
    <w:rsid w:val="000125ED"/>
  </w:style>
  <w:style w:type="paragraph" w:styleId="NormalWeb">
    <w:name w:val="Normal (Web)"/>
    <w:basedOn w:val="Normal"/>
    <w:uiPriority w:val="99"/>
    <w:unhideWhenUsed/>
    <w:rsid w:val="000125ED"/>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Emphasis">
    <w:name w:val="Emphasis"/>
    <w:basedOn w:val="DefaultParagraphFont"/>
    <w:uiPriority w:val="20"/>
    <w:qFormat/>
    <w:rsid w:val="000125ED"/>
    <w:rPr>
      <w:i/>
      <w:iCs/>
    </w:rPr>
  </w:style>
  <w:style w:type="paragraph" w:styleId="ListParagraph">
    <w:name w:val="List Paragraph"/>
    <w:basedOn w:val="Normal"/>
    <w:link w:val="ListParagraphChar"/>
    <w:uiPriority w:val="34"/>
    <w:qFormat/>
    <w:rsid w:val="000125ED"/>
    <w:pPr>
      <w:ind w:left="720"/>
      <w:contextualSpacing/>
    </w:pPr>
  </w:style>
  <w:style w:type="paragraph" w:styleId="Header">
    <w:name w:val="header"/>
    <w:basedOn w:val="Normal"/>
    <w:link w:val="HeaderChar"/>
    <w:uiPriority w:val="99"/>
    <w:unhideWhenUsed/>
    <w:rsid w:val="000125ED"/>
    <w:pPr>
      <w:tabs>
        <w:tab w:val="center" w:pos="4252"/>
        <w:tab w:val="right" w:pos="8504"/>
      </w:tabs>
      <w:spacing w:after="0" w:line="240" w:lineRule="auto"/>
    </w:pPr>
  </w:style>
  <w:style w:type="character" w:customStyle="1" w:styleId="HeaderChar">
    <w:name w:val="Header Char"/>
    <w:basedOn w:val="DefaultParagraphFont"/>
    <w:link w:val="Header"/>
    <w:uiPriority w:val="99"/>
    <w:rsid w:val="000125ED"/>
  </w:style>
  <w:style w:type="paragraph" w:styleId="Footer">
    <w:name w:val="footer"/>
    <w:basedOn w:val="Normal"/>
    <w:link w:val="FooterChar"/>
    <w:uiPriority w:val="99"/>
    <w:unhideWhenUsed/>
    <w:rsid w:val="000125ED"/>
    <w:pPr>
      <w:tabs>
        <w:tab w:val="center" w:pos="4252"/>
        <w:tab w:val="right" w:pos="8504"/>
      </w:tabs>
      <w:spacing w:after="0" w:line="240" w:lineRule="auto"/>
    </w:pPr>
  </w:style>
  <w:style w:type="character" w:customStyle="1" w:styleId="FooterChar">
    <w:name w:val="Footer Char"/>
    <w:basedOn w:val="DefaultParagraphFont"/>
    <w:link w:val="Footer"/>
    <w:uiPriority w:val="99"/>
    <w:rsid w:val="000125ED"/>
  </w:style>
  <w:style w:type="character" w:customStyle="1" w:styleId="MenoPendente2">
    <w:name w:val="Menção Pendente2"/>
    <w:basedOn w:val="DefaultParagraphFont"/>
    <w:uiPriority w:val="99"/>
    <w:semiHidden/>
    <w:unhideWhenUsed/>
    <w:rsid w:val="000125ED"/>
    <w:rPr>
      <w:color w:val="605E5C"/>
      <w:shd w:val="clear" w:color="auto" w:fill="E1DFDD"/>
    </w:rPr>
  </w:style>
  <w:style w:type="character" w:customStyle="1" w:styleId="MenoPendente3">
    <w:name w:val="Menção Pendente3"/>
    <w:basedOn w:val="DefaultParagraphFont"/>
    <w:uiPriority w:val="99"/>
    <w:semiHidden/>
    <w:unhideWhenUsed/>
    <w:rsid w:val="000125ED"/>
    <w:rPr>
      <w:color w:val="605E5C"/>
      <w:shd w:val="clear" w:color="auto" w:fill="E1DFDD"/>
    </w:rPr>
  </w:style>
  <w:style w:type="paragraph" w:styleId="Revision">
    <w:name w:val="Revision"/>
    <w:hidden/>
    <w:uiPriority w:val="99"/>
    <w:semiHidden/>
    <w:rsid w:val="000125ED"/>
    <w:pPr>
      <w:spacing w:after="0" w:line="240" w:lineRule="auto"/>
    </w:pPr>
  </w:style>
  <w:style w:type="character" w:customStyle="1" w:styleId="MenoPendente4">
    <w:name w:val="Menção Pendente4"/>
    <w:basedOn w:val="DefaultParagraphFont"/>
    <w:uiPriority w:val="99"/>
    <w:semiHidden/>
    <w:unhideWhenUsed/>
    <w:rsid w:val="000125ED"/>
    <w:rPr>
      <w:color w:val="605E5C"/>
      <w:shd w:val="clear" w:color="auto" w:fill="E1DFDD"/>
    </w:rPr>
  </w:style>
  <w:style w:type="character" w:styleId="FollowedHyperlink">
    <w:name w:val="FollowedHyperlink"/>
    <w:basedOn w:val="DefaultParagraphFont"/>
    <w:uiPriority w:val="99"/>
    <w:semiHidden/>
    <w:unhideWhenUsed/>
    <w:rsid w:val="000125ED"/>
    <w:rPr>
      <w:color w:val="954F72" w:themeColor="followedHyperlink"/>
      <w:u w:val="single"/>
    </w:rPr>
  </w:style>
  <w:style w:type="table" w:styleId="TableGrid">
    <w:name w:val="Table Grid"/>
    <w:basedOn w:val="TableNormal"/>
    <w:uiPriority w:val="39"/>
    <w:rsid w:val="00012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DefaultParagraphFont"/>
    <w:rsid w:val="000125ED"/>
  </w:style>
  <w:style w:type="character" w:customStyle="1" w:styleId="MenoPendente5">
    <w:name w:val="Menção Pendente5"/>
    <w:basedOn w:val="DefaultParagraphFont"/>
    <w:uiPriority w:val="99"/>
    <w:semiHidden/>
    <w:unhideWhenUsed/>
    <w:rsid w:val="000125ED"/>
    <w:rPr>
      <w:color w:val="605E5C"/>
      <w:shd w:val="clear" w:color="auto" w:fill="E1DFDD"/>
    </w:rPr>
  </w:style>
  <w:style w:type="character" w:customStyle="1" w:styleId="ListParagraphChar">
    <w:name w:val="List Paragraph Char"/>
    <w:basedOn w:val="DefaultParagraphFont"/>
    <w:link w:val="ListParagraph"/>
    <w:uiPriority w:val="34"/>
    <w:rsid w:val="000125ED"/>
  </w:style>
  <w:style w:type="character" w:customStyle="1" w:styleId="MenoPendente6">
    <w:name w:val="Menção Pendente6"/>
    <w:basedOn w:val="DefaultParagraphFont"/>
    <w:uiPriority w:val="99"/>
    <w:semiHidden/>
    <w:unhideWhenUsed/>
    <w:rsid w:val="000125ED"/>
    <w:rPr>
      <w:color w:val="605E5C"/>
      <w:shd w:val="clear" w:color="auto" w:fill="E1DFDD"/>
    </w:rPr>
  </w:style>
  <w:style w:type="character" w:customStyle="1" w:styleId="MenoPendente7">
    <w:name w:val="Menção Pendente7"/>
    <w:basedOn w:val="DefaultParagraphFont"/>
    <w:uiPriority w:val="99"/>
    <w:semiHidden/>
    <w:unhideWhenUsed/>
    <w:rsid w:val="000125ED"/>
    <w:rPr>
      <w:color w:val="605E5C"/>
      <w:shd w:val="clear" w:color="auto" w:fill="E1DFDD"/>
    </w:rPr>
  </w:style>
  <w:style w:type="character" w:customStyle="1" w:styleId="MenoPendente8">
    <w:name w:val="Menção Pendente8"/>
    <w:basedOn w:val="DefaultParagraphFont"/>
    <w:uiPriority w:val="99"/>
    <w:semiHidden/>
    <w:unhideWhenUsed/>
    <w:rsid w:val="000125ED"/>
    <w:rPr>
      <w:color w:val="605E5C"/>
      <w:shd w:val="clear" w:color="auto" w:fill="E1DFDD"/>
    </w:rPr>
  </w:style>
  <w:style w:type="character" w:customStyle="1" w:styleId="UnresolvedMention1">
    <w:name w:val="Unresolved Mention1"/>
    <w:basedOn w:val="DefaultParagraphFont"/>
    <w:uiPriority w:val="99"/>
    <w:semiHidden/>
    <w:unhideWhenUsed/>
    <w:rsid w:val="000125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7</Pages>
  <Words>28337</Words>
  <Characters>153020</Characters>
  <Application>Microsoft Office Word</Application>
  <DocSecurity>0</DocSecurity>
  <Lines>1275</Lines>
  <Paragraphs>361</Paragraphs>
  <ScaleCrop>false</ScaleCrop>
  <Company>Elsevier</Company>
  <LinksUpToDate>false</LinksUpToDate>
  <CharactersWithSpaces>18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eiro Garcia, Tayana (ELS-RIO)</dc:creator>
  <cp:keywords/>
  <dc:description/>
  <cp:lastModifiedBy>Ramos Ribeiro, Ana (ELS-BCL)</cp:lastModifiedBy>
  <cp:revision>3</cp:revision>
  <dcterms:created xsi:type="dcterms:W3CDTF">2021-01-25T09:59:00Z</dcterms:created>
  <dcterms:modified xsi:type="dcterms:W3CDTF">2021-01-25T11:56:00Z</dcterms:modified>
</cp:coreProperties>
</file>